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6C3B24" w14:textId="0FB0DF79" w:rsidR="004B4358" w:rsidRPr="00E925F5" w:rsidRDefault="00A36442" w:rsidP="004B4358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Supplementary </w:t>
      </w:r>
      <w:r w:rsidR="00F1012A">
        <w:rPr>
          <w:rFonts w:ascii="Arial" w:hAnsi="Arial" w:cs="Arial"/>
          <w:b/>
          <w:bCs/>
          <w:sz w:val="20"/>
          <w:szCs w:val="20"/>
        </w:rPr>
        <w:t>Fi</w:t>
      </w:r>
      <w:r w:rsidR="004B4358" w:rsidRPr="00E925F5">
        <w:rPr>
          <w:rFonts w:ascii="Arial" w:hAnsi="Arial" w:cs="Arial"/>
          <w:b/>
          <w:bCs/>
          <w:sz w:val="20"/>
          <w:szCs w:val="20"/>
        </w:rPr>
        <w:t>le 8.</w:t>
      </w:r>
      <w:r w:rsidR="004B4358" w:rsidRPr="00E925F5">
        <w:rPr>
          <w:rFonts w:ascii="Arial" w:hAnsi="Arial" w:cs="Arial"/>
          <w:sz w:val="20"/>
          <w:szCs w:val="20"/>
        </w:rPr>
        <w:t xml:space="preserve"> Summary of published RNA-seq datasets used </w:t>
      </w:r>
      <w:r w:rsidR="00EB1186" w:rsidRPr="00E925F5">
        <w:rPr>
          <w:rFonts w:ascii="Arial" w:hAnsi="Arial" w:cs="Arial"/>
          <w:sz w:val="20"/>
          <w:szCs w:val="20"/>
        </w:rPr>
        <w:t xml:space="preserve">and </w:t>
      </w:r>
      <w:r w:rsidR="004B4358" w:rsidRPr="00E925F5">
        <w:rPr>
          <w:rFonts w:ascii="Arial" w:hAnsi="Arial" w:cs="Arial"/>
          <w:sz w:val="20"/>
          <w:szCs w:val="20"/>
        </w:rPr>
        <w:t>assessed in this stud</w:t>
      </w:r>
      <w:r w:rsidR="00117EEF">
        <w:rPr>
          <w:rFonts w:ascii="Arial" w:hAnsi="Arial" w:cs="Arial"/>
          <w:sz w:val="20"/>
          <w:szCs w:val="20"/>
        </w:rPr>
        <w:t>y</w:t>
      </w:r>
      <w:r w:rsidR="00412CD8">
        <w:rPr>
          <w:rFonts w:ascii="Arial" w:hAnsi="Arial" w:cs="Arial"/>
          <w:sz w:val="20"/>
          <w:szCs w:val="20"/>
        </w:rPr>
        <w:t>.</w:t>
      </w:r>
    </w:p>
    <w:p w14:paraId="7CA3A23F" w14:textId="6F3BD6FC" w:rsidR="004B4358" w:rsidRPr="00E925F5" w:rsidRDefault="004B4358" w:rsidP="00B674DB">
      <w:pPr>
        <w:textAlignment w:val="baseline"/>
        <w:rPr>
          <w:rFonts w:ascii="Calibri" w:eastAsia="Times New Roman" w:hAnsi="Calibri" w:cs="Calibri"/>
          <w:sz w:val="22"/>
          <w:szCs w:val="22"/>
        </w:rPr>
      </w:pPr>
    </w:p>
    <w:tbl>
      <w:tblPr>
        <w:tblW w:w="10214" w:type="dxa"/>
        <w:tblLayout w:type="fixed"/>
        <w:tblLook w:val="04A0" w:firstRow="1" w:lastRow="0" w:firstColumn="1" w:lastColumn="0" w:noHBand="0" w:noVBand="1"/>
      </w:tblPr>
      <w:tblGrid>
        <w:gridCol w:w="1701"/>
        <w:gridCol w:w="993"/>
        <w:gridCol w:w="1275"/>
        <w:gridCol w:w="1276"/>
        <w:gridCol w:w="4969"/>
      </w:tblGrid>
      <w:tr w:rsidR="00B674DB" w:rsidRPr="00FF345F" w14:paraId="43216454" w14:textId="77777777" w:rsidTr="0087736E">
        <w:trPr>
          <w:trHeight w:val="325"/>
        </w:trPr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B1E406F" w14:textId="77777777" w:rsidR="00B674DB" w:rsidRPr="0087736E" w:rsidRDefault="00B674DB" w:rsidP="00284AF9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Tissue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29AD545" w14:textId="77777777" w:rsidR="00B674DB" w:rsidRPr="0087736E" w:rsidRDefault="00B674DB" w:rsidP="00284AF9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Species</w:t>
            </w:r>
          </w:p>
        </w:tc>
        <w:tc>
          <w:tcPr>
            <w:tcW w:w="12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8F45DC2" w14:textId="77777777" w:rsidR="00B674DB" w:rsidRPr="0087736E" w:rsidRDefault="00B674DB" w:rsidP="00284AF9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Stage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1BD9CF8" w14:textId="77777777" w:rsidR="00B674DB" w:rsidRPr="0087736E" w:rsidRDefault="00B674DB" w:rsidP="00284AF9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Paper</w:t>
            </w:r>
          </w:p>
        </w:tc>
        <w:tc>
          <w:tcPr>
            <w:tcW w:w="496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23B9720" w14:textId="19746428" w:rsidR="00B674DB" w:rsidRPr="0087736E" w:rsidRDefault="00B674DB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Data type; </w:t>
            </w:r>
            <w:proofErr w:type="spellStart"/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url</w:t>
            </w:r>
            <w:proofErr w:type="spellEnd"/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/ accession ID</w:t>
            </w:r>
            <w:r w:rsidR="008151EB"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; </w:t>
            </w:r>
            <w:proofErr w:type="spellStart"/>
            <w:r w:rsidR="008151EB"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>subsetting</w:t>
            </w:r>
            <w:proofErr w:type="spellEnd"/>
            <w:r w:rsidRPr="0087736E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</w:p>
        </w:tc>
      </w:tr>
      <w:tr w:rsidR="00B674DB" w:rsidRPr="00FF345F" w14:paraId="7C7EB310" w14:textId="77777777" w:rsidTr="0087736E">
        <w:trPr>
          <w:trHeight w:val="610"/>
        </w:trPr>
        <w:tc>
          <w:tcPr>
            <w:tcW w:w="1701" w:type="dxa"/>
            <w:tcBorders>
              <w:top w:val="single" w:sz="8" w:space="0" w:color="auto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312C777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ver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327B0A55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ouse</w:t>
            </w:r>
          </w:p>
        </w:tc>
        <w:tc>
          <w:tcPr>
            <w:tcW w:w="1275" w:type="dxa"/>
            <w:tcBorders>
              <w:top w:val="single" w:sz="8" w:space="0" w:color="auto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35481A26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9.5-17.5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2A1FF148" w14:textId="4FD121A5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Mu&lt;/Author&gt;&lt;Year&gt;2020&lt;/Year&gt;&lt;RecNum&gt;13&lt;/RecNum&gt;&lt;DisplayText&gt;(Mu et al., 2020)&lt;/DisplayText&gt;&lt;record&gt;&lt;rec-number&gt;13&lt;/rec-number&gt;&lt;foreign-keys&gt;&lt;key app="EN" db-id="frvetxrry0zarpewadwps90w0dpstxwzrrpx" timestamp="1730758402"&gt;13&lt;/key&gt;&lt;/foreign-keys&gt;&lt;ref-type name="Journal Article"&gt;17&lt;/ref-type&gt;&lt;contributors&gt;&lt;authors&gt;&lt;author&gt;Mu, Tianhao&lt;/author&gt;&lt;author&gt;Xu, Liqin&lt;/author&gt;&lt;author&gt;Zhong, Yu&lt;/author&gt;&lt;author&gt;Liu, Xinyu&lt;/author&gt;&lt;author&gt;Zhao, Zhikun&lt;/author&gt;&lt;author&gt;Huang, Chaoben&lt;/author&gt;&lt;author&gt;Lan, Xiaofeng&lt;/author&gt;&lt;author&gt;Lufei, Chengchen&lt;/author&gt;&lt;author&gt;Zhou, Yi&lt;/author&gt;&lt;author&gt;Su, Yixun&lt;/author&gt;&lt;author&gt;Xu, Luang&lt;/author&gt;&lt;author&gt;Jiang, Miaomiao&lt;/author&gt;&lt;author&gt;Zhou, Hongpo&lt;/author&gt;&lt;author&gt;Lin, Xinxin&lt;/author&gt;&lt;author&gt;Wu, Liang&lt;/author&gt;&lt;author&gt;Peng, Siqi&lt;/author&gt;&lt;author&gt;Liu, Shiping&lt;/author&gt;&lt;author&gt;Brix, Susanne&lt;/author&gt;&lt;author&gt;Dean, Michael&lt;/author&gt;&lt;author&gt;Dunn, Norris R.&lt;/author&gt;&lt;author&gt;Zaret, Kenneth S.&lt;/author&gt;&lt;author&gt;Fu, Xin-Yuan&lt;/author&gt;&lt;author&gt;Hou, Yong&lt;/author&gt;&lt;/authors&gt;&lt;/contributors&gt;&lt;titles&gt;&lt;title&gt;Embryonic liver developmental trajectory revealed by single-cell RNA sequencing in the Foxa2eGFP mouse&lt;/title&gt;&lt;secondary-title&gt;Communications Biology&lt;/secondary-title&gt;&lt;/titles&gt;&lt;periodical&gt;&lt;full-title&gt;Communications Biology&lt;/full-title&gt;&lt;/periodical&gt;&lt;pages&gt;642&lt;/pages&gt;&lt;volume&gt;3&lt;/volume&gt;&lt;number&gt;1&lt;/number&gt;&lt;dates&gt;&lt;year&gt;2020&lt;/year&gt;&lt;pub-dates&gt;&lt;date&gt;2020/11/03&lt;/date&gt;&lt;/pub-dates&gt;&lt;/dates&gt;&lt;isbn&gt;2399-3642&lt;/isbn&gt;&lt;urls&gt;&lt;related-urls&gt;&lt;url&gt;https://doi.org/10.1038/s42003-020-01364-8&lt;/url&gt;&lt;/related-urls&gt;&lt;/urls&gt;&lt;electronic-resource-num&gt;10.1038/s42003-020-01364-8&lt;/electronic-resource-num&gt;&lt;/record&gt;&lt;/Cite&gt;&lt;/EndNote&gt;</w:instrTex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Mu et al., 2020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8" w:space="0" w:color="auto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267829F4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</w:p>
          <w:p w14:paraId="6AEE4477" w14:textId="516424D9" w:rsidR="00B674DB" w:rsidRPr="00FF345F" w:rsidRDefault="004115BD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1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db.cngb.org/search/project/CNP0000236/</w:t>
              </w:r>
            </w:hyperlink>
            <w:r w:rsidR="00194CCF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;</w:t>
            </w:r>
          </w:p>
          <w:p w14:paraId="1CF4F599" w14:textId="5B3FC0AB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ubset</w:t>
            </w:r>
            <w:r w:rsidR="00901A5A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ed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="00901A5A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ut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liver primordium, liver bud and hepatocytes</w:t>
            </w:r>
          </w:p>
        </w:tc>
      </w:tr>
      <w:tr w:rsidR="00B674DB" w:rsidRPr="00FF345F" w14:paraId="18075AD8" w14:textId="77777777" w:rsidTr="00117EEF">
        <w:trPr>
          <w:trHeight w:val="610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23A86DC4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lacenta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0F87C2E9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ouse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664D1BCA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9.5, E10.5, E12.5, E14.5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37300899" w14:textId="78DEA662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Marsh&lt;/Author&gt;&lt;Year&gt;2020&lt;/Year&gt;&lt;RecNum&gt;17&lt;/RecNum&gt;&lt;DisplayText&gt;(Marsh &amp;amp; Blelloch, 2020)&lt;/DisplayText&gt;&lt;record&gt;&lt;rec-number&gt;17&lt;/rec-number&gt;&lt;foreign-keys&gt;&lt;key app="EN" db-id="frvetxrry0zarpewadwps90w0dpstxwzrrpx" timestamp="1730758402"&gt;17&lt;/key&gt;&lt;/foreign-keys&gt;&lt;ref-type name="Journal Article"&gt;17&lt;/ref-type&gt;&lt;contributors&gt;&lt;authors&gt;&lt;author&gt;Marsh, Bryan&lt;/author&gt;&lt;author&gt;Blelloch, Robert&lt;/author&gt;&lt;/authors&gt;&lt;secondary-authors&gt;&lt;author&gt;Stainier, Didier Y. R.&lt;/author&gt;&lt;author&gt;Charnock-Jones, Steve&lt;/author&gt;&lt;author&gt;Charnock-Jones, Steve&lt;/author&gt;&lt;/secondary-authors&gt;&lt;/contributors&gt;&lt;titles&gt;&lt;title&gt;Single nuclei RNA-seq of mouse placental labyrinth development&lt;/title&gt;&lt;secondary-title&gt;eLife&lt;/secondary-title&gt;&lt;/titles&gt;&lt;periodical&gt;&lt;full-title&gt;eLife&lt;/full-title&gt;&lt;/periodical&gt;&lt;pages&gt;e60266&lt;/pages&gt;&lt;volume&gt;9&lt;/volume&gt;&lt;keywords&gt;&lt;keyword&gt;placenta&lt;/keyword&gt;&lt;keyword&gt;mouse&lt;/keyword&gt;&lt;keyword&gt;single nuclei RNA sequencing&lt;/keyword&gt;&lt;keyword&gt;placental development&lt;/keyword&gt;&lt;keyword&gt;labyrinth&lt;/keyword&gt;&lt;keyword&gt;syncytiotrophoblasts&lt;/keyword&gt;&lt;/keywords&gt;&lt;dates&gt;&lt;year&gt;2020&lt;/year&gt;&lt;pub-dates&gt;&lt;date&gt;2020/11/03&lt;/date&gt;&lt;/pub-dates&gt;&lt;/dates&gt;&lt;publisher&gt;eLife Sciences Publications, Ltd&lt;/publisher&gt;&lt;isbn&gt;2050-084X&lt;/isbn&gt;&lt;urls&gt;&lt;related-urls&gt;&lt;url&gt;https://doi.org/10.7554/eLife.60266&lt;/url&gt;&lt;/related-urls&gt;&lt;/urls&gt;&lt;custom1&gt;eLife 2020;9:e60266&lt;/custom1&gt;&lt;electronic-resource-num&gt;10.7554/eLife.60266&lt;/electronic-resource-num&gt;&lt;/record&gt;&lt;/Cite&gt;&lt;/EndNote&gt;</w:instrTex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1D79DC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Marsh &amp; Blelloch, 2020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48C6A4DB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</w:p>
          <w:p w14:paraId="5016DC1E" w14:textId="2CD2287F" w:rsidR="00B674DB" w:rsidRPr="00FF345F" w:rsidRDefault="004115BD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2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figshare.com/projects/Single_nuclei_RNA-seq_of_mouse_placental_labyrinth_development/92354</w:t>
              </w:r>
            </w:hyperlink>
          </w:p>
        </w:tc>
      </w:tr>
      <w:tr w:rsidR="00B674DB" w:rsidRPr="00FF345F" w14:paraId="33524819" w14:textId="77777777" w:rsidTr="00117EEF">
        <w:trPr>
          <w:trHeight w:val="610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6D34D22E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Yolk sac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1E701404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ouse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4CBCA71B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9.5, E10.5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C63A5D9" w14:textId="2E36C6AD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aaGFvPC9BdXRob3I+PFllYXI+MjAxOTwvWWVhcj48UmVj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aaGFvPC9BdXRob3I+PFllYXI+MjAxOTwvWWVhcj48UmVj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1D79DC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Zhao &amp; Choi, 2019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15DE7D61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</w:p>
          <w:p w14:paraId="137CBC58" w14:textId="4E954B05" w:rsidR="00B674DB" w:rsidRPr="00FF345F" w:rsidRDefault="004115BD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3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www.ncbi.nlm.nih.gov/geo/query/acc.cgi?acc=GSM3732840</w:t>
              </w:r>
            </w:hyperlink>
          </w:p>
        </w:tc>
      </w:tr>
      <w:tr w:rsidR="007902C8" w:rsidRPr="00FF345F" w14:paraId="6BBC0A11" w14:textId="77777777" w:rsidTr="00117EEF">
        <w:trPr>
          <w:trHeight w:val="1504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6A4AF89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strulation atlas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26EF0D69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ouse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3BE24BB0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E6.5-8.5 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37E70E8" w14:textId="0BC138B9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QaWp1YW4tU2FsYTwvQXV0aG9yPjxZZWFyPjIwMTk8L1ll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==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QaWp1YW4tU2FsYTwvQXV0aG9yPjxZZWFyPjIwMTk8L1ll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==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Pijuan-Sala et al., 2019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54BE698B" w14:textId="09E674D9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  <w:hyperlink r:id="rId14" w:history="1">
              <w:r w:rsidR="004115BD"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bioconductor.org/packages/devel/data/experiment/vignettes/MouseGastrulationData/inst/doc/MouseGastrulationData.html</w:t>
              </w:r>
            </w:hyperlink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="00194CCF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;</w:t>
            </w:r>
          </w:p>
          <w:p w14:paraId="27E3DDAD" w14:textId="64347553" w:rsidR="00B674DB" w:rsidRPr="00FF345F" w:rsidRDefault="00781174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781174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eurat objects were generated by loading one “sample” per embryonic stage</w:t>
            </w:r>
            <w:r w:rsidR="00CC2B85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.</w:t>
            </w:r>
          </w:p>
        </w:tc>
      </w:tr>
      <w:tr w:rsidR="00B674DB" w:rsidRPr="00FF345F" w14:paraId="5BEC1C37" w14:textId="77777777" w:rsidTr="00117EEF">
        <w:trPr>
          <w:trHeight w:val="610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27DB0E50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Yolk sac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19C0C857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uman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13D26AB4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?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0A543E9B" w14:textId="616429ED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DaW5kcm92YS1EYXZpZXM8L0F1dGhvcj48WWVhcj4yMDE3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DaW5kcm92YS1EYXZpZXM8L0F1dGhvcj48WWVhcj4yMDE3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Cindrova-Davies et al., 2017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588BDA14" w14:textId="77777777" w:rsidR="00BE13B3" w:rsidRPr="00FF345F" w:rsidRDefault="00B674DB" w:rsidP="009F57DF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Bulk RNA-</w:t>
            </w: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</w:p>
          <w:p w14:paraId="5CF27129" w14:textId="13F73A08" w:rsidR="00B674DB" w:rsidRPr="00FF345F" w:rsidRDefault="00922E08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5" w:history="1">
              <w:r w:rsidRPr="009806B1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www.ebi.ac.uk/ena/browser/view/PRJEB18767</w:t>
              </w:r>
            </w:hyperlink>
          </w:p>
        </w:tc>
      </w:tr>
      <w:tr w:rsidR="007902C8" w:rsidRPr="00FF345F" w14:paraId="2B580C4C" w14:textId="77777777" w:rsidTr="00117EEF">
        <w:trPr>
          <w:trHeight w:val="671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0C036085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Yolk sac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89A8F6D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uman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5C7D42E1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-8 PCW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4C7B9C5C" w14:textId="59617AEF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Hb2g8L0F1dGhvcj48WWVhcj4yMDIzPC9ZZWFyPjxSZWNO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Hb2g8L0F1dGhvcj48WWVhcj4yMDIzPC9ZZWFyPjxSZWNO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Goh et al., 2023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1DEA0F97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 </w:t>
            </w:r>
          </w:p>
          <w:p w14:paraId="6215C818" w14:textId="7A8F5AC6" w:rsidR="00B674DB" w:rsidRPr="00FF345F" w:rsidRDefault="005132A8" w:rsidP="009F57DF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6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app.cellatlas.io/yolk-sac/dataset/2/scatterplot</w:t>
              </w:r>
            </w:hyperlink>
            <w:r w:rsidR="00AA7D94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;</w:t>
            </w:r>
          </w:p>
          <w:p w14:paraId="324F6810" w14:textId="270B3692" w:rsidR="00B674DB" w:rsidRPr="00FF345F" w:rsidRDefault="00AA7D94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ubsetted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yolk</w:t>
            </w:r>
            <w:r w:rsidR="00074967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sac endoderm</w:t>
            </w:r>
          </w:p>
        </w:tc>
      </w:tr>
      <w:tr w:rsidR="00B674DB" w:rsidRPr="00FF345F" w14:paraId="7617D0B6" w14:textId="77777777" w:rsidTr="0087736E">
        <w:trPr>
          <w:trHeight w:val="610"/>
        </w:trPr>
        <w:tc>
          <w:tcPr>
            <w:tcW w:w="1701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6BDC9B52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ver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093F7F38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uman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64004682" w14:textId="2DEF810D" w:rsidR="00B674DB" w:rsidRPr="00FF345F" w:rsidRDefault="00AA1C7C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mbryonic and adult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799DC7C8" w14:textId="291E92DA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XZXNsZXk8L0F1dGhvcj48WWVhcj4yMDIyPC9ZZWFyPjxS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=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XZXNsZXk8L0F1dGhvcj48WWVhcj4yMDIyPC9ZZWFyPjxS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=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Wesley et al., 2022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2" w:space="0" w:color="000000"/>
            </w:tcBorders>
            <w:shd w:val="clear" w:color="auto" w:fill="auto"/>
            <w:vAlign w:val="center"/>
            <w:hideMark/>
          </w:tcPr>
          <w:p w14:paraId="35064CB3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;</w:t>
            </w:r>
          </w:p>
          <w:p w14:paraId="5974EF93" w14:textId="6B3C0817" w:rsidR="00B674DB" w:rsidRPr="00FF345F" w:rsidRDefault="005132A8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7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app.cellatlas.io/liver-development/dataset/7/scatterplot</w:t>
              </w:r>
            </w:hyperlink>
          </w:p>
        </w:tc>
      </w:tr>
      <w:tr w:rsidR="00B674DB" w:rsidRPr="00FF345F" w14:paraId="0BE5B9A4" w14:textId="77777777" w:rsidTr="0087736E">
        <w:trPr>
          <w:trHeight w:val="610"/>
        </w:trPr>
        <w:tc>
          <w:tcPr>
            <w:tcW w:w="1701" w:type="dxa"/>
            <w:tcBorders>
              <w:top w:val="single" w:sz="2" w:space="0" w:color="000000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AAECF0E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rganogenesis atlas</w:t>
            </w:r>
          </w:p>
        </w:tc>
        <w:tc>
          <w:tcPr>
            <w:tcW w:w="993" w:type="dxa"/>
            <w:tcBorders>
              <w:top w:val="single" w:sz="2" w:space="0" w:color="000000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F4A0627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ouse</w:t>
            </w:r>
          </w:p>
        </w:tc>
        <w:tc>
          <w:tcPr>
            <w:tcW w:w="1275" w:type="dxa"/>
            <w:tcBorders>
              <w:top w:val="single" w:sz="2" w:space="0" w:color="000000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5DAFD9C" w14:textId="77777777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10.5</w:t>
            </w:r>
          </w:p>
        </w:tc>
        <w:tc>
          <w:tcPr>
            <w:tcW w:w="1276" w:type="dxa"/>
            <w:tcBorders>
              <w:top w:val="single" w:sz="2" w:space="0" w:color="000000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D3FEB77" w14:textId="44B17F09" w:rsidR="00B674DB" w:rsidRPr="00FF345F" w:rsidRDefault="00B674DB" w:rsidP="00284A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DYW88L0F1dGhvcj48WWVhcj4yMDE5PC9ZZWFyPjxSZWNO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DYW88L0F1dGhvcj48WWVhcj4yMDE5PC9ZZWFyPjxSZWNO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</w:fldData>
              </w:fldCha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="001D79DC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FF345F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GB" w:eastAsia="en-GB"/>
              </w:rPr>
              <w:t>(Cao et al., 2019)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4969" w:type="dxa"/>
            <w:tcBorders>
              <w:top w:val="single" w:sz="2" w:space="0" w:color="000000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8390AFF" w14:textId="77777777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RNA-seq</w:t>
            </w:r>
            <w:proofErr w:type="spellEnd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; </w:t>
            </w:r>
          </w:p>
          <w:p w14:paraId="1F67BF84" w14:textId="0CA7A70C" w:rsidR="00B674DB" w:rsidRPr="00FF345F" w:rsidRDefault="00B674DB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hyperlink r:id="rId18" w:history="1">
              <w:r w:rsidRPr="00FF345F">
                <w:rPr>
                  <w:rStyle w:val="Hyperlink"/>
                  <w:rFonts w:ascii="Arial" w:eastAsia="Times New Roman" w:hAnsi="Arial" w:cs="Arial"/>
                  <w:sz w:val="20"/>
                  <w:szCs w:val="20"/>
                  <w:lang w:val="en-GB" w:eastAsia="en-GB"/>
                </w:rPr>
                <w:t>https://oncoscape.v3.sttrcancer.org/atlas.gs.washington.edu.mouse.rna/downloads</w:t>
              </w:r>
            </w:hyperlink>
            <w:r w:rsidR="00513100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;</w:t>
            </w:r>
          </w:p>
          <w:p w14:paraId="6A2AED7D" w14:textId="0EFDEE3F" w:rsidR="00B674DB" w:rsidRPr="00FF345F" w:rsidRDefault="0051310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</w:t>
            </w:r>
            <w:r w:rsidR="00B674DB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ubset</w:t>
            </w:r>
            <w:r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ed</w:t>
            </w:r>
            <w:proofErr w:type="spellEnd"/>
            <w:r w:rsidR="00B674DB" w:rsidRPr="00FF345F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E10.5 only</w:t>
            </w:r>
          </w:p>
        </w:tc>
      </w:tr>
    </w:tbl>
    <w:p w14:paraId="40A4040A" w14:textId="77777777" w:rsidR="004B4358" w:rsidRDefault="004B4358" w:rsidP="004B4358">
      <w:pPr>
        <w:textAlignment w:val="baseline"/>
        <w:rPr>
          <w:rFonts w:ascii="Calibri" w:eastAsia="Times New Roman" w:hAnsi="Calibri" w:cs="Calibri"/>
          <w:sz w:val="22"/>
          <w:szCs w:val="22"/>
        </w:rPr>
      </w:pPr>
    </w:p>
    <w:p w14:paraId="49BC6281" w14:textId="77777777" w:rsidR="004B4358" w:rsidRPr="009A5A9F" w:rsidRDefault="004B4358" w:rsidP="004B4358">
      <w:pPr>
        <w:rPr>
          <w:rFonts w:ascii="Arial" w:hAnsi="Arial" w:cs="Arial"/>
          <w:sz w:val="20"/>
          <w:szCs w:val="20"/>
        </w:rPr>
      </w:pPr>
    </w:p>
    <w:p w14:paraId="6AF9632E" w14:textId="77777777" w:rsidR="000B6B94" w:rsidRDefault="000B6B94">
      <w:pPr>
        <w:rPr>
          <w:sz w:val="22"/>
          <w:szCs w:val="22"/>
        </w:rPr>
      </w:pPr>
    </w:p>
    <w:p w14:paraId="78B79889" w14:textId="77777777" w:rsidR="00D842E2" w:rsidRDefault="00D842E2">
      <w:pPr>
        <w:rPr>
          <w:sz w:val="22"/>
          <w:szCs w:val="22"/>
        </w:rPr>
      </w:pPr>
    </w:p>
    <w:p w14:paraId="2A0DE4A9" w14:textId="77777777" w:rsidR="00D842E2" w:rsidRDefault="00D842E2">
      <w:pPr>
        <w:rPr>
          <w:sz w:val="22"/>
          <w:szCs w:val="22"/>
        </w:rPr>
      </w:pPr>
    </w:p>
    <w:p w14:paraId="3B4A09FA" w14:textId="37980F34" w:rsidR="00200B69" w:rsidRPr="00200B69" w:rsidRDefault="00D842E2" w:rsidP="00200B69">
      <w:pPr>
        <w:pStyle w:val="EndNoteBibliography"/>
        <w:ind w:left="720" w:hanging="720"/>
        <w:rPr>
          <w:noProof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="00200B69" w:rsidRPr="00200B69">
        <w:rPr>
          <w:noProof/>
        </w:rPr>
        <w:t xml:space="preserve">Cao, J., Spielmann, M., Qiu, X., Huang, X., Ibrahim, D. M., Hill, A. J., Zhang, F., Mundlos, S., Christiansen, L., Steemers, F. J., Trapnell, C., &amp; Shendure, J. (2019). The single-cell transcriptional landscape of mammalian organogenesis. </w:t>
      </w:r>
      <w:r w:rsidR="00200B69" w:rsidRPr="00200B69">
        <w:rPr>
          <w:i/>
          <w:noProof/>
        </w:rPr>
        <w:t>Nature</w:t>
      </w:r>
      <w:r w:rsidR="00200B69" w:rsidRPr="00200B69">
        <w:rPr>
          <w:noProof/>
        </w:rPr>
        <w:t>,</w:t>
      </w:r>
      <w:r w:rsidR="00200B69" w:rsidRPr="00200B69">
        <w:rPr>
          <w:i/>
          <w:noProof/>
        </w:rPr>
        <w:t xml:space="preserve"> 566</w:t>
      </w:r>
      <w:r w:rsidR="00200B69" w:rsidRPr="00200B69">
        <w:rPr>
          <w:noProof/>
        </w:rPr>
        <w:t xml:space="preserve">(7745), 496-502. </w:t>
      </w:r>
      <w:hyperlink r:id="rId19" w:history="1">
        <w:r w:rsidR="00200B69" w:rsidRPr="00200B69">
          <w:rPr>
            <w:rStyle w:val="Hyperlink"/>
            <w:noProof/>
          </w:rPr>
          <w:t>https://doi.org/10.1038/s41586-019-0969-x</w:t>
        </w:r>
      </w:hyperlink>
      <w:r w:rsidR="00200B69" w:rsidRPr="00200B69">
        <w:rPr>
          <w:noProof/>
        </w:rPr>
        <w:t xml:space="preserve"> </w:t>
      </w:r>
    </w:p>
    <w:p w14:paraId="3B92F0AC" w14:textId="03D740CE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Cindrova-Davies, T., Jauniaux, E., Elliot, M. G., Gong, S., Burton, G. J., &amp; Charnock-Jones, D. S. (2017). RNA-seq reveals conservation of function among the yolk sacs of human, mouse, and chicken. </w:t>
      </w:r>
      <w:r w:rsidRPr="00200B69">
        <w:rPr>
          <w:i/>
          <w:noProof/>
        </w:rPr>
        <w:t>Proceedings of the National Academy of Sciences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114</w:t>
      </w:r>
      <w:r w:rsidRPr="00200B69">
        <w:rPr>
          <w:noProof/>
        </w:rPr>
        <w:t xml:space="preserve">(24), E4753-E4761. </w:t>
      </w:r>
      <w:hyperlink r:id="rId20" w:history="1">
        <w:r w:rsidRPr="00200B69">
          <w:rPr>
            <w:rStyle w:val="Hyperlink"/>
            <w:noProof/>
          </w:rPr>
          <w:t>https://doi.org/doi:10.1073/pnas.1702560114</w:t>
        </w:r>
      </w:hyperlink>
      <w:r w:rsidRPr="00200B69">
        <w:rPr>
          <w:noProof/>
        </w:rPr>
        <w:t xml:space="preserve"> </w:t>
      </w:r>
    </w:p>
    <w:p w14:paraId="3EA82BB6" w14:textId="2EA096A9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Goh, I., Botting, R. A., Rose, A., Webb, S., Engelbert, J., Gitton, Y., Stephenson, E., Quiroga Londoño, M., Mather, M., Mende, N., Imaz-Rosshandler, I., Yang, L., Horsfall, D., Basurto-Lozada, D., Chipampe, N. J., Rook, V., Lee, J. T. H., Ton, M. L., Keitley, D., . . . Haniffa, M. (2023). Yolk sac cell atlas reveals multiorgan functions during human early development. </w:t>
      </w:r>
      <w:r w:rsidRPr="00200B69">
        <w:rPr>
          <w:i/>
          <w:noProof/>
        </w:rPr>
        <w:t>Science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381</w:t>
      </w:r>
      <w:r w:rsidRPr="00200B69">
        <w:rPr>
          <w:noProof/>
        </w:rPr>
        <w:t xml:space="preserve">(6659), eadd7564. </w:t>
      </w:r>
      <w:hyperlink r:id="rId21" w:history="1">
        <w:r w:rsidRPr="00200B69">
          <w:rPr>
            <w:rStyle w:val="Hyperlink"/>
            <w:noProof/>
          </w:rPr>
          <w:t>https://doi.org/10.1126/science.add7564</w:t>
        </w:r>
      </w:hyperlink>
      <w:r w:rsidRPr="00200B69">
        <w:rPr>
          <w:noProof/>
        </w:rPr>
        <w:t xml:space="preserve"> </w:t>
      </w:r>
    </w:p>
    <w:p w14:paraId="5A6722D9" w14:textId="6482D6F0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Marsh, B., &amp; Blelloch, R. (2020). Single nuclei RNA-seq of mouse placental labyrinth development. </w:t>
      </w:r>
      <w:r w:rsidRPr="00200B69">
        <w:rPr>
          <w:i/>
          <w:noProof/>
        </w:rPr>
        <w:t>eLife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9</w:t>
      </w:r>
      <w:r w:rsidRPr="00200B69">
        <w:rPr>
          <w:noProof/>
        </w:rPr>
        <w:t xml:space="preserve">, e60266. </w:t>
      </w:r>
      <w:hyperlink r:id="rId22" w:history="1">
        <w:r w:rsidRPr="00200B69">
          <w:rPr>
            <w:rStyle w:val="Hyperlink"/>
            <w:noProof/>
          </w:rPr>
          <w:t>https://doi.org/10.7554/eLife.60266</w:t>
        </w:r>
      </w:hyperlink>
      <w:r w:rsidRPr="00200B69">
        <w:rPr>
          <w:noProof/>
        </w:rPr>
        <w:t xml:space="preserve"> </w:t>
      </w:r>
    </w:p>
    <w:p w14:paraId="608AE46A" w14:textId="48637935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Mu, T., Xu, L., Zhong, Y., Liu, X., Zhao, Z., Huang, C., Lan, X., Lufei, C., Zhou, Y., Su, Y., Xu, L., Jiang, M., Zhou, H., Lin, X., Wu, L., Peng, S., Liu, S., Brix, S., Dean, M., . . . Hou, Y. (2020). Embryonic liver developmental trajectory revealed by single-cell RNA sequencing in the Foxa2eGFP mouse. </w:t>
      </w:r>
      <w:r w:rsidRPr="00200B69">
        <w:rPr>
          <w:i/>
          <w:noProof/>
        </w:rPr>
        <w:t>Communications Biology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3</w:t>
      </w:r>
      <w:r w:rsidRPr="00200B69">
        <w:rPr>
          <w:noProof/>
        </w:rPr>
        <w:t xml:space="preserve">(1), 642. </w:t>
      </w:r>
      <w:hyperlink r:id="rId23" w:history="1">
        <w:r w:rsidRPr="00200B69">
          <w:rPr>
            <w:rStyle w:val="Hyperlink"/>
            <w:noProof/>
          </w:rPr>
          <w:t>https://doi.org/10.1038/s42003-020-01364-8</w:t>
        </w:r>
      </w:hyperlink>
      <w:r w:rsidRPr="00200B69">
        <w:rPr>
          <w:noProof/>
        </w:rPr>
        <w:t xml:space="preserve"> </w:t>
      </w:r>
    </w:p>
    <w:p w14:paraId="56738C0B" w14:textId="6C53DEE5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lastRenderedPageBreak/>
        <w:t xml:space="preserve">Pijuan-Sala, B., Griffiths, J. A., Guibentif, C., Hiscock, T. W., Jawaid, W., Calero-Nieto, F. J., Mulas, C., Ibarra-Soria, X., Tyser, R. C. V., Ho, D. L. L., Reik, W., Srinivas, S., Simons, B. D., Nichols, J., Marioni, J. C., &amp; Göttgens, B. (2019). A single-cell molecular map of mouse gastrulation and early organogenesis. </w:t>
      </w:r>
      <w:r w:rsidRPr="00200B69">
        <w:rPr>
          <w:i/>
          <w:noProof/>
        </w:rPr>
        <w:t>Nature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566</w:t>
      </w:r>
      <w:r w:rsidRPr="00200B69">
        <w:rPr>
          <w:noProof/>
        </w:rPr>
        <w:t xml:space="preserve">(7745), 490-495. </w:t>
      </w:r>
      <w:hyperlink r:id="rId24" w:history="1">
        <w:r w:rsidRPr="00200B69">
          <w:rPr>
            <w:rStyle w:val="Hyperlink"/>
            <w:noProof/>
          </w:rPr>
          <w:t>https://doi.org/10.1038/s41586-019-0933-9</w:t>
        </w:r>
      </w:hyperlink>
      <w:r w:rsidRPr="00200B69">
        <w:rPr>
          <w:noProof/>
        </w:rPr>
        <w:t xml:space="preserve"> </w:t>
      </w:r>
    </w:p>
    <w:p w14:paraId="26291DBB" w14:textId="7846482A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Wesley, B. T., Ross, A. D. B., Muraro, D., Miao, Z., Saxton, S., Tomaz, R. A., Morell, C. M., Ridley, K., Zacharis, E. D., Petrus-Reurer, S., Kraiczy, J., Mahbubani, K. T., Brown, S., Garcia-Bernardo, J., Alsinet, C., Gaffney, D., Horsfall, D., Tysoe, O. C., Botting, R. A., . . . Vallier, L. (2022). Single-cell atlas of human liver development reveals pathways directing hepatic cell fates. </w:t>
      </w:r>
      <w:r w:rsidRPr="00200B69">
        <w:rPr>
          <w:i/>
          <w:noProof/>
        </w:rPr>
        <w:t>Nat Cell Biol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24</w:t>
      </w:r>
      <w:r w:rsidRPr="00200B69">
        <w:rPr>
          <w:noProof/>
        </w:rPr>
        <w:t xml:space="preserve">(10), 1487-1498. </w:t>
      </w:r>
      <w:hyperlink r:id="rId25" w:history="1">
        <w:r w:rsidRPr="00200B69">
          <w:rPr>
            <w:rStyle w:val="Hyperlink"/>
            <w:noProof/>
          </w:rPr>
          <w:t>https://doi.org/10.1038/s41556-022-00989-7</w:t>
        </w:r>
      </w:hyperlink>
      <w:r w:rsidRPr="00200B69">
        <w:rPr>
          <w:noProof/>
        </w:rPr>
        <w:t xml:space="preserve"> </w:t>
      </w:r>
    </w:p>
    <w:p w14:paraId="0335B3E6" w14:textId="0839E054" w:rsidR="00200B69" w:rsidRPr="00200B69" w:rsidRDefault="00200B69" w:rsidP="00200B69">
      <w:pPr>
        <w:pStyle w:val="EndNoteBibliography"/>
        <w:ind w:left="720" w:hanging="720"/>
        <w:rPr>
          <w:noProof/>
        </w:rPr>
      </w:pPr>
      <w:r w:rsidRPr="00200B69">
        <w:rPr>
          <w:noProof/>
        </w:rPr>
        <w:t xml:space="preserve">Zhao, H., &amp; Choi, K. (2019). Single cell transcriptome dynamics from pluripotency to FLK1(+) mesoderm. </w:t>
      </w:r>
      <w:r w:rsidRPr="00200B69">
        <w:rPr>
          <w:i/>
          <w:noProof/>
        </w:rPr>
        <w:t>Development</w:t>
      </w:r>
      <w:r w:rsidRPr="00200B69">
        <w:rPr>
          <w:noProof/>
        </w:rPr>
        <w:t>,</w:t>
      </w:r>
      <w:r w:rsidRPr="00200B69">
        <w:rPr>
          <w:i/>
          <w:noProof/>
        </w:rPr>
        <w:t xml:space="preserve"> 146</w:t>
      </w:r>
      <w:r w:rsidRPr="00200B69">
        <w:rPr>
          <w:noProof/>
        </w:rPr>
        <w:t xml:space="preserve">(23). </w:t>
      </w:r>
      <w:hyperlink r:id="rId26" w:history="1">
        <w:r w:rsidRPr="00200B69">
          <w:rPr>
            <w:rStyle w:val="Hyperlink"/>
            <w:noProof/>
          </w:rPr>
          <w:t>https://doi.org/10.1242/dev.182097</w:t>
        </w:r>
      </w:hyperlink>
      <w:r w:rsidRPr="00200B69">
        <w:rPr>
          <w:noProof/>
        </w:rPr>
        <w:t xml:space="preserve"> </w:t>
      </w:r>
    </w:p>
    <w:p w14:paraId="24ECBED4" w14:textId="7C69D5A2" w:rsidR="000B6B94" w:rsidRPr="00DC1C7A" w:rsidRDefault="00D842E2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0B6B94" w:rsidRPr="00DC1C7A" w:rsidSect="003B2DB8">
      <w:footerReference w:type="default" r:id="rId27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6CCE9" w14:textId="77777777" w:rsidR="007C3DFB" w:rsidRDefault="007C3DFB" w:rsidP="00500263">
      <w:r>
        <w:separator/>
      </w:r>
    </w:p>
  </w:endnote>
  <w:endnote w:type="continuationSeparator" w:id="0">
    <w:p w14:paraId="736D9B26" w14:textId="77777777" w:rsidR="007C3DFB" w:rsidRDefault="007C3DFB" w:rsidP="00500263">
      <w:r>
        <w:continuationSeparator/>
      </w:r>
    </w:p>
  </w:endnote>
  <w:endnote w:type="continuationNotice" w:id="1">
    <w:p w14:paraId="6887FE0F" w14:textId="77777777" w:rsidR="007C3DFB" w:rsidRDefault="007C3DF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26FB77" w14:textId="43E0F404" w:rsidR="00500263" w:rsidRDefault="00500263">
    <w:pPr>
      <w:pStyle w:val="Footer"/>
      <w:jc w:val="center"/>
    </w:pPr>
  </w:p>
  <w:p w14:paraId="4161E744" w14:textId="77777777" w:rsidR="00500263" w:rsidRDefault="005002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279E16A" w14:textId="77777777" w:rsidR="007C3DFB" w:rsidRDefault="007C3DFB" w:rsidP="00500263">
      <w:r>
        <w:separator/>
      </w:r>
    </w:p>
  </w:footnote>
  <w:footnote w:type="continuationSeparator" w:id="0">
    <w:p w14:paraId="0D78EB1F" w14:textId="77777777" w:rsidR="007C3DFB" w:rsidRDefault="007C3DFB" w:rsidP="00500263">
      <w:r>
        <w:continuationSeparator/>
      </w:r>
    </w:p>
  </w:footnote>
  <w:footnote w:type="continuationNotice" w:id="1">
    <w:p w14:paraId="3137E7DE" w14:textId="77777777" w:rsidR="007C3DFB" w:rsidRDefault="007C3DF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9350C5"/>
    <w:multiLevelType w:val="hybridMultilevel"/>
    <w:tmpl w:val="ED52FBFE"/>
    <w:lvl w:ilvl="0" w:tplc="08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C71A80"/>
    <w:multiLevelType w:val="hybridMultilevel"/>
    <w:tmpl w:val="31F29DF2"/>
    <w:lvl w:ilvl="0" w:tplc="86F4E956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0E84EB9"/>
    <w:multiLevelType w:val="hybridMultilevel"/>
    <w:tmpl w:val="8F7E3A38"/>
    <w:lvl w:ilvl="0" w:tplc="E49E2AD4"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4" w15:restartNumberingAfterBreak="0">
    <w:nsid w:val="12D701B2"/>
    <w:multiLevelType w:val="hybridMultilevel"/>
    <w:tmpl w:val="22DA81EE"/>
    <w:lvl w:ilvl="0" w:tplc="62CE13C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7965B5"/>
    <w:multiLevelType w:val="hybridMultilevel"/>
    <w:tmpl w:val="5B1840FC"/>
    <w:lvl w:ilvl="0" w:tplc="D6481E5C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17">
      <w:start w:val="1"/>
      <w:numFmt w:val="lowerLetter"/>
      <w:lvlText w:val="%2)"/>
      <w:lvlJc w:val="left"/>
      <w:pPr>
        <w:ind w:left="1440" w:hanging="360"/>
      </w:p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99F3097"/>
    <w:multiLevelType w:val="hybridMultilevel"/>
    <w:tmpl w:val="7C00A8DA"/>
    <w:lvl w:ilvl="0" w:tplc="08090017">
      <w:start w:val="1"/>
      <w:numFmt w:val="lowerLetter"/>
      <w:lvlText w:val="%1)"/>
      <w:lvlJc w:val="left"/>
      <w:pPr>
        <w:ind w:left="1494" w:hanging="360"/>
      </w:pPr>
    </w:lvl>
    <w:lvl w:ilvl="1" w:tplc="08090019" w:tentative="1">
      <w:start w:val="1"/>
      <w:numFmt w:val="lowerLetter"/>
      <w:lvlText w:val="%2."/>
      <w:lvlJc w:val="left"/>
      <w:pPr>
        <w:ind w:left="2214" w:hanging="360"/>
      </w:pPr>
    </w:lvl>
    <w:lvl w:ilvl="2" w:tplc="0809001B" w:tentative="1">
      <w:start w:val="1"/>
      <w:numFmt w:val="lowerRoman"/>
      <w:lvlText w:val="%3."/>
      <w:lvlJc w:val="right"/>
      <w:pPr>
        <w:ind w:left="2934" w:hanging="180"/>
      </w:pPr>
    </w:lvl>
    <w:lvl w:ilvl="3" w:tplc="0809000F" w:tentative="1">
      <w:start w:val="1"/>
      <w:numFmt w:val="decimal"/>
      <w:lvlText w:val="%4."/>
      <w:lvlJc w:val="left"/>
      <w:pPr>
        <w:ind w:left="3654" w:hanging="360"/>
      </w:pPr>
    </w:lvl>
    <w:lvl w:ilvl="4" w:tplc="08090019" w:tentative="1">
      <w:start w:val="1"/>
      <w:numFmt w:val="lowerLetter"/>
      <w:lvlText w:val="%5."/>
      <w:lvlJc w:val="left"/>
      <w:pPr>
        <w:ind w:left="4374" w:hanging="360"/>
      </w:pPr>
    </w:lvl>
    <w:lvl w:ilvl="5" w:tplc="0809001B" w:tentative="1">
      <w:start w:val="1"/>
      <w:numFmt w:val="lowerRoman"/>
      <w:lvlText w:val="%6."/>
      <w:lvlJc w:val="right"/>
      <w:pPr>
        <w:ind w:left="5094" w:hanging="180"/>
      </w:pPr>
    </w:lvl>
    <w:lvl w:ilvl="6" w:tplc="0809000F" w:tentative="1">
      <w:start w:val="1"/>
      <w:numFmt w:val="decimal"/>
      <w:lvlText w:val="%7."/>
      <w:lvlJc w:val="left"/>
      <w:pPr>
        <w:ind w:left="5814" w:hanging="360"/>
      </w:pPr>
    </w:lvl>
    <w:lvl w:ilvl="7" w:tplc="08090019" w:tentative="1">
      <w:start w:val="1"/>
      <w:numFmt w:val="lowerLetter"/>
      <w:lvlText w:val="%8."/>
      <w:lvlJc w:val="left"/>
      <w:pPr>
        <w:ind w:left="6534" w:hanging="360"/>
      </w:pPr>
    </w:lvl>
    <w:lvl w:ilvl="8" w:tplc="0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 w15:restartNumberingAfterBreak="0">
    <w:nsid w:val="19AE4DBD"/>
    <w:multiLevelType w:val="hybridMultilevel"/>
    <w:tmpl w:val="D6BA5E70"/>
    <w:lvl w:ilvl="0" w:tplc="A84AAF3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2F2604A"/>
    <w:multiLevelType w:val="hybridMultilevel"/>
    <w:tmpl w:val="CEA663F8"/>
    <w:lvl w:ilvl="0" w:tplc="AC40B7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44B7CBF"/>
    <w:multiLevelType w:val="hybridMultilevel"/>
    <w:tmpl w:val="7BDE8F1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80D4083"/>
    <w:multiLevelType w:val="hybridMultilevel"/>
    <w:tmpl w:val="CEA663F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F378D6"/>
    <w:multiLevelType w:val="hybridMultilevel"/>
    <w:tmpl w:val="665C4596"/>
    <w:lvl w:ilvl="0" w:tplc="7BE8F51A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D043BEB"/>
    <w:multiLevelType w:val="hybridMultilevel"/>
    <w:tmpl w:val="427E6ADC"/>
    <w:lvl w:ilvl="0" w:tplc="41FA69B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D8D27CA"/>
    <w:multiLevelType w:val="hybridMultilevel"/>
    <w:tmpl w:val="4FB0912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7E1930"/>
    <w:multiLevelType w:val="hybridMultilevel"/>
    <w:tmpl w:val="AABA344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333A7982"/>
    <w:multiLevelType w:val="hybridMultilevel"/>
    <w:tmpl w:val="0A3A982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CD97F38"/>
    <w:multiLevelType w:val="hybridMultilevel"/>
    <w:tmpl w:val="EC947B3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D4C5D22"/>
    <w:multiLevelType w:val="hybridMultilevel"/>
    <w:tmpl w:val="ED52FBFE"/>
    <w:lvl w:ilvl="0" w:tplc="FFFFFFF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364" w:hanging="360"/>
      </w:pPr>
    </w:lvl>
    <w:lvl w:ilvl="2" w:tplc="FFFFFFFF">
      <w:start w:val="1"/>
      <w:numFmt w:val="lowerRoman"/>
      <w:lvlText w:val="%3."/>
      <w:lvlJc w:val="right"/>
      <w:pPr>
        <w:ind w:left="2084" w:hanging="180"/>
      </w:pPr>
    </w:lvl>
    <w:lvl w:ilvl="3" w:tplc="FFFFFFFF" w:tentative="1">
      <w:start w:val="1"/>
      <w:numFmt w:val="decimal"/>
      <w:lvlText w:val="%4."/>
      <w:lvlJc w:val="left"/>
      <w:pPr>
        <w:ind w:left="2804" w:hanging="360"/>
      </w:pPr>
    </w:lvl>
    <w:lvl w:ilvl="4" w:tplc="FFFFFFFF" w:tentative="1">
      <w:start w:val="1"/>
      <w:numFmt w:val="lowerLetter"/>
      <w:lvlText w:val="%5."/>
      <w:lvlJc w:val="left"/>
      <w:pPr>
        <w:ind w:left="3524" w:hanging="360"/>
      </w:pPr>
    </w:lvl>
    <w:lvl w:ilvl="5" w:tplc="FFFFFFFF" w:tentative="1">
      <w:start w:val="1"/>
      <w:numFmt w:val="lowerRoman"/>
      <w:lvlText w:val="%6."/>
      <w:lvlJc w:val="right"/>
      <w:pPr>
        <w:ind w:left="4244" w:hanging="180"/>
      </w:pPr>
    </w:lvl>
    <w:lvl w:ilvl="6" w:tplc="FFFFFFFF" w:tentative="1">
      <w:start w:val="1"/>
      <w:numFmt w:val="decimal"/>
      <w:lvlText w:val="%7."/>
      <w:lvlJc w:val="left"/>
      <w:pPr>
        <w:ind w:left="4964" w:hanging="360"/>
      </w:pPr>
    </w:lvl>
    <w:lvl w:ilvl="7" w:tplc="FFFFFFFF" w:tentative="1">
      <w:start w:val="1"/>
      <w:numFmt w:val="lowerLetter"/>
      <w:lvlText w:val="%8."/>
      <w:lvlJc w:val="left"/>
      <w:pPr>
        <w:ind w:left="5684" w:hanging="360"/>
      </w:pPr>
    </w:lvl>
    <w:lvl w:ilvl="8" w:tplc="FFFFFFFF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48118B"/>
    <w:multiLevelType w:val="hybridMultilevel"/>
    <w:tmpl w:val="F8B4BD50"/>
    <w:lvl w:ilvl="0" w:tplc="9D16F1B2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BDF0012"/>
    <w:multiLevelType w:val="multilevel"/>
    <w:tmpl w:val="AA9243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2" w15:restartNumberingAfterBreak="0">
    <w:nsid w:val="52AF4C0E"/>
    <w:multiLevelType w:val="hybridMultilevel"/>
    <w:tmpl w:val="A934BA08"/>
    <w:lvl w:ilvl="0" w:tplc="9FF28292">
      <w:start w:val="8"/>
      <w:numFmt w:val="bullet"/>
      <w:lvlText w:val=""/>
      <w:lvlJc w:val="left"/>
      <w:pPr>
        <w:ind w:left="108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45C11B1"/>
    <w:multiLevelType w:val="hybridMultilevel"/>
    <w:tmpl w:val="30A6B552"/>
    <w:lvl w:ilvl="0" w:tplc="FC18B7B6">
      <w:start w:val="1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4" w15:restartNumberingAfterBreak="0">
    <w:nsid w:val="564448A4"/>
    <w:multiLevelType w:val="hybridMultilevel"/>
    <w:tmpl w:val="1AD00B44"/>
    <w:lvl w:ilvl="0" w:tplc="776C0E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4D65D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85AD7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17CA8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15BE96F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68A2B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FDA82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20D03F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816A53F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5" w15:restartNumberingAfterBreak="0">
    <w:nsid w:val="58A44A41"/>
    <w:multiLevelType w:val="hybridMultilevel"/>
    <w:tmpl w:val="C9A43252"/>
    <w:lvl w:ilvl="0" w:tplc="864481D2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240" w:hanging="360"/>
      </w:pPr>
    </w:lvl>
    <w:lvl w:ilvl="2" w:tplc="0809001B" w:tentative="1">
      <w:start w:val="1"/>
      <w:numFmt w:val="lowerRoman"/>
      <w:lvlText w:val="%3."/>
      <w:lvlJc w:val="right"/>
      <w:pPr>
        <w:ind w:left="3960" w:hanging="180"/>
      </w:pPr>
    </w:lvl>
    <w:lvl w:ilvl="3" w:tplc="0809000F" w:tentative="1">
      <w:start w:val="1"/>
      <w:numFmt w:val="decimal"/>
      <w:lvlText w:val="%4."/>
      <w:lvlJc w:val="left"/>
      <w:pPr>
        <w:ind w:left="4680" w:hanging="360"/>
      </w:pPr>
    </w:lvl>
    <w:lvl w:ilvl="4" w:tplc="08090019" w:tentative="1">
      <w:start w:val="1"/>
      <w:numFmt w:val="lowerLetter"/>
      <w:lvlText w:val="%5."/>
      <w:lvlJc w:val="left"/>
      <w:pPr>
        <w:ind w:left="5400" w:hanging="360"/>
      </w:pPr>
    </w:lvl>
    <w:lvl w:ilvl="5" w:tplc="0809001B" w:tentative="1">
      <w:start w:val="1"/>
      <w:numFmt w:val="lowerRoman"/>
      <w:lvlText w:val="%6."/>
      <w:lvlJc w:val="right"/>
      <w:pPr>
        <w:ind w:left="6120" w:hanging="180"/>
      </w:pPr>
    </w:lvl>
    <w:lvl w:ilvl="6" w:tplc="0809000F" w:tentative="1">
      <w:start w:val="1"/>
      <w:numFmt w:val="decimal"/>
      <w:lvlText w:val="%7."/>
      <w:lvlJc w:val="left"/>
      <w:pPr>
        <w:ind w:left="6840" w:hanging="360"/>
      </w:pPr>
    </w:lvl>
    <w:lvl w:ilvl="7" w:tplc="08090019" w:tentative="1">
      <w:start w:val="1"/>
      <w:numFmt w:val="lowerLetter"/>
      <w:lvlText w:val="%8."/>
      <w:lvlJc w:val="left"/>
      <w:pPr>
        <w:ind w:left="7560" w:hanging="360"/>
      </w:pPr>
    </w:lvl>
    <w:lvl w:ilvl="8" w:tplc="0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 w15:restartNumberingAfterBreak="0">
    <w:nsid w:val="607A6D22"/>
    <w:multiLevelType w:val="hybridMultilevel"/>
    <w:tmpl w:val="06FC3C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7FD2544"/>
    <w:multiLevelType w:val="hybridMultilevel"/>
    <w:tmpl w:val="53F44E98"/>
    <w:lvl w:ilvl="0" w:tplc="52E8F6B6">
      <w:start w:val="12"/>
      <w:numFmt w:val="bullet"/>
      <w:lvlText w:val=""/>
      <w:lvlJc w:val="left"/>
      <w:pPr>
        <w:ind w:left="786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8" w15:restartNumberingAfterBreak="0">
    <w:nsid w:val="75D1321A"/>
    <w:multiLevelType w:val="hybridMultilevel"/>
    <w:tmpl w:val="18467FF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682ECB"/>
    <w:multiLevelType w:val="hybridMultilevel"/>
    <w:tmpl w:val="A49EB646"/>
    <w:lvl w:ilvl="0" w:tplc="014CFF8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E0D1879"/>
    <w:multiLevelType w:val="hybridMultilevel"/>
    <w:tmpl w:val="BB40229C"/>
    <w:lvl w:ilvl="0" w:tplc="ED36C434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9234266">
    <w:abstractNumId w:val="15"/>
  </w:num>
  <w:num w:numId="2" w16cid:durableId="1267158638">
    <w:abstractNumId w:val="16"/>
  </w:num>
  <w:num w:numId="3" w16cid:durableId="207113999">
    <w:abstractNumId w:val="21"/>
  </w:num>
  <w:num w:numId="4" w16cid:durableId="1016731997">
    <w:abstractNumId w:val="22"/>
  </w:num>
  <w:num w:numId="5" w16cid:durableId="900947635">
    <w:abstractNumId w:val="32"/>
  </w:num>
  <w:num w:numId="6" w16cid:durableId="1108741749">
    <w:abstractNumId w:val="35"/>
  </w:num>
  <w:num w:numId="7" w16cid:durableId="1397896045">
    <w:abstractNumId w:val="31"/>
  </w:num>
  <w:num w:numId="8" w16cid:durableId="369381288">
    <w:abstractNumId w:val="14"/>
  </w:num>
  <w:num w:numId="9" w16cid:durableId="425002449">
    <w:abstractNumId w:val="39"/>
  </w:num>
  <w:num w:numId="10" w16cid:durableId="1368287532">
    <w:abstractNumId w:val="30"/>
  </w:num>
  <w:num w:numId="11" w16cid:durableId="391586676">
    <w:abstractNumId w:val="41"/>
  </w:num>
  <w:num w:numId="12" w16cid:durableId="877737192">
    <w:abstractNumId w:val="13"/>
  </w:num>
  <w:num w:numId="13" w16cid:durableId="1110199493">
    <w:abstractNumId w:val="33"/>
  </w:num>
  <w:num w:numId="14" w16cid:durableId="1660502028">
    <w:abstractNumId w:val="37"/>
  </w:num>
  <w:num w:numId="15" w16cid:durableId="1421218452">
    <w:abstractNumId w:val="18"/>
  </w:num>
  <w:num w:numId="16" w16cid:durableId="1841197900">
    <w:abstractNumId w:val="20"/>
  </w:num>
  <w:num w:numId="17" w16cid:durableId="95099770">
    <w:abstractNumId w:val="36"/>
  </w:num>
  <w:num w:numId="18" w16cid:durableId="16470786">
    <w:abstractNumId w:val="12"/>
  </w:num>
  <w:num w:numId="19" w16cid:durableId="1359310573">
    <w:abstractNumId w:val="17"/>
  </w:num>
  <w:num w:numId="20" w16cid:durableId="1146431748">
    <w:abstractNumId w:val="34"/>
  </w:num>
  <w:num w:numId="21" w16cid:durableId="1484001627">
    <w:abstractNumId w:val="11"/>
  </w:num>
  <w:num w:numId="22" w16cid:durableId="634259124">
    <w:abstractNumId w:val="28"/>
  </w:num>
  <w:num w:numId="23" w16cid:durableId="855121570">
    <w:abstractNumId w:val="24"/>
  </w:num>
  <w:num w:numId="24" w16cid:durableId="682896793">
    <w:abstractNumId w:val="26"/>
  </w:num>
  <w:num w:numId="25" w16cid:durableId="1407192227">
    <w:abstractNumId w:val="38"/>
  </w:num>
  <w:num w:numId="26" w16cid:durableId="1502894614">
    <w:abstractNumId w:val="19"/>
  </w:num>
  <w:num w:numId="27" w16cid:durableId="723722127">
    <w:abstractNumId w:val="27"/>
  </w:num>
  <w:num w:numId="28" w16cid:durableId="1092891321">
    <w:abstractNumId w:val="23"/>
  </w:num>
  <w:num w:numId="29" w16cid:durableId="2070223325">
    <w:abstractNumId w:val="9"/>
  </w:num>
  <w:num w:numId="30" w16cid:durableId="1190946784">
    <w:abstractNumId w:val="7"/>
  </w:num>
  <w:num w:numId="31" w16cid:durableId="997224411">
    <w:abstractNumId w:val="6"/>
  </w:num>
  <w:num w:numId="32" w16cid:durableId="382994837">
    <w:abstractNumId w:val="5"/>
  </w:num>
  <w:num w:numId="33" w16cid:durableId="2060592771">
    <w:abstractNumId w:val="4"/>
  </w:num>
  <w:num w:numId="34" w16cid:durableId="931086550">
    <w:abstractNumId w:val="8"/>
  </w:num>
  <w:num w:numId="35" w16cid:durableId="712342618">
    <w:abstractNumId w:val="3"/>
  </w:num>
  <w:num w:numId="36" w16cid:durableId="349718595">
    <w:abstractNumId w:val="2"/>
  </w:num>
  <w:num w:numId="37" w16cid:durableId="1255626838">
    <w:abstractNumId w:val="1"/>
  </w:num>
  <w:num w:numId="38" w16cid:durableId="159194859">
    <w:abstractNumId w:val="0"/>
  </w:num>
  <w:num w:numId="39" w16cid:durableId="333462690">
    <w:abstractNumId w:val="10"/>
  </w:num>
  <w:num w:numId="40" w16cid:durableId="695081805">
    <w:abstractNumId w:val="29"/>
  </w:num>
  <w:num w:numId="41" w16cid:durableId="1905794241">
    <w:abstractNumId w:val="40"/>
  </w:num>
  <w:num w:numId="42" w16cid:durableId="182280407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6E62"/>
    <w:rsid w:val="00000073"/>
    <w:rsid w:val="000001F2"/>
    <w:rsid w:val="00000629"/>
    <w:rsid w:val="00000844"/>
    <w:rsid w:val="000008D4"/>
    <w:rsid w:val="00000ABE"/>
    <w:rsid w:val="00001307"/>
    <w:rsid w:val="00001E24"/>
    <w:rsid w:val="00001F75"/>
    <w:rsid w:val="000022A6"/>
    <w:rsid w:val="00002984"/>
    <w:rsid w:val="00002B0B"/>
    <w:rsid w:val="00002BBC"/>
    <w:rsid w:val="00002E10"/>
    <w:rsid w:val="00002F5A"/>
    <w:rsid w:val="00003204"/>
    <w:rsid w:val="00003272"/>
    <w:rsid w:val="00003488"/>
    <w:rsid w:val="000036B6"/>
    <w:rsid w:val="0000374A"/>
    <w:rsid w:val="00003CCE"/>
    <w:rsid w:val="00003F1C"/>
    <w:rsid w:val="00004284"/>
    <w:rsid w:val="000044B1"/>
    <w:rsid w:val="000046AF"/>
    <w:rsid w:val="0000479D"/>
    <w:rsid w:val="00004950"/>
    <w:rsid w:val="00004CA9"/>
    <w:rsid w:val="00004F7C"/>
    <w:rsid w:val="000050CA"/>
    <w:rsid w:val="000051A3"/>
    <w:rsid w:val="0000528E"/>
    <w:rsid w:val="00005644"/>
    <w:rsid w:val="000056D0"/>
    <w:rsid w:val="00005BAC"/>
    <w:rsid w:val="00005C1A"/>
    <w:rsid w:val="00005C96"/>
    <w:rsid w:val="00005D3F"/>
    <w:rsid w:val="00005FAB"/>
    <w:rsid w:val="00006149"/>
    <w:rsid w:val="00006199"/>
    <w:rsid w:val="000062C9"/>
    <w:rsid w:val="000064D6"/>
    <w:rsid w:val="000065B6"/>
    <w:rsid w:val="0000687B"/>
    <w:rsid w:val="000068FF"/>
    <w:rsid w:val="0000698F"/>
    <w:rsid w:val="00006996"/>
    <w:rsid w:val="00006BF9"/>
    <w:rsid w:val="00006D5C"/>
    <w:rsid w:val="00006DB8"/>
    <w:rsid w:val="00006E20"/>
    <w:rsid w:val="00006E98"/>
    <w:rsid w:val="00007009"/>
    <w:rsid w:val="0000715B"/>
    <w:rsid w:val="0000725F"/>
    <w:rsid w:val="000072C2"/>
    <w:rsid w:val="000072FE"/>
    <w:rsid w:val="00007508"/>
    <w:rsid w:val="000077D9"/>
    <w:rsid w:val="00007858"/>
    <w:rsid w:val="00007917"/>
    <w:rsid w:val="00007A57"/>
    <w:rsid w:val="00007B27"/>
    <w:rsid w:val="00007D08"/>
    <w:rsid w:val="00011367"/>
    <w:rsid w:val="0001151F"/>
    <w:rsid w:val="00011820"/>
    <w:rsid w:val="00011976"/>
    <w:rsid w:val="0001197C"/>
    <w:rsid w:val="00011CA0"/>
    <w:rsid w:val="00011FAB"/>
    <w:rsid w:val="00011FE3"/>
    <w:rsid w:val="000120CA"/>
    <w:rsid w:val="000122D3"/>
    <w:rsid w:val="0001241F"/>
    <w:rsid w:val="00012638"/>
    <w:rsid w:val="0001270F"/>
    <w:rsid w:val="00012A9C"/>
    <w:rsid w:val="000130B4"/>
    <w:rsid w:val="00013383"/>
    <w:rsid w:val="000139C7"/>
    <w:rsid w:val="00013D25"/>
    <w:rsid w:val="00014446"/>
    <w:rsid w:val="0001450C"/>
    <w:rsid w:val="000145BE"/>
    <w:rsid w:val="0001464E"/>
    <w:rsid w:val="00014ADA"/>
    <w:rsid w:val="00014C2E"/>
    <w:rsid w:val="00014C87"/>
    <w:rsid w:val="00014F55"/>
    <w:rsid w:val="00014FE5"/>
    <w:rsid w:val="000150C1"/>
    <w:rsid w:val="000153EF"/>
    <w:rsid w:val="0001571D"/>
    <w:rsid w:val="0001584B"/>
    <w:rsid w:val="0001590D"/>
    <w:rsid w:val="00015B1C"/>
    <w:rsid w:val="00015C7F"/>
    <w:rsid w:val="00015CF6"/>
    <w:rsid w:val="0001641C"/>
    <w:rsid w:val="000165BE"/>
    <w:rsid w:val="000168A2"/>
    <w:rsid w:val="00016910"/>
    <w:rsid w:val="00016916"/>
    <w:rsid w:val="00016B3F"/>
    <w:rsid w:val="00016B99"/>
    <w:rsid w:val="00016E29"/>
    <w:rsid w:val="00016E71"/>
    <w:rsid w:val="00016EBB"/>
    <w:rsid w:val="000172C1"/>
    <w:rsid w:val="000172FD"/>
    <w:rsid w:val="000175F7"/>
    <w:rsid w:val="00017691"/>
    <w:rsid w:val="0001780F"/>
    <w:rsid w:val="00020157"/>
    <w:rsid w:val="0002047D"/>
    <w:rsid w:val="00020562"/>
    <w:rsid w:val="00020695"/>
    <w:rsid w:val="0002069E"/>
    <w:rsid w:val="0002089E"/>
    <w:rsid w:val="00020ADD"/>
    <w:rsid w:val="00020EA4"/>
    <w:rsid w:val="00020EFB"/>
    <w:rsid w:val="000214EA"/>
    <w:rsid w:val="000217BD"/>
    <w:rsid w:val="00021A01"/>
    <w:rsid w:val="00021C7B"/>
    <w:rsid w:val="000221AC"/>
    <w:rsid w:val="000227A7"/>
    <w:rsid w:val="00022A0C"/>
    <w:rsid w:val="00022C62"/>
    <w:rsid w:val="00022CDA"/>
    <w:rsid w:val="0002302B"/>
    <w:rsid w:val="0002316F"/>
    <w:rsid w:val="0002333D"/>
    <w:rsid w:val="000233D3"/>
    <w:rsid w:val="00023437"/>
    <w:rsid w:val="00023477"/>
    <w:rsid w:val="0002348E"/>
    <w:rsid w:val="000234DC"/>
    <w:rsid w:val="00023582"/>
    <w:rsid w:val="000235AB"/>
    <w:rsid w:val="0002385D"/>
    <w:rsid w:val="00023D25"/>
    <w:rsid w:val="00024009"/>
    <w:rsid w:val="00024104"/>
    <w:rsid w:val="000241F5"/>
    <w:rsid w:val="00024FCF"/>
    <w:rsid w:val="00025230"/>
    <w:rsid w:val="00025270"/>
    <w:rsid w:val="000252C0"/>
    <w:rsid w:val="000253AF"/>
    <w:rsid w:val="000255BD"/>
    <w:rsid w:val="000258FA"/>
    <w:rsid w:val="0002591B"/>
    <w:rsid w:val="00025A5D"/>
    <w:rsid w:val="00025AAC"/>
    <w:rsid w:val="00025C45"/>
    <w:rsid w:val="000262DF"/>
    <w:rsid w:val="00026473"/>
    <w:rsid w:val="0002661B"/>
    <w:rsid w:val="00026848"/>
    <w:rsid w:val="00026909"/>
    <w:rsid w:val="0002704D"/>
    <w:rsid w:val="00027061"/>
    <w:rsid w:val="000275D0"/>
    <w:rsid w:val="000277D5"/>
    <w:rsid w:val="00027D69"/>
    <w:rsid w:val="000300F2"/>
    <w:rsid w:val="0003081C"/>
    <w:rsid w:val="00030AC1"/>
    <w:rsid w:val="00030B7B"/>
    <w:rsid w:val="00030E30"/>
    <w:rsid w:val="0003104A"/>
    <w:rsid w:val="000311B5"/>
    <w:rsid w:val="000313C9"/>
    <w:rsid w:val="000314B6"/>
    <w:rsid w:val="000314F2"/>
    <w:rsid w:val="000314F5"/>
    <w:rsid w:val="00031653"/>
    <w:rsid w:val="000316AD"/>
    <w:rsid w:val="000317AE"/>
    <w:rsid w:val="00031818"/>
    <w:rsid w:val="00031B97"/>
    <w:rsid w:val="00031BBA"/>
    <w:rsid w:val="00031C9B"/>
    <w:rsid w:val="00031E3D"/>
    <w:rsid w:val="00032038"/>
    <w:rsid w:val="000322F7"/>
    <w:rsid w:val="00032325"/>
    <w:rsid w:val="0003285E"/>
    <w:rsid w:val="000328E1"/>
    <w:rsid w:val="00032953"/>
    <w:rsid w:val="00032BC0"/>
    <w:rsid w:val="00032E4E"/>
    <w:rsid w:val="000331A4"/>
    <w:rsid w:val="00033323"/>
    <w:rsid w:val="000334D5"/>
    <w:rsid w:val="00033A95"/>
    <w:rsid w:val="00033B88"/>
    <w:rsid w:val="00034189"/>
    <w:rsid w:val="00034A74"/>
    <w:rsid w:val="00034B6E"/>
    <w:rsid w:val="00034C9A"/>
    <w:rsid w:val="00034CE7"/>
    <w:rsid w:val="00034DAB"/>
    <w:rsid w:val="000351EB"/>
    <w:rsid w:val="00035392"/>
    <w:rsid w:val="000356D2"/>
    <w:rsid w:val="000357A8"/>
    <w:rsid w:val="00035C7E"/>
    <w:rsid w:val="00035EC1"/>
    <w:rsid w:val="00036A5A"/>
    <w:rsid w:val="00036FC6"/>
    <w:rsid w:val="0003706A"/>
    <w:rsid w:val="000371A8"/>
    <w:rsid w:val="00037424"/>
    <w:rsid w:val="00037974"/>
    <w:rsid w:val="00037FDB"/>
    <w:rsid w:val="00040128"/>
    <w:rsid w:val="00040408"/>
    <w:rsid w:val="0004065B"/>
    <w:rsid w:val="000406E1"/>
    <w:rsid w:val="000406EA"/>
    <w:rsid w:val="000406EB"/>
    <w:rsid w:val="00040780"/>
    <w:rsid w:val="00040863"/>
    <w:rsid w:val="00040AD4"/>
    <w:rsid w:val="000410A5"/>
    <w:rsid w:val="00041155"/>
    <w:rsid w:val="000414EC"/>
    <w:rsid w:val="000415AE"/>
    <w:rsid w:val="0004193D"/>
    <w:rsid w:val="00041A12"/>
    <w:rsid w:val="00041A37"/>
    <w:rsid w:val="00041B19"/>
    <w:rsid w:val="00041C7C"/>
    <w:rsid w:val="00041DC6"/>
    <w:rsid w:val="00041F26"/>
    <w:rsid w:val="00041F31"/>
    <w:rsid w:val="000420BC"/>
    <w:rsid w:val="000420ED"/>
    <w:rsid w:val="00042151"/>
    <w:rsid w:val="00042225"/>
    <w:rsid w:val="00042289"/>
    <w:rsid w:val="0004258B"/>
    <w:rsid w:val="00042768"/>
    <w:rsid w:val="00042D3D"/>
    <w:rsid w:val="0004316E"/>
    <w:rsid w:val="000432B8"/>
    <w:rsid w:val="0004395A"/>
    <w:rsid w:val="00043A95"/>
    <w:rsid w:val="00043B32"/>
    <w:rsid w:val="00043BB1"/>
    <w:rsid w:val="00043BCE"/>
    <w:rsid w:val="00043EE6"/>
    <w:rsid w:val="0004432D"/>
    <w:rsid w:val="0004435D"/>
    <w:rsid w:val="0004454A"/>
    <w:rsid w:val="000446AF"/>
    <w:rsid w:val="00044A27"/>
    <w:rsid w:val="000450C8"/>
    <w:rsid w:val="00045356"/>
    <w:rsid w:val="00045414"/>
    <w:rsid w:val="00045729"/>
    <w:rsid w:val="000457D7"/>
    <w:rsid w:val="00045C34"/>
    <w:rsid w:val="00045D6E"/>
    <w:rsid w:val="00045F2F"/>
    <w:rsid w:val="00046291"/>
    <w:rsid w:val="000462E1"/>
    <w:rsid w:val="000464DB"/>
    <w:rsid w:val="0004653F"/>
    <w:rsid w:val="00046587"/>
    <w:rsid w:val="000465D9"/>
    <w:rsid w:val="00046686"/>
    <w:rsid w:val="000466F4"/>
    <w:rsid w:val="000468FD"/>
    <w:rsid w:val="00046967"/>
    <w:rsid w:val="00047109"/>
    <w:rsid w:val="00047373"/>
    <w:rsid w:val="0004739E"/>
    <w:rsid w:val="00047A5D"/>
    <w:rsid w:val="00047E81"/>
    <w:rsid w:val="00047F3B"/>
    <w:rsid w:val="000500BB"/>
    <w:rsid w:val="00050646"/>
    <w:rsid w:val="00050726"/>
    <w:rsid w:val="00050C33"/>
    <w:rsid w:val="00050D70"/>
    <w:rsid w:val="00050DA5"/>
    <w:rsid w:val="00051A55"/>
    <w:rsid w:val="00051D35"/>
    <w:rsid w:val="00051D59"/>
    <w:rsid w:val="00051F09"/>
    <w:rsid w:val="000520E6"/>
    <w:rsid w:val="0005251E"/>
    <w:rsid w:val="0005264C"/>
    <w:rsid w:val="000526C5"/>
    <w:rsid w:val="00052831"/>
    <w:rsid w:val="00052836"/>
    <w:rsid w:val="00053086"/>
    <w:rsid w:val="00053101"/>
    <w:rsid w:val="000532EA"/>
    <w:rsid w:val="000537E0"/>
    <w:rsid w:val="0005388E"/>
    <w:rsid w:val="00053BC4"/>
    <w:rsid w:val="00053F8D"/>
    <w:rsid w:val="00054157"/>
    <w:rsid w:val="00054257"/>
    <w:rsid w:val="0005452F"/>
    <w:rsid w:val="00054752"/>
    <w:rsid w:val="00054E86"/>
    <w:rsid w:val="00054EE2"/>
    <w:rsid w:val="00055283"/>
    <w:rsid w:val="00055405"/>
    <w:rsid w:val="0005564B"/>
    <w:rsid w:val="00055C2B"/>
    <w:rsid w:val="00055D06"/>
    <w:rsid w:val="000562D4"/>
    <w:rsid w:val="00056510"/>
    <w:rsid w:val="00056775"/>
    <w:rsid w:val="00056B67"/>
    <w:rsid w:val="00056C2B"/>
    <w:rsid w:val="00056D6F"/>
    <w:rsid w:val="00056F69"/>
    <w:rsid w:val="00056F96"/>
    <w:rsid w:val="00057075"/>
    <w:rsid w:val="00057339"/>
    <w:rsid w:val="0005753B"/>
    <w:rsid w:val="0005796D"/>
    <w:rsid w:val="00057D16"/>
    <w:rsid w:val="00057DD9"/>
    <w:rsid w:val="00060227"/>
    <w:rsid w:val="00060444"/>
    <w:rsid w:val="0006077F"/>
    <w:rsid w:val="0006080D"/>
    <w:rsid w:val="00060B24"/>
    <w:rsid w:val="00060D1A"/>
    <w:rsid w:val="00060E6B"/>
    <w:rsid w:val="00060EDE"/>
    <w:rsid w:val="00060F6C"/>
    <w:rsid w:val="00060FB2"/>
    <w:rsid w:val="000618F9"/>
    <w:rsid w:val="00061E1B"/>
    <w:rsid w:val="00061F7C"/>
    <w:rsid w:val="00061FC3"/>
    <w:rsid w:val="000621CC"/>
    <w:rsid w:val="00062677"/>
    <w:rsid w:val="000626FD"/>
    <w:rsid w:val="000627E0"/>
    <w:rsid w:val="00062C2C"/>
    <w:rsid w:val="00063AED"/>
    <w:rsid w:val="00063B2C"/>
    <w:rsid w:val="00063F9B"/>
    <w:rsid w:val="00064603"/>
    <w:rsid w:val="00064614"/>
    <w:rsid w:val="000648E1"/>
    <w:rsid w:val="00064977"/>
    <w:rsid w:val="000649B7"/>
    <w:rsid w:val="00064B59"/>
    <w:rsid w:val="00064CCC"/>
    <w:rsid w:val="00064FF1"/>
    <w:rsid w:val="000651CC"/>
    <w:rsid w:val="00065247"/>
    <w:rsid w:val="0006536B"/>
    <w:rsid w:val="00065694"/>
    <w:rsid w:val="000656DB"/>
    <w:rsid w:val="00065736"/>
    <w:rsid w:val="000657D2"/>
    <w:rsid w:val="00065CE5"/>
    <w:rsid w:val="00066069"/>
    <w:rsid w:val="000669A5"/>
    <w:rsid w:val="00066A33"/>
    <w:rsid w:val="00066A7D"/>
    <w:rsid w:val="00066C52"/>
    <w:rsid w:val="00066C6C"/>
    <w:rsid w:val="0006708B"/>
    <w:rsid w:val="000677C1"/>
    <w:rsid w:val="00067B7B"/>
    <w:rsid w:val="00067D70"/>
    <w:rsid w:val="000700FB"/>
    <w:rsid w:val="0007042C"/>
    <w:rsid w:val="0007042F"/>
    <w:rsid w:val="00070782"/>
    <w:rsid w:val="000707E6"/>
    <w:rsid w:val="0007090B"/>
    <w:rsid w:val="00070C8C"/>
    <w:rsid w:val="00070E06"/>
    <w:rsid w:val="000711CB"/>
    <w:rsid w:val="000713FB"/>
    <w:rsid w:val="00071454"/>
    <w:rsid w:val="000714C4"/>
    <w:rsid w:val="00071A68"/>
    <w:rsid w:val="00071AC5"/>
    <w:rsid w:val="00071E33"/>
    <w:rsid w:val="00071FA6"/>
    <w:rsid w:val="00072070"/>
    <w:rsid w:val="000720B2"/>
    <w:rsid w:val="000720C6"/>
    <w:rsid w:val="000721DB"/>
    <w:rsid w:val="00072439"/>
    <w:rsid w:val="00072524"/>
    <w:rsid w:val="00072C94"/>
    <w:rsid w:val="00072EA9"/>
    <w:rsid w:val="00072F7D"/>
    <w:rsid w:val="00073037"/>
    <w:rsid w:val="00073487"/>
    <w:rsid w:val="0007367C"/>
    <w:rsid w:val="00073689"/>
    <w:rsid w:val="00073875"/>
    <w:rsid w:val="00073CA2"/>
    <w:rsid w:val="00073D3F"/>
    <w:rsid w:val="00073EE2"/>
    <w:rsid w:val="000740D9"/>
    <w:rsid w:val="00074403"/>
    <w:rsid w:val="000745D1"/>
    <w:rsid w:val="00074693"/>
    <w:rsid w:val="00074967"/>
    <w:rsid w:val="0007498D"/>
    <w:rsid w:val="000749E8"/>
    <w:rsid w:val="00074A0B"/>
    <w:rsid w:val="00075A7B"/>
    <w:rsid w:val="00075A96"/>
    <w:rsid w:val="00075B00"/>
    <w:rsid w:val="00075E1A"/>
    <w:rsid w:val="0007604D"/>
    <w:rsid w:val="000761AD"/>
    <w:rsid w:val="00076292"/>
    <w:rsid w:val="000762F5"/>
    <w:rsid w:val="0007631C"/>
    <w:rsid w:val="00076420"/>
    <w:rsid w:val="000764B3"/>
    <w:rsid w:val="00076868"/>
    <w:rsid w:val="00076B57"/>
    <w:rsid w:val="00076CF0"/>
    <w:rsid w:val="00076D01"/>
    <w:rsid w:val="00076E58"/>
    <w:rsid w:val="00077660"/>
    <w:rsid w:val="0007768E"/>
    <w:rsid w:val="00077A7F"/>
    <w:rsid w:val="00077DEE"/>
    <w:rsid w:val="000801F0"/>
    <w:rsid w:val="0008045A"/>
    <w:rsid w:val="000804C1"/>
    <w:rsid w:val="0008055C"/>
    <w:rsid w:val="000805B2"/>
    <w:rsid w:val="000805D8"/>
    <w:rsid w:val="00080694"/>
    <w:rsid w:val="00080836"/>
    <w:rsid w:val="00080E92"/>
    <w:rsid w:val="00081250"/>
    <w:rsid w:val="00081406"/>
    <w:rsid w:val="000814F5"/>
    <w:rsid w:val="00081885"/>
    <w:rsid w:val="00081922"/>
    <w:rsid w:val="0008196C"/>
    <w:rsid w:val="00081CEF"/>
    <w:rsid w:val="00081D3A"/>
    <w:rsid w:val="00081D90"/>
    <w:rsid w:val="00081F18"/>
    <w:rsid w:val="00081F44"/>
    <w:rsid w:val="00081F45"/>
    <w:rsid w:val="000823E1"/>
    <w:rsid w:val="000823E3"/>
    <w:rsid w:val="000824D7"/>
    <w:rsid w:val="000824FC"/>
    <w:rsid w:val="00082586"/>
    <w:rsid w:val="000827DD"/>
    <w:rsid w:val="00082A73"/>
    <w:rsid w:val="00082ADD"/>
    <w:rsid w:val="0008305C"/>
    <w:rsid w:val="00083074"/>
    <w:rsid w:val="00083136"/>
    <w:rsid w:val="00083948"/>
    <w:rsid w:val="00083DEE"/>
    <w:rsid w:val="000841A7"/>
    <w:rsid w:val="000841E4"/>
    <w:rsid w:val="000841FF"/>
    <w:rsid w:val="000842CB"/>
    <w:rsid w:val="0008448A"/>
    <w:rsid w:val="00084508"/>
    <w:rsid w:val="0008461D"/>
    <w:rsid w:val="00084770"/>
    <w:rsid w:val="00084805"/>
    <w:rsid w:val="0008487B"/>
    <w:rsid w:val="00084883"/>
    <w:rsid w:val="000848AE"/>
    <w:rsid w:val="00084C43"/>
    <w:rsid w:val="00084D89"/>
    <w:rsid w:val="000850A6"/>
    <w:rsid w:val="000850BE"/>
    <w:rsid w:val="00085355"/>
    <w:rsid w:val="000854C8"/>
    <w:rsid w:val="000856D1"/>
    <w:rsid w:val="00085D25"/>
    <w:rsid w:val="00085E06"/>
    <w:rsid w:val="00085E79"/>
    <w:rsid w:val="00085FA8"/>
    <w:rsid w:val="00086169"/>
    <w:rsid w:val="000863BA"/>
    <w:rsid w:val="000864D5"/>
    <w:rsid w:val="000869F7"/>
    <w:rsid w:val="00086EBC"/>
    <w:rsid w:val="00087033"/>
    <w:rsid w:val="000871AF"/>
    <w:rsid w:val="000875DE"/>
    <w:rsid w:val="0008797C"/>
    <w:rsid w:val="00087EE0"/>
    <w:rsid w:val="00087FC3"/>
    <w:rsid w:val="00090518"/>
    <w:rsid w:val="000906D4"/>
    <w:rsid w:val="0009079D"/>
    <w:rsid w:val="000913BB"/>
    <w:rsid w:val="00091459"/>
    <w:rsid w:val="00091681"/>
    <w:rsid w:val="0009169A"/>
    <w:rsid w:val="000916FC"/>
    <w:rsid w:val="000917EE"/>
    <w:rsid w:val="000918F3"/>
    <w:rsid w:val="000919AF"/>
    <w:rsid w:val="00091BAA"/>
    <w:rsid w:val="00091D45"/>
    <w:rsid w:val="00091D9A"/>
    <w:rsid w:val="00091DD8"/>
    <w:rsid w:val="00092066"/>
    <w:rsid w:val="00092712"/>
    <w:rsid w:val="000928EE"/>
    <w:rsid w:val="000929AC"/>
    <w:rsid w:val="00092D5C"/>
    <w:rsid w:val="00092F5B"/>
    <w:rsid w:val="00092F67"/>
    <w:rsid w:val="000932A7"/>
    <w:rsid w:val="00093544"/>
    <w:rsid w:val="0009356D"/>
    <w:rsid w:val="0009360C"/>
    <w:rsid w:val="00093702"/>
    <w:rsid w:val="0009372F"/>
    <w:rsid w:val="00093C93"/>
    <w:rsid w:val="00093DA7"/>
    <w:rsid w:val="00093E8D"/>
    <w:rsid w:val="00093EDA"/>
    <w:rsid w:val="0009410C"/>
    <w:rsid w:val="000944F6"/>
    <w:rsid w:val="000945E9"/>
    <w:rsid w:val="00094BD7"/>
    <w:rsid w:val="00094EBF"/>
    <w:rsid w:val="00095B1D"/>
    <w:rsid w:val="00095B35"/>
    <w:rsid w:val="00096210"/>
    <w:rsid w:val="0009642B"/>
    <w:rsid w:val="00096573"/>
    <w:rsid w:val="00096656"/>
    <w:rsid w:val="00096779"/>
    <w:rsid w:val="00096CC3"/>
    <w:rsid w:val="00096EF1"/>
    <w:rsid w:val="00096EFB"/>
    <w:rsid w:val="00096F64"/>
    <w:rsid w:val="0009742A"/>
    <w:rsid w:val="000975A1"/>
    <w:rsid w:val="00097873"/>
    <w:rsid w:val="00097878"/>
    <w:rsid w:val="00097BFE"/>
    <w:rsid w:val="00097D06"/>
    <w:rsid w:val="000A0385"/>
    <w:rsid w:val="000A0825"/>
    <w:rsid w:val="000A0C40"/>
    <w:rsid w:val="000A0F31"/>
    <w:rsid w:val="000A1147"/>
    <w:rsid w:val="000A135D"/>
    <w:rsid w:val="000A178D"/>
    <w:rsid w:val="000A17E5"/>
    <w:rsid w:val="000A1899"/>
    <w:rsid w:val="000A1C62"/>
    <w:rsid w:val="000A1C95"/>
    <w:rsid w:val="000A1C9F"/>
    <w:rsid w:val="000A1F2B"/>
    <w:rsid w:val="000A1F3B"/>
    <w:rsid w:val="000A1FF1"/>
    <w:rsid w:val="000A2238"/>
    <w:rsid w:val="000A28F3"/>
    <w:rsid w:val="000A2DF1"/>
    <w:rsid w:val="000A2E61"/>
    <w:rsid w:val="000A30CA"/>
    <w:rsid w:val="000A3480"/>
    <w:rsid w:val="000A37E9"/>
    <w:rsid w:val="000A3FEE"/>
    <w:rsid w:val="000A4276"/>
    <w:rsid w:val="000A4517"/>
    <w:rsid w:val="000A4535"/>
    <w:rsid w:val="000A45B5"/>
    <w:rsid w:val="000A478F"/>
    <w:rsid w:val="000A4834"/>
    <w:rsid w:val="000A4A0C"/>
    <w:rsid w:val="000A4AAA"/>
    <w:rsid w:val="000A4CA7"/>
    <w:rsid w:val="000A4DE4"/>
    <w:rsid w:val="000A4F91"/>
    <w:rsid w:val="000A5159"/>
    <w:rsid w:val="000A5327"/>
    <w:rsid w:val="000A5480"/>
    <w:rsid w:val="000A58C7"/>
    <w:rsid w:val="000A6161"/>
    <w:rsid w:val="000A6323"/>
    <w:rsid w:val="000A6D2F"/>
    <w:rsid w:val="000A6DC4"/>
    <w:rsid w:val="000A7353"/>
    <w:rsid w:val="000A744F"/>
    <w:rsid w:val="000A74B2"/>
    <w:rsid w:val="000A7A36"/>
    <w:rsid w:val="000A7C8B"/>
    <w:rsid w:val="000A7D5E"/>
    <w:rsid w:val="000A7E46"/>
    <w:rsid w:val="000B010F"/>
    <w:rsid w:val="000B07CE"/>
    <w:rsid w:val="000B0885"/>
    <w:rsid w:val="000B0998"/>
    <w:rsid w:val="000B0AA3"/>
    <w:rsid w:val="000B0E19"/>
    <w:rsid w:val="000B10CF"/>
    <w:rsid w:val="000B11F5"/>
    <w:rsid w:val="000B1208"/>
    <w:rsid w:val="000B139C"/>
    <w:rsid w:val="000B1800"/>
    <w:rsid w:val="000B19DC"/>
    <w:rsid w:val="000B1A6A"/>
    <w:rsid w:val="000B1E5A"/>
    <w:rsid w:val="000B1F40"/>
    <w:rsid w:val="000B26D1"/>
    <w:rsid w:val="000B2A91"/>
    <w:rsid w:val="000B2AA9"/>
    <w:rsid w:val="000B2CC7"/>
    <w:rsid w:val="000B2EBA"/>
    <w:rsid w:val="000B307F"/>
    <w:rsid w:val="000B32C9"/>
    <w:rsid w:val="000B33A6"/>
    <w:rsid w:val="000B340B"/>
    <w:rsid w:val="000B35B0"/>
    <w:rsid w:val="000B35D4"/>
    <w:rsid w:val="000B36E6"/>
    <w:rsid w:val="000B375E"/>
    <w:rsid w:val="000B37F8"/>
    <w:rsid w:val="000B3AFC"/>
    <w:rsid w:val="000B3C02"/>
    <w:rsid w:val="000B3F21"/>
    <w:rsid w:val="000B401B"/>
    <w:rsid w:val="000B406E"/>
    <w:rsid w:val="000B40D6"/>
    <w:rsid w:val="000B4212"/>
    <w:rsid w:val="000B42F8"/>
    <w:rsid w:val="000B43C4"/>
    <w:rsid w:val="000B441F"/>
    <w:rsid w:val="000B49EC"/>
    <w:rsid w:val="000B4A22"/>
    <w:rsid w:val="000B4CF9"/>
    <w:rsid w:val="000B4DAF"/>
    <w:rsid w:val="000B525F"/>
    <w:rsid w:val="000B5380"/>
    <w:rsid w:val="000B5656"/>
    <w:rsid w:val="000B56E2"/>
    <w:rsid w:val="000B5723"/>
    <w:rsid w:val="000B5C8E"/>
    <w:rsid w:val="000B5DE7"/>
    <w:rsid w:val="000B6155"/>
    <w:rsid w:val="000B631A"/>
    <w:rsid w:val="000B6601"/>
    <w:rsid w:val="000B6651"/>
    <w:rsid w:val="000B6808"/>
    <w:rsid w:val="000B69DB"/>
    <w:rsid w:val="000B6B94"/>
    <w:rsid w:val="000B6C16"/>
    <w:rsid w:val="000B6DBD"/>
    <w:rsid w:val="000B6E43"/>
    <w:rsid w:val="000B7093"/>
    <w:rsid w:val="000B7137"/>
    <w:rsid w:val="000B73EA"/>
    <w:rsid w:val="000B766D"/>
    <w:rsid w:val="000C017F"/>
    <w:rsid w:val="000C03AF"/>
    <w:rsid w:val="000C0451"/>
    <w:rsid w:val="000C0484"/>
    <w:rsid w:val="000C0743"/>
    <w:rsid w:val="000C08AA"/>
    <w:rsid w:val="000C0914"/>
    <w:rsid w:val="000C0B93"/>
    <w:rsid w:val="000C0D35"/>
    <w:rsid w:val="000C1166"/>
    <w:rsid w:val="000C128F"/>
    <w:rsid w:val="000C13A2"/>
    <w:rsid w:val="000C1710"/>
    <w:rsid w:val="000C1E68"/>
    <w:rsid w:val="000C1FB2"/>
    <w:rsid w:val="000C23B3"/>
    <w:rsid w:val="000C2642"/>
    <w:rsid w:val="000C3281"/>
    <w:rsid w:val="000C338B"/>
    <w:rsid w:val="000C338E"/>
    <w:rsid w:val="000C4261"/>
    <w:rsid w:val="000C42C9"/>
    <w:rsid w:val="000C4971"/>
    <w:rsid w:val="000C499D"/>
    <w:rsid w:val="000C4B84"/>
    <w:rsid w:val="000C4E3D"/>
    <w:rsid w:val="000C504A"/>
    <w:rsid w:val="000C517A"/>
    <w:rsid w:val="000C529A"/>
    <w:rsid w:val="000C543F"/>
    <w:rsid w:val="000C5499"/>
    <w:rsid w:val="000C551B"/>
    <w:rsid w:val="000C5808"/>
    <w:rsid w:val="000C5B4C"/>
    <w:rsid w:val="000C5BEE"/>
    <w:rsid w:val="000C5C1E"/>
    <w:rsid w:val="000C5F1D"/>
    <w:rsid w:val="000C612D"/>
    <w:rsid w:val="000C648B"/>
    <w:rsid w:val="000C667B"/>
    <w:rsid w:val="000C6752"/>
    <w:rsid w:val="000C69D1"/>
    <w:rsid w:val="000C6A20"/>
    <w:rsid w:val="000C6A66"/>
    <w:rsid w:val="000C6CF1"/>
    <w:rsid w:val="000C729E"/>
    <w:rsid w:val="000C75A1"/>
    <w:rsid w:val="000C7635"/>
    <w:rsid w:val="000C7CC4"/>
    <w:rsid w:val="000C7DE2"/>
    <w:rsid w:val="000D0329"/>
    <w:rsid w:val="000D04C8"/>
    <w:rsid w:val="000D082D"/>
    <w:rsid w:val="000D0A5F"/>
    <w:rsid w:val="000D0D03"/>
    <w:rsid w:val="000D16A3"/>
    <w:rsid w:val="000D17C1"/>
    <w:rsid w:val="000D19CF"/>
    <w:rsid w:val="000D1AD2"/>
    <w:rsid w:val="000D1AF2"/>
    <w:rsid w:val="000D1E1F"/>
    <w:rsid w:val="000D1F2D"/>
    <w:rsid w:val="000D2900"/>
    <w:rsid w:val="000D2930"/>
    <w:rsid w:val="000D297F"/>
    <w:rsid w:val="000D2A16"/>
    <w:rsid w:val="000D2D14"/>
    <w:rsid w:val="000D2D3F"/>
    <w:rsid w:val="000D31B0"/>
    <w:rsid w:val="000D3756"/>
    <w:rsid w:val="000D3770"/>
    <w:rsid w:val="000D37C3"/>
    <w:rsid w:val="000D3B91"/>
    <w:rsid w:val="000D3BCA"/>
    <w:rsid w:val="000D4102"/>
    <w:rsid w:val="000D4160"/>
    <w:rsid w:val="000D4226"/>
    <w:rsid w:val="000D4382"/>
    <w:rsid w:val="000D4549"/>
    <w:rsid w:val="000D48D9"/>
    <w:rsid w:val="000D495C"/>
    <w:rsid w:val="000D4A2F"/>
    <w:rsid w:val="000D4DD0"/>
    <w:rsid w:val="000D4F37"/>
    <w:rsid w:val="000D50A3"/>
    <w:rsid w:val="000D525F"/>
    <w:rsid w:val="000D53B8"/>
    <w:rsid w:val="000D5A7D"/>
    <w:rsid w:val="000D5E51"/>
    <w:rsid w:val="000D6594"/>
    <w:rsid w:val="000D6708"/>
    <w:rsid w:val="000D6716"/>
    <w:rsid w:val="000D681B"/>
    <w:rsid w:val="000D6D15"/>
    <w:rsid w:val="000D6DD1"/>
    <w:rsid w:val="000D713B"/>
    <w:rsid w:val="000D7155"/>
    <w:rsid w:val="000D7181"/>
    <w:rsid w:val="000D71CA"/>
    <w:rsid w:val="000D7238"/>
    <w:rsid w:val="000D72FA"/>
    <w:rsid w:val="000D7B1E"/>
    <w:rsid w:val="000D7DC0"/>
    <w:rsid w:val="000E077A"/>
    <w:rsid w:val="000E0B8B"/>
    <w:rsid w:val="000E100F"/>
    <w:rsid w:val="000E10D4"/>
    <w:rsid w:val="000E120B"/>
    <w:rsid w:val="000E1460"/>
    <w:rsid w:val="000E155E"/>
    <w:rsid w:val="000E15DE"/>
    <w:rsid w:val="000E19E5"/>
    <w:rsid w:val="000E1A76"/>
    <w:rsid w:val="000E1DCF"/>
    <w:rsid w:val="000E1FC9"/>
    <w:rsid w:val="000E21DA"/>
    <w:rsid w:val="000E27F5"/>
    <w:rsid w:val="000E2C3E"/>
    <w:rsid w:val="000E2DD3"/>
    <w:rsid w:val="000E2E2E"/>
    <w:rsid w:val="000E2F7A"/>
    <w:rsid w:val="000E3224"/>
    <w:rsid w:val="000E34D7"/>
    <w:rsid w:val="000E3526"/>
    <w:rsid w:val="000E36BA"/>
    <w:rsid w:val="000E3971"/>
    <w:rsid w:val="000E3A78"/>
    <w:rsid w:val="000E3AB3"/>
    <w:rsid w:val="000E3D27"/>
    <w:rsid w:val="000E3ED2"/>
    <w:rsid w:val="000E4012"/>
    <w:rsid w:val="000E4438"/>
    <w:rsid w:val="000E4594"/>
    <w:rsid w:val="000E4BF1"/>
    <w:rsid w:val="000E4DCC"/>
    <w:rsid w:val="000E4EE4"/>
    <w:rsid w:val="000E52ED"/>
    <w:rsid w:val="000E5350"/>
    <w:rsid w:val="000E5865"/>
    <w:rsid w:val="000E60B2"/>
    <w:rsid w:val="000E6360"/>
    <w:rsid w:val="000E67BF"/>
    <w:rsid w:val="000E6C22"/>
    <w:rsid w:val="000E6F22"/>
    <w:rsid w:val="000E6FC0"/>
    <w:rsid w:val="000E7532"/>
    <w:rsid w:val="000E7535"/>
    <w:rsid w:val="000E7982"/>
    <w:rsid w:val="000E7E8A"/>
    <w:rsid w:val="000F000D"/>
    <w:rsid w:val="000F0148"/>
    <w:rsid w:val="000F02DD"/>
    <w:rsid w:val="000F0435"/>
    <w:rsid w:val="000F04D2"/>
    <w:rsid w:val="000F04D9"/>
    <w:rsid w:val="000F0503"/>
    <w:rsid w:val="000F06DD"/>
    <w:rsid w:val="000F08AE"/>
    <w:rsid w:val="000F0BDA"/>
    <w:rsid w:val="000F0BDD"/>
    <w:rsid w:val="000F105F"/>
    <w:rsid w:val="000F15C9"/>
    <w:rsid w:val="000F19E0"/>
    <w:rsid w:val="000F1BAD"/>
    <w:rsid w:val="000F2414"/>
    <w:rsid w:val="000F2505"/>
    <w:rsid w:val="000F270F"/>
    <w:rsid w:val="000F2840"/>
    <w:rsid w:val="000F2B4D"/>
    <w:rsid w:val="000F2CD8"/>
    <w:rsid w:val="000F2D57"/>
    <w:rsid w:val="000F2EC0"/>
    <w:rsid w:val="000F358E"/>
    <w:rsid w:val="000F36D0"/>
    <w:rsid w:val="000F3904"/>
    <w:rsid w:val="000F3964"/>
    <w:rsid w:val="000F3AAA"/>
    <w:rsid w:val="000F4339"/>
    <w:rsid w:val="000F4951"/>
    <w:rsid w:val="000F49B3"/>
    <w:rsid w:val="000F4C6F"/>
    <w:rsid w:val="000F4DB8"/>
    <w:rsid w:val="000F505B"/>
    <w:rsid w:val="000F5296"/>
    <w:rsid w:val="000F56F9"/>
    <w:rsid w:val="000F570A"/>
    <w:rsid w:val="000F57B1"/>
    <w:rsid w:val="000F5A96"/>
    <w:rsid w:val="000F5ACE"/>
    <w:rsid w:val="000F5B43"/>
    <w:rsid w:val="000F6002"/>
    <w:rsid w:val="000F6367"/>
    <w:rsid w:val="000F667A"/>
    <w:rsid w:val="000F66D8"/>
    <w:rsid w:val="000F66FC"/>
    <w:rsid w:val="000F679F"/>
    <w:rsid w:val="000F6AE3"/>
    <w:rsid w:val="000F6CF4"/>
    <w:rsid w:val="000F71FD"/>
    <w:rsid w:val="000F7436"/>
    <w:rsid w:val="000F74EB"/>
    <w:rsid w:val="000F75D9"/>
    <w:rsid w:val="000F7610"/>
    <w:rsid w:val="000F7736"/>
    <w:rsid w:val="000F7966"/>
    <w:rsid w:val="001001AE"/>
    <w:rsid w:val="0010053D"/>
    <w:rsid w:val="0010075F"/>
    <w:rsid w:val="001007B0"/>
    <w:rsid w:val="00100A18"/>
    <w:rsid w:val="00100BED"/>
    <w:rsid w:val="00100E86"/>
    <w:rsid w:val="001010AC"/>
    <w:rsid w:val="00101540"/>
    <w:rsid w:val="001015B8"/>
    <w:rsid w:val="001019A4"/>
    <w:rsid w:val="001019F2"/>
    <w:rsid w:val="00101ADE"/>
    <w:rsid w:val="00101B53"/>
    <w:rsid w:val="00101CF1"/>
    <w:rsid w:val="00101E5D"/>
    <w:rsid w:val="00102533"/>
    <w:rsid w:val="001025AD"/>
    <w:rsid w:val="00102843"/>
    <w:rsid w:val="00102A2B"/>
    <w:rsid w:val="00102A68"/>
    <w:rsid w:val="00102B99"/>
    <w:rsid w:val="00102EC7"/>
    <w:rsid w:val="00103991"/>
    <w:rsid w:val="00103B6A"/>
    <w:rsid w:val="00103F58"/>
    <w:rsid w:val="00104059"/>
    <w:rsid w:val="001040C8"/>
    <w:rsid w:val="001043DA"/>
    <w:rsid w:val="001044B8"/>
    <w:rsid w:val="00104983"/>
    <w:rsid w:val="00104DAD"/>
    <w:rsid w:val="001053A0"/>
    <w:rsid w:val="001053CF"/>
    <w:rsid w:val="00105476"/>
    <w:rsid w:val="001057C3"/>
    <w:rsid w:val="00105906"/>
    <w:rsid w:val="00105973"/>
    <w:rsid w:val="001059CE"/>
    <w:rsid w:val="00105EFC"/>
    <w:rsid w:val="001062A9"/>
    <w:rsid w:val="0010636D"/>
    <w:rsid w:val="00106893"/>
    <w:rsid w:val="0010698E"/>
    <w:rsid w:val="00106D40"/>
    <w:rsid w:val="00107934"/>
    <w:rsid w:val="00107C30"/>
    <w:rsid w:val="00107DD0"/>
    <w:rsid w:val="00107F59"/>
    <w:rsid w:val="00107FB8"/>
    <w:rsid w:val="00110142"/>
    <w:rsid w:val="001105B2"/>
    <w:rsid w:val="00110722"/>
    <w:rsid w:val="00110A2C"/>
    <w:rsid w:val="00110AAC"/>
    <w:rsid w:val="00110BFB"/>
    <w:rsid w:val="00110C22"/>
    <w:rsid w:val="00110C51"/>
    <w:rsid w:val="00110F79"/>
    <w:rsid w:val="001110BC"/>
    <w:rsid w:val="00111224"/>
    <w:rsid w:val="00111274"/>
    <w:rsid w:val="00111329"/>
    <w:rsid w:val="0011141D"/>
    <w:rsid w:val="0011170C"/>
    <w:rsid w:val="0011190B"/>
    <w:rsid w:val="001119EC"/>
    <w:rsid w:val="00111A14"/>
    <w:rsid w:val="00111E5C"/>
    <w:rsid w:val="0011206A"/>
    <w:rsid w:val="001121B7"/>
    <w:rsid w:val="001126B7"/>
    <w:rsid w:val="001126CE"/>
    <w:rsid w:val="00112733"/>
    <w:rsid w:val="001128AD"/>
    <w:rsid w:val="00112EB6"/>
    <w:rsid w:val="00112F65"/>
    <w:rsid w:val="00112F9C"/>
    <w:rsid w:val="0011302C"/>
    <w:rsid w:val="00113549"/>
    <w:rsid w:val="001137EC"/>
    <w:rsid w:val="00113A8E"/>
    <w:rsid w:val="00114112"/>
    <w:rsid w:val="0011427D"/>
    <w:rsid w:val="001144A7"/>
    <w:rsid w:val="00114513"/>
    <w:rsid w:val="00114660"/>
    <w:rsid w:val="00114809"/>
    <w:rsid w:val="00114B90"/>
    <w:rsid w:val="00114BC3"/>
    <w:rsid w:val="00114BEE"/>
    <w:rsid w:val="00114E79"/>
    <w:rsid w:val="001150A8"/>
    <w:rsid w:val="001150FF"/>
    <w:rsid w:val="001152AF"/>
    <w:rsid w:val="001153AE"/>
    <w:rsid w:val="0011565F"/>
    <w:rsid w:val="001156D6"/>
    <w:rsid w:val="001158C6"/>
    <w:rsid w:val="001159EA"/>
    <w:rsid w:val="00115BDF"/>
    <w:rsid w:val="00115C9A"/>
    <w:rsid w:val="00115CFB"/>
    <w:rsid w:val="00115F60"/>
    <w:rsid w:val="00115FEE"/>
    <w:rsid w:val="001161EE"/>
    <w:rsid w:val="00116518"/>
    <w:rsid w:val="0011682A"/>
    <w:rsid w:val="001168B7"/>
    <w:rsid w:val="00116E6A"/>
    <w:rsid w:val="0011738C"/>
    <w:rsid w:val="001174F6"/>
    <w:rsid w:val="0011751D"/>
    <w:rsid w:val="00117C55"/>
    <w:rsid w:val="00117EEF"/>
    <w:rsid w:val="001202F1"/>
    <w:rsid w:val="0012033A"/>
    <w:rsid w:val="00120472"/>
    <w:rsid w:val="00120568"/>
    <w:rsid w:val="00120BC8"/>
    <w:rsid w:val="00120D29"/>
    <w:rsid w:val="00120F98"/>
    <w:rsid w:val="00121518"/>
    <w:rsid w:val="00121810"/>
    <w:rsid w:val="00121BDA"/>
    <w:rsid w:val="00121FF7"/>
    <w:rsid w:val="00122833"/>
    <w:rsid w:val="00122CA5"/>
    <w:rsid w:val="00122DBE"/>
    <w:rsid w:val="00122DE5"/>
    <w:rsid w:val="00123169"/>
    <w:rsid w:val="001234D2"/>
    <w:rsid w:val="00123B89"/>
    <w:rsid w:val="00123D5C"/>
    <w:rsid w:val="0012402B"/>
    <w:rsid w:val="00124314"/>
    <w:rsid w:val="00124340"/>
    <w:rsid w:val="00124587"/>
    <w:rsid w:val="00124922"/>
    <w:rsid w:val="00124D70"/>
    <w:rsid w:val="00124D85"/>
    <w:rsid w:val="00124EBA"/>
    <w:rsid w:val="00124F68"/>
    <w:rsid w:val="00125139"/>
    <w:rsid w:val="001253ED"/>
    <w:rsid w:val="00125B5E"/>
    <w:rsid w:val="00125B87"/>
    <w:rsid w:val="00125F13"/>
    <w:rsid w:val="00126123"/>
    <w:rsid w:val="001263AE"/>
    <w:rsid w:val="001264FF"/>
    <w:rsid w:val="001265B4"/>
    <w:rsid w:val="00126862"/>
    <w:rsid w:val="001269AA"/>
    <w:rsid w:val="00126D70"/>
    <w:rsid w:val="00126EDD"/>
    <w:rsid w:val="0012701F"/>
    <w:rsid w:val="001272F1"/>
    <w:rsid w:val="00127526"/>
    <w:rsid w:val="00127C93"/>
    <w:rsid w:val="00127EC4"/>
    <w:rsid w:val="001308D3"/>
    <w:rsid w:val="00130E64"/>
    <w:rsid w:val="00130FD2"/>
    <w:rsid w:val="001311F6"/>
    <w:rsid w:val="001312B4"/>
    <w:rsid w:val="00131334"/>
    <w:rsid w:val="0013147B"/>
    <w:rsid w:val="00131684"/>
    <w:rsid w:val="001316E5"/>
    <w:rsid w:val="0013191A"/>
    <w:rsid w:val="00131999"/>
    <w:rsid w:val="00131BA2"/>
    <w:rsid w:val="001325FB"/>
    <w:rsid w:val="00132657"/>
    <w:rsid w:val="001327F8"/>
    <w:rsid w:val="00132BDF"/>
    <w:rsid w:val="001330AD"/>
    <w:rsid w:val="001330DF"/>
    <w:rsid w:val="0013317B"/>
    <w:rsid w:val="0013324B"/>
    <w:rsid w:val="0013325E"/>
    <w:rsid w:val="0013338E"/>
    <w:rsid w:val="001334D4"/>
    <w:rsid w:val="001335E4"/>
    <w:rsid w:val="001335F0"/>
    <w:rsid w:val="00133822"/>
    <w:rsid w:val="001339A8"/>
    <w:rsid w:val="00133A50"/>
    <w:rsid w:val="00133A84"/>
    <w:rsid w:val="00133D0C"/>
    <w:rsid w:val="00133E44"/>
    <w:rsid w:val="00133E71"/>
    <w:rsid w:val="0013424F"/>
    <w:rsid w:val="001343BC"/>
    <w:rsid w:val="00134419"/>
    <w:rsid w:val="001344D6"/>
    <w:rsid w:val="0013469F"/>
    <w:rsid w:val="0013478E"/>
    <w:rsid w:val="001348A0"/>
    <w:rsid w:val="00134915"/>
    <w:rsid w:val="001350C5"/>
    <w:rsid w:val="0013527E"/>
    <w:rsid w:val="00135524"/>
    <w:rsid w:val="00135542"/>
    <w:rsid w:val="00135548"/>
    <w:rsid w:val="00135DBC"/>
    <w:rsid w:val="00135DF4"/>
    <w:rsid w:val="00136814"/>
    <w:rsid w:val="001369FA"/>
    <w:rsid w:val="00136C58"/>
    <w:rsid w:val="00137090"/>
    <w:rsid w:val="00137093"/>
    <w:rsid w:val="001371F0"/>
    <w:rsid w:val="001373D2"/>
    <w:rsid w:val="00137727"/>
    <w:rsid w:val="0013776E"/>
    <w:rsid w:val="00137780"/>
    <w:rsid w:val="001377E0"/>
    <w:rsid w:val="00137D83"/>
    <w:rsid w:val="00137FBF"/>
    <w:rsid w:val="00137FCB"/>
    <w:rsid w:val="001402EC"/>
    <w:rsid w:val="00140472"/>
    <w:rsid w:val="00140573"/>
    <w:rsid w:val="00140598"/>
    <w:rsid w:val="0014091C"/>
    <w:rsid w:val="00140B45"/>
    <w:rsid w:val="00140DFE"/>
    <w:rsid w:val="00140F62"/>
    <w:rsid w:val="00141167"/>
    <w:rsid w:val="0014129A"/>
    <w:rsid w:val="00141612"/>
    <w:rsid w:val="0014188B"/>
    <w:rsid w:val="00141A55"/>
    <w:rsid w:val="00141E5A"/>
    <w:rsid w:val="00141F02"/>
    <w:rsid w:val="00142065"/>
    <w:rsid w:val="0014244B"/>
    <w:rsid w:val="001424A6"/>
    <w:rsid w:val="0014253D"/>
    <w:rsid w:val="001425E5"/>
    <w:rsid w:val="0014275F"/>
    <w:rsid w:val="00142843"/>
    <w:rsid w:val="00142DB9"/>
    <w:rsid w:val="00142E87"/>
    <w:rsid w:val="00143543"/>
    <w:rsid w:val="00143775"/>
    <w:rsid w:val="00143E07"/>
    <w:rsid w:val="00143EA7"/>
    <w:rsid w:val="00143ED4"/>
    <w:rsid w:val="00144248"/>
    <w:rsid w:val="001443F5"/>
    <w:rsid w:val="00144449"/>
    <w:rsid w:val="00144828"/>
    <w:rsid w:val="00144985"/>
    <w:rsid w:val="00144E39"/>
    <w:rsid w:val="001450CE"/>
    <w:rsid w:val="00145111"/>
    <w:rsid w:val="0014511D"/>
    <w:rsid w:val="00145223"/>
    <w:rsid w:val="00145335"/>
    <w:rsid w:val="00145401"/>
    <w:rsid w:val="00145AE6"/>
    <w:rsid w:val="00145BB3"/>
    <w:rsid w:val="00145D98"/>
    <w:rsid w:val="001461B5"/>
    <w:rsid w:val="001462DD"/>
    <w:rsid w:val="00146314"/>
    <w:rsid w:val="0014668F"/>
    <w:rsid w:val="00146CE5"/>
    <w:rsid w:val="0014705C"/>
    <w:rsid w:val="001473CC"/>
    <w:rsid w:val="0014748A"/>
    <w:rsid w:val="00147521"/>
    <w:rsid w:val="00147639"/>
    <w:rsid w:val="00147702"/>
    <w:rsid w:val="0014797F"/>
    <w:rsid w:val="00147A0D"/>
    <w:rsid w:val="00147BA4"/>
    <w:rsid w:val="00147E0C"/>
    <w:rsid w:val="00147E45"/>
    <w:rsid w:val="001503AC"/>
    <w:rsid w:val="001504D1"/>
    <w:rsid w:val="0015062B"/>
    <w:rsid w:val="00150722"/>
    <w:rsid w:val="00150778"/>
    <w:rsid w:val="00150BC2"/>
    <w:rsid w:val="00151120"/>
    <w:rsid w:val="0015187C"/>
    <w:rsid w:val="00151C98"/>
    <w:rsid w:val="00151D81"/>
    <w:rsid w:val="00151F30"/>
    <w:rsid w:val="001521E3"/>
    <w:rsid w:val="00152325"/>
    <w:rsid w:val="001524F2"/>
    <w:rsid w:val="001524FC"/>
    <w:rsid w:val="00152511"/>
    <w:rsid w:val="00152526"/>
    <w:rsid w:val="00152808"/>
    <w:rsid w:val="00152A0E"/>
    <w:rsid w:val="00152AFC"/>
    <w:rsid w:val="00152C3C"/>
    <w:rsid w:val="00152DE0"/>
    <w:rsid w:val="00152F29"/>
    <w:rsid w:val="00153061"/>
    <w:rsid w:val="00153259"/>
    <w:rsid w:val="001536E5"/>
    <w:rsid w:val="00153AFB"/>
    <w:rsid w:val="00153FCF"/>
    <w:rsid w:val="00154115"/>
    <w:rsid w:val="00154583"/>
    <w:rsid w:val="001547E9"/>
    <w:rsid w:val="00154A7E"/>
    <w:rsid w:val="00154E2F"/>
    <w:rsid w:val="00155002"/>
    <w:rsid w:val="001552F1"/>
    <w:rsid w:val="00155910"/>
    <w:rsid w:val="00155B30"/>
    <w:rsid w:val="001561C1"/>
    <w:rsid w:val="00156804"/>
    <w:rsid w:val="00156B0A"/>
    <w:rsid w:val="00156BC6"/>
    <w:rsid w:val="00156C24"/>
    <w:rsid w:val="00156D3E"/>
    <w:rsid w:val="00156D82"/>
    <w:rsid w:val="0015756E"/>
    <w:rsid w:val="0015773E"/>
    <w:rsid w:val="001579D5"/>
    <w:rsid w:val="00157A94"/>
    <w:rsid w:val="00157B65"/>
    <w:rsid w:val="00157E6D"/>
    <w:rsid w:val="0016025B"/>
    <w:rsid w:val="001604CC"/>
    <w:rsid w:val="001605FC"/>
    <w:rsid w:val="001607BE"/>
    <w:rsid w:val="001608D8"/>
    <w:rsid w:val="00160AF9"/>
    <w:rsid w:val="00160D63"/>
    <w:rsid w:val="0016107A"/>
    <w:rsid w:val="001610D0"/>
    <w:rsid w:val="001613AF"/>
    <w:rsid w:val="001614F4"/>
    <w:rsid w:val="001617CD"/>
    <w:rsid w:val="001617D2"/>
    <w:rsid w:val="0016187F"/>
    <w:rsid w:val="00161D0B"/>
    <w:rsid w:val="00161D9D"/>
    <w:rsid w:val="00161FFE"/>
    <w:rsid w:val="00162297"/>
    <w:rsid w:val="0016233B"/>
    <w:rsid w:val="001624C8"/>
    <w:rsid w:val="001625A5"/>
    <w:rsid w:val="001628EC"/>
    <w:rsid w:val="00162FA2"/>
    <w:rsid w:val="00163004"/>
    <w:rsid w:val="0016310D"/>
    <w:rsid w:val="001631C3"/>
    <w:rsid w:val="001632A2"/>
    <w:rsid w:val="001633FB"/>
    <w:rsid w:val="0016375C"/>
    <w:rsid w:val="00163AA7"/>
    <w:rsid w:val="00163C0F"/>
    <w:rsid w:val="00163CEF"/>
    <w:rsid w:val="00163D9C"/>
    <w:rsid w:val="00164528"/>
    <w:rsid w:val="0016457E"/>
    <w:rsid w:val="00164591"/>
    <w:rsid w:val="00164CC6"/>
    <w:rsid w:val="00164CD9"/>
    <w:rsid w:val="00165035"/>
    <w:rsid w:val="0016504B"/>
    <w:rsid w:val="00165494"/>
    <w:rsid w:val="001658FD"/>
    <w:rsid w:val="00165AE2"/>
    <w:rsid w:val="00165CE5"/>
    <w:rsid w:val="00165F60"/>
    <w:rsid w:val="00166523"/>
    <w:rsid w:val="00166819"/>
    <w:rsid w:val="001669E3"/>
    <w:rsid w:val="00166A16"/>
    <w:rsid w:val="001671CB"/>
    <w:rsid w:val="00167278"/>
    <w:rsid w:val="00167292"/>
    <w:rsid w:val="00167401"/>
    <w:rsid w:val="00167590"/>
    <w:rsid w:val="001677D5"/>
    <w:rsid w:val="0016784E"/>
    <w:rsid w:val="00167AB2"/>
    <w:rsid w:val="00167B48"/>
    <w:rsid w:val="00167E38"/>
    <w:rsid w:val="0017023E"/>
    <w:rsid w:val="001702AC"/>
    <w:rsid w:val="001705F0"/>
    <w:rsid w:val="00170AA6"/>
    <w:rsid w:val="0017110D"/>
    <w:rsid w:val="00171207"/>
    <w:rsid w:val="001717AC"/>
    <w:rsid w:val="00171A33"/>
    <w:rsid w:val="00171ACB"/>
    <w:rsid w:val="00172456"/>
    <w:rsid w:val="00172F6A"/>
    <w:rsid w:val="00172FDA"/>
    <w:rsid w:val="001733F6"/>
    <w:rsid w:val="00173599"/>
    <w:rsid w:val="00173699"/>
    <w:rsid w:val="00173CF0"/>
    <w:rsid w:val="00173F37"/>
    <w:rsid w:val="001741E9"/>
    <w:rsid w:val="00174746"/>
    <w:rsid w:val="00174B09"/>
    <w:rsid w:val="00174D14"/>
    <w:rsid w:val="001752DF"/>
    <w:rsid w:val="00175411"/>
    <w:rsid w:val="001754FE"/>
    <w:rsid w:val="00175580"/>
    <w:rsid w:val="00175853"/>
    <w:rsid w:val="0017595E"/>
    <w:rsid w:val="00175D61"/>
    <w:rsid w:val="00176047"/>
    <w:rsid w:val="0017611F"/>
    <w:rsid w:val="001762AE"/>
    <w:rsid w:val="001764FE"/>
    <w:rsid w:val="00176DC3"/>
    <w:rsid w:val="00177009"/>
    <w:rsid w:val="0017780B"/>
    <w:rsid w:val="0018056C"/>
    <w:rsid w:val="00180794"/>
    <w:rsid w:val="00180AFD"/>
    <w:rsid w:val="00180B11"/>
    <w:rsid w:val="001810DD"/>
    <w:rsid w:val="00181105"/>
    <w:rsid w:val="001811A2"/>
    <w:rsid w:val="0018136A"/>
    <w:rsid w:val="0018173E"/>
    <w:rsid w:val="00181BD7"/>
    <w:rsid w:val="00181BF9"/>
    <w:rsid w:val="00181CF3"/>
    <w:rsid w:val="00181D6E"/>
    <w:rsid w:val="00182017"/>
    <w:rsid w:val="00182065"/>
    <w:rsid w:val="00182548"/>
    <w:rsid w:val="00182701"/>
    <w:rsid w:val="0018272E"/>
    <w:rsid w:val="001828EA"/>
    <w:rsid w:val="00182C39"/>
    <w:rsid w:val="00182D20"/>
    <w:rsid w:val="001831C1"/>
    <w:rsid w:val="00183C3F"/>
    <w:rsid w:val="00183D6F"/>
    <w:rsid w:val="001842B0"/>
    <w:rsid w:val="0018439F"/>
    <w:rsid w:val="001843CC"/>
    <w:rsid w:val="00184749"/>
    <w:rsid w:val="00184A69"/>
    <w:rsid w:val="00184A8A"/>
    <w:rsid w:val="00184D49"/>
    <w:rsid w:val="00184D71"/>
    <w:rsid w:val="00184FDC"/>
    <w:rsid w:val="0018506C"/>
    <w:rsid w:val="00185096"/>
    <w:rsid w:val="001850AB"/>
    <w:rsid w:val="001854DB"/>
    <w:rsid w:val="00185588"/>
    <w:rsid w:val="001857BC"/>
    <w:rsid w:val="0018580F"/>
    <w:rsid w:val="001859A0"/>
    <w:rsid w:val="00185EBC"/>
    <w:rsid w:val="00185F13"/>
    <w:rsid w:val="00186095"/>
    <w:rsid w:val="001860BB"/>
    <w:rsid w:val="001863BA"/>
    <w:rsid w:val="001865E9"/>
    <w:rsid w:val="001867CA"/>
    <w:rsid w:val="00186840"/>
    <w:rsid w:val="001868E7"/>
    <w:rsid w:val="00186D60"/>
    <w:rsid w:val="00186E4D"/>
    <w:rsid w:val="00187085"/>
    <w:rsid w:val="00187290"/>
    <w:rsid w:val="00187688"/>
    <w:rsid w:val="001877FF"/>
    <w:rsid w:val="00187A78"/>
    <w:rsid w:val="00187CB2"/>
    <w:rsid w:val="00187D1C"/>
    <w:rsid w:val="00190478"/>
    <w:rsid w:val="00190748"/>
    <w:rsid w:val="0019074E"/>
    <w:rsid w:val="00190892"/>
    <w:rsid w:val="00190BE2"/>
    <w:rsid w:val="00190CDB"/>
    <w:rsid w:val="001914BF"/>
    <w:rsid w:val="001914D2"/>
    <w:rsid w:val="00191B93"/>
    <w:rsid w:val="0019207C"/>
    <w:rsid w:val="001923C2"/>
    <w:rsid w:val="0019262F"/>
    <w:rsid w:val="00192736"/>
    <w:rsid w:val="001927DE"/>
    <w:rsid w:val="00192C34"/>
    <w:rsid w:val="00192CEA"/>
    <w:rsid w:val="0019361E"/>
    <w:rsid w:val="00193760"/>
    <w:rsid w:val="00193FA9"/>
    <w:rsid w:val="001940A9"/>
    <w:rsid w:val="0019438D"/>
    <w:rsid w:val="00194470"/>
    <w:rsid w:val="00194683"/>
    <w:rsid w:val="00194842"/>
    <w:rsid w:val="00194A76"/>
    <w:rsid w:val="00194CCF"/>
    <w:rsid w:val="001950A3"/>
    <w:rsid w:val="0019528D"/>
    <w:rsid w:val="001955E8"/>
    <w:rsid w:val="00195702"/>
    <w:rsid w:val="00195790"/>
    <w:rsid w:val="00195D97"/>
    <w:rsid w:val="00195F74"/>
    <w:rsid w:val="0019615B"/>
    <w:rsid w:val="00196234"/>
    <w:rsid w:val="00196554"/>
    <w:rsid w:val="00196AAB"/>
    <w:rsid w:val="00196BD8"/>
    <w:rsid w:val="00196D0F"/>
    <w:rsid w:val="00196ED1"/>
    <w:rsid w:val="00196FE2"/>
    <w:rsid w:val="0019724D"/>
    <w:rsid w:val="001976F1"/>
    <w:rsid w:val="001978C8"/>
    <w:rsid w:val="00197A0A"/>
    <w:rsid w:val="001A0228"/>
    <w:rsid w:val="001A03CB"/>
    <w:rsid w:val="001A05B0"/>
    <w:rsid w:val="001A1055"/>
    <w:rsid w:val="001A10E8"/>
    <w:rsid w:val="001A117D"/>
    <w:rsid w:val="001A1249"/>
    <w:rsid w:val="001A1407"/>
    <w:rsid w:val="001A1624"/>
    <w:rsid w:val="001A16D4"/>
    <w:rsid w:val="001A16E9"/>
    <w:rsid w:val="001A188F"/>
    <w:rsid w:val="001A18CA"/>
    <w:rsid w:val="001A197F"/>
    <w:rsid w:val="001A19A9"/>
    <w:rsid w:val="001A19C3"/>
    <w:rsid w:val="001A1BA9"/>
    <w:rsid w:val="001A1D74"/>
    <w:rsid w:val="001A1E56"/>
    <w:rsid w:val="001A1F32"/>
    <w:rsid w:val="001A1FD7"/>
    <w:rsid w:val="001A239F"/>
    <w:rsid w:val="001A260E"/>
    <w:rsid w:val="001A2963"/>
    <w:rsid w:val="001A2F2D"/>
    <w:rsid w:val="001A33E1"/>
    <w:rsid w:val="001A3C90"/>
    <w:rsid w:val="001A4053"/>
    <w:rsid w:val="001A40B6"/>
    <w:rsid w:val="001A40C9"/>
    <w:rsid w:val="001A4480"/>
    <w:rsid w:val="001A4803"/>
    <w:rsid w:val="001A4B10"/>
    <w:rsid w:val="001A4C14"/>
    <w:rsid w:val="001A4D44"/>
    <w:rsid w:val="001A5786"/>
    <w:rsid w:val="001A5A97"/>
    <w:rsid w:val="001A5C86"/>
    <w:rsid w:val="001A5E89"/>
    <w:rsid w:val="001A6290"/>
    <w:rsid w:val="001A637D"/>
    <w:rsid w:val="001A648A"/>
    <w:rsid w:val="001A6759"/>
    <w:rsid w:val="001A710B"/>
    <w:rsid w:val="001A749B"/>
    <w:rsid w:val="001A771D"/>
    <w:rsid w:val="001A775C"/>
    <w:rsid w:val="001A7D75"/>
    <w:rsid w:val="001A7FDF"/>
    <w:rsid w:val="001A7FF1"/>
    <w:rsid w:val="001B006D"/>
    <w:rsid w:val="001B035F"/>
    <w:rsid w:val="001B08A6"/>
    <w:rsid w:val="001B08BC"/>
    <w:rsid w:val="001B0950"/>
    <w:rsid w:val="001B0A74"/>
    <w:rsid w:val="001B1758"/>
    <w:rsid w:val="001B17CB"/>
    <w:rsid w:val="001B18AD"/>
    <w:rsid w:val="001B18E8"/>
    <w:rsid w:val="001B18ED"/>
    <w:rsid w:val="001B1A2A"/>
    <w:rsid w:val="001B1BDA"/>
    <w:rsid w:val="001B1DA6"/>
    <w:rsid w:val="001B1E2E"/>
    <w:rsid w:val="001B1E70"/>
    <w:rsid w:val="001B2044"/>
    <w:rsid w:val="001B29CC"/>
    <w:rsid w:val="001B2E4C"/>
    <w:rsid w:val="001B331A"/>
    <w:rsid w:val="001B3458"/>
    <w:rsid w:val="001B375B"/>
    <w:rsid w:val="001B3988"/>
    <w:rsid w:val="001B3B5D"/>
    <w:rsid w:val="001B3DAA"/>
    <w:rsid w:val="001B3F8E"/>
    <w:rsid w:val="001B402B"/>
    <w:rsid w:val="001B4037"/>
    <w:rsid w:val="001B40DE"/>
    <w:rsid w:val="001B4207"/>
    <w:rsid w:val="001B42E3"/>
    <w:rsid w:val="001B495E"/>
    <w:rsid w:val="001B4C3D"/>
    <w:rsid w:val="001B525A"/>
    <w:rsid w:val="001B5482"/>
    <w:rsid w:val="001B54DA"/>
    <w:rsid w:val="001B5503"/>
    <w:rsid w:val="001B57D8"/>
    <w:rsid w:val="001B5DCD"/>
    <w:rsid w:val="001B5DD4"/>
    <w:rsid w:val="001B5E5F"/>
    <w:rsid w:val="001B6280"/>
    <w:rsid w:val="001B64A4"/>
    <w:rsid w:val="001B65DF"/>
    <w:rsid w:val="001B68D5"/>
    <w:rsid w:val="001B6942"/>
    <w:rsid w:val="001B6A05"/>
    <w:rsid w:val="001B6C66"/>
    <w:rsid w:val="001B6D46"/>
    <w:rsid w:val="001B7107"/>
    <w:rsid w:val="001B7169"/>
    <w:rsid w:val="001B765F"/>
    <w:rsid w:val="001B7AC8"/>
    <w:rsid w:val="001B7CC4"/>
    <w:rsid w:val="001B7D35"/>
    <w:rsid w:val="001B7E6E"/>
    <w:rsid w:val="001C02BB"/>
    <w:rsid w:val="001C0519"/>
    <w:rsid w:val="001C0830"/>
    <w:rsid w:val="001C096F"/>
    <w:rsid w:val="001C09B3"/>
    <w:rsid w:val="001C0A8C"/>
    <w:rsid w:val="001C107D"/>
    <w:rsid w:val="001C11E7"/>
    <w:rsid w:val="001C1384"/>
    <w:rsid w:val="001C15EC"/>
    <w:rsid w:val="001C1991"/>
    <w:rsid w:val="001C1D8B"/>
    <w:rsid w:val="001C1DE9"/>
    <w:rsid w:val="001C1EBA"/>
    <w:rsid w:val="001C20D5"/>
    <w:rsid w:val="001C2B1F"/>
    <w:rsid w:val="001C2CF5"/>
    <w:rsid w:val="001C2EE7"/>
    <w:rsid w:val="001C343C"/>
    <w:rsid w:val="001C36AD"/>
    <w:rsid w:val="001C3CAD"/>
    <w:rsid w:val="001C3CFC"/>
    <w:rsid w:val="001C3DC3"/>
    <w:rsid w:val="001C3F6A"/>
    <w:rsid w:val="001C413A"/>
    <w:rsid w:val="001C414A"/>
    <w:rsid w:val="001C4156"/>
    <w:rsid w:val="001C4767"/>
    <w:rsid w:val="001C4811"/>
    <w:rsid w:val="001C49DD"/>
    <w:rsid w:val="001C4B5A"/>
    <w:rsid w:val="001C4D10"/>
    <w:rsid w:val="001C4D13"/>
    <w:rsid w:val="001C4DA8"/>
    <w:rsid w:val="001C50BE"/>
    <w:rsid w:val="001C5152"/>
    <w:rsid w:val="001C5320"/>
    <w:rsid w:val="001C5556"/>
    <w:rsid w:val="001C56A5"/>
    <w:rsid w:val="001C56C7"/>
    <w:rsid w:val="001C5896"/>
    <w:rsid w:val="001C58B7"/>
    <w:rsid w:val="001C5B8C"/>
    <w:rsid w:val="001C5BAC"/>
    <w:rsid w:val="001C5CB9"/>
    <w:rsid w:val="001C5E7F"/>
    <w:rsid w:val="001C5FC5"/>
    <w:rsid w:val="001C61E1"/>
    <w:rsid w:val="001C661D"/>
    <w:rsid w:val="001C67BD"/>
    <w:rsid w:val="001C6CC3"/>
    <w:rsid w:val="001C6D01"/>
    <w:rsid w:val="001C6E96"/>
    <w:rsid w:val="001C6F60"/>
    <w:rsid w:val="001C70A6"/>
    <w:rsid w:val="001C7159"/>
    <w:rsid w:val="001C7A94"/>
    <w:rsid w:val="001C7B24"/>
    <w:rsid w:val="001D0374"/>
    <w:rsid w:val="001D064C"/>
    <w:rsid w:val="001D0790"/>
    <w:rsid w:val="001D080E"/>
    <w:rsid w:val="001D0B49"/>
    <w:rsid w:val="001D0BBD"/>
    <w:rsid w:val="001D0CBA"/>
    <w:rsid w:val="001D0DC8"/>
    <w:rsid w:val="001D10BB"/>
    <w:rsid w:val="001D11C7"/>
    <w:rsid w:val="001D12D5"/>
    <w:rsid w:val="001D148E"/>
    <w:rsid w:val="001D175E"/>
    <w:rsid w:val="001D191E"/>
    <w:rsid w:val="001D1DB3"/>
    <w:rsid w:val="001D1E89"/>
    <w:rsid w:val="001D1FB7"/>
    <w:rsid w:val="001D2086"/>
    <w:rsid w:val="001D25DA"/>
    <w:rsid w:val="001D2BA0"/>
    <w:rsid w:val="001D2BB1"/>
    <w:rsid w:val="001D2E14"/>
    <w:rsid w:val="001D360E"/>
    <w:rsid w:val="001D3A81"/>
    <w:rsid w:val="001D3B4B"/>
    <w:rsid w:val="001D3F9E"/>
    <w:rsid w:val="001D3FBE"/>
    <w:rsid w:val="001D4326"/>
    <w:rsid w:val="001D4333"/>
    <w:rsid w:val="001D4360"/>
    <w:rsid w:val="001D444C"/>
    <w:rsid w:val="001D480D"/>
    <w:rsid w:val="001D4AA3"/>
    <w:rsid w:val="001D525B"/>
    <w:rsid w:val="001D5332"/>
    <w:rsid w:val="001D5668"/>
    <w:rsid w:val="001D587A"/>
    <w:rsid w:val="001D597C"/>
    <w:rsid w:val="001D5D03"/>
    <w:rsid w:val="001D66B0"/>
    <w:rsid w:val="001D6E6F"/>
    <w:rsid w:val="001D6F1D"/>
    <w:rsid w:val="001D718C"/>
    <w:rsid w:val="001D7531"/>
    <w:rsid w:val="001D7700"/>
    <w:rsid w:val="001D78B1"/>
    <w:rsid w:val="001D79DC"/>
    <w:rsid w:val="001D7A33"/>
    <w:rsid w:val="001D7ADD"/>
    <w:rsid w:val="001D7EF3"/>
    <w:rsid w:val="001E0087"/>
    <w:rsid w:val="001E04FE"/>
    <w:rsid w:val="001E0A35"/>
    <w:rsid w:val="001E0E23"/>
    <w:rsid w:val="001E0F91"/>
    <w:rsid w:val="001E0FC0"/>
    <w:rsid w:val="001E10A0"/>
    <w:rsid w:val="001E1245"/>
    <w:rsid w:val="001E12F9"/>
    <w:rsid w:val="001E136D"/>
    <w:rsid w:val="001E1801"/>
    <w:rsid w:val="001E1ADC"/>
    <w:rsid w:val="001E1B6F"/>
    <w:rsid w:val="001E1CD6"/>
    <w:rsid w:val="001E21B7"/>
    <w:rsid w:val="001E2215"/>
    <w:rsid w:val="001E221C"/>
    <w:rsid w:val="001E256A"/>
    <w:rsid w:val="001E2709"/>
    <w:rsid w:val="001E2792"/>
    <w:rsid w:val="001E29C9"/>
    <w:rsid w:val="001E2B6F"/>
    <w:rsid w:val="001E3313"/>
    <w:rsid w:val="001E3454"/>
    <w:rsid w:val="001E366A"/>
    <w:rsid w:val="001E36D1"/>
    <w:rsid w:val="001E3A8F"/>
    <w:rsid w:val="001E3EFD"/>
    <w:rsid w:val="001E4090"/>
    <w:rsid w:val="001E452C"/>
    <w:rsid w:val="001E497F"/>
    <w:rsid w:val="001E4AFD"/>
    <w:rsid w:val="001E4C6B"/>
    <w:rsid w:val="001E505F"/>
    <w:rsid w:val="001E5080"/>
    <w:rsid w:val="001E5905"/>
    <w:rsid w:val="001E5BE2"/>
    <w:rsid w:val="001E5C47"/>
    <w:rsid w:val="001E6263"/>
    <w:rsid w:val="001E6993"/>
    <w:rsid w:val="001E6CCD"/>
    <w:rsid w:val="001E6F0B"/>
    <w:rsid w:val="001E6F59"/>
    <w:rsid w:val="001E6FCD"/>
    <w:rsid w:val="001E704A"/>
    <w:rsid w:val="001E7359"/>
    <w:rsid w:val="001E766E"/>
    <w:rsid w:val="001E778F"/>
    <w:rsid w:val="001E7D68"/>
    <w:rsid w:val="001E7E74"/>
    <w:rsid w:val="001E7EF8"/>
    <w:rsid w:val="001F0520"/>
    <w:rsid w:val="001F0602"/>
    <w:rsid w:val="001F0670"/>
    <w:rsid w:val="001F0751"/>
    <w:rsid w:val="001F07B4"/>
    <w:rsid w:val="001F0B7B"/>
    <w:rsid w:val="001F0C0A"/>
    <w:rsid w:val="001F142A"/>
    <w:rsid w:val="001F143B"/>
    <w:rsid w:val="001F18C9"/>
    <w:rsid w:val="001F1C39"/>
    <w:rsid w:val="001F1E0D"/>
    <w:rsid w:val="001F22FA"/>
    <w:rsid w:val="001F2513"/>
    <w:rsid w:val="001F257E"/>
    <w:rsid w:val="001F2617"/>
    <w:rsid w:val="001F2706"/>
    <w:rsid w:val="001F282E"/>
    <w:rsid w:val="001F2BF0"/>
    <w:rsid w:val="001F2CA4"/>
    <w:rsid w:val="001F2DBD"/>
    <w:rsid w:val="001F2EAC"/>
    <w:rsid w:val="001F3093"/>
    <w:rsid w:val="001F3B60"/>
    <w:rsid w:val="001F3B67"/>
    <w:rsid w:val="001F3E56"/>
    <w:rsid w:val="001F3ECC"/>
    <w:rsid w:val="001F45E2"/>
    <w:rsid w:val="001F4826"/>
    <w:rsid w:val="001F487D"/>
    <w:rsid w:val="001F504C"/>
    <w:rsid w:val="001F5393"/>
    <w:rsid w:val="001F5463"/>
    <w:rsid w:val="001F546D"/>
    <w:rsid w:val="001F56FF"/>
    <w:rsid w:val="001F5B80"/>
    <w:rsid w:val="001F5D4D"/>
    <w:rsid w:val="001F5DC9"/>
    <w:rsid w:val="001F5F8D"/>
    <w:rsid w:val="001F6041"/>
    <w:rsid w:val="001F61DD"/>
    <w:rsid w:val="001F624A"/>
    <w:rsid w:val="001F63A3"/>
    <w:rsid w:val="001F69CA"/>
    <w:rsid w:val="001F7A4A"/>
    <w:rsid w:val="001F7D21"/>
    <w:rsid w:val="001F7DAC"/>
    <w:rsid w:val="001F7E9D"/>
    <w:rsid w:val="002001DF"/>
    <w:rsid w:val="0020033B"/>
    <w:rsid w:val="002005B1"/>
    <w:rsid w:val="00200908"/>
    <w:rsid w:val="002009AD"/>
    <w:rsid w:val="002009D6"/>
    <w:rsid w:val="00200B69"/>
    <w:rsid w:val="00200BA6"/>
    <w:rsid w:val="00200D5B"/>
    <w:rsid w:val="0020103C"/>
    <w:rsid w:val="00201042"/>
    <w:rsid w:val="00201998"/>
    <w:rsid w:val="00201D2E"/>
    <w:rsid w:val="0020208E"/>
    <w:rsid w:val="00202247"/>
    <w:rsid w:val="0020229B"/>
    <w:rsid w:val="00202359"/>
    <w:rsid w:val="002025F2"/>
    <w:rsid w:val="002025F8"/>
    <w:rsid w:val="002028A0"/>
    <w:rsid w:val="00202AF9"/>
    <w:rsid w:val="00202F80"/>
    <w:rsid w:val="00202FD6"/>
    <w:rsid w:val="002034B3"/>
    <w:rsid w:val="002034E9"/>
    <w:rsid w:val="00203749"/>
    <w:rsid w:val="00203781"/>
    <w:rsid w:val="00203907"/>
    <w:rsid w:val="00203C3D"/>
    <w:rsid w:val="00203CEB"/>
    <w:rsid w:val="00203DCD"/>
    <w:rsid w:val="00203FB2"/>
    <w:rsid w:val="0020405B"/>
    <w:rsid w:val="00204181"/>
    <w:rsid w:val="002042E2"/>
    <w:rsid w:val="00204544"/>
    <w:rsid w:val="00204755"/>
    <w:rsid w:val="00204BB1"/>
    <w:rsid w:val="00204C54"/>
    <w:rsid w:val="00204EFE"/>
    <w:rsid w:val="00204FA7"/>
    <w:rsid w:val="00205100"/>
    <w:rsid w:val="0020515C"/>
    <w:rsid w:val="0020519E"/>
    <w:rsid w:val="00205227"/>
    <w:rsid w:val="002053E1"/>
    <w:rsid w:val="0020545C"/>
    <w:rsid w:val="002055F2"/>
    <w:rsid w:val="002056C0"/>
    <w:rsid w:val="00205B85"/>
    <w:rsid w:val="00205D62"/>
    <w:rsid w:val="00205E38"/>
    <w:rsid w:val="00205E98"/>
    <w:rsid w:val="00206281"/>
    <w:rsid w:val="00206442"/>
    <w:rsid w:val="002066C6"/>
    <w:rsid w:val="00206835"/>
    <w:rsid w:val="00206A9E"/>
    <w:rsid w:val="00206C38"/>
    <w:rsid w:val="00206D80"/>
    <w:rsid w:val="00206F25"/>
    <w:rsid w:val="00206F78"/>
    <w:rsid w:val="0020718C"/>
    <w:rsid w:val="002073D9"/>
    <w:rsid w:val="00207A79"/>
    <w:rsid w:val="00207B1A"/>
    <w:rsid w:val="00207DAE"/>
    <w:rsid w:val="00207E07"/>
    <w:rsid w:val="00207E84"/>
    <w:rsid w:val="0021007F"/>
    <w:rsid w:val="002101BA"/>
    <w:rsid w:val="002101DF"/>
    <w:rsid w:val="0021024C"/>
    <w:rsid w:val="002105FB"/>
    <w:rsid w:val="00210774"/>
    <w:rsid w:val="00210DD8"/>
    <w:rsid w:val="00210FCE"/>
    <w:rsid w:val="00211513"/>
    <w:rsid w:val="0021187A"/>
    <w:rsid w:val="00211A1A"/>
    <w:rsid w:val="00211B88"/>
    <w:rsid w:val="00211D9C"/>
    <w:rsid w:val="00211F44"/>
    <w:rsid w:val="00211F96"/>
    <w:rsid w:val="002120D5"/>
    <w:rsid w:val="002127B1"/>
    <w:rsid w:val="002127B8"/>
    <w:rsid w:val="00212896"/>
    <w:rsid w:val="002129C3"/>
    <w:rsid w:val="00213477"/>
    <w:rsid w:val="002134BE"/>
    <w:rsid w:val="0021351C"/>
    <w:rsid w:val="00213529"/>
    <w:rsid w:val="00213753"/>
    <w:rsid w:val="00213777"/>
    <w:rsid w:val="002138A4"/>
    <w:rsid w:val="00213AA2"/>
    <w:rsid w:val="00213E15"/>
    <w:rsid w:val="002143D4"/>
    <w:rsid w:val="00214462"/>
    <w:rsid w:val="0021446E"/>
    <w:rsid w:val="00214918"/>
    <w:rsid w:val="00214DA7"/>
    <w:rsid w:val="002153E8"/>
    <w:rsid w:val="002153ED"/>
    <w:rsid w:val="00215410"/>
    <w:rsid w:val="002157A9"/>
    <w:rsid w:val="00215BF6"/>
    <w:rsid w:val="0021601B"/>
    <w:rsid w:val="0021615B"/>
    <w:rsid w:val="0021642B"/>
    <w:rsid w:val="0021663F"/>
    <w:rsid w:val="00216739"/>
    <w:rsid w:val="00216870"/>
    <w:rsid w:val="002169B0"/>
    <w:rsid w:val="00216D30"/>
    <w:rsid w:val="00216E02"/>
    <w:rsid w:val="00216E9B"/>
    <w:rsid w:val="002170E6"/>
    <w:rsid w:val="00217543"/>
    <w:rsid w:val="00217A4F"/>
    <w:rsid w:val="00217B8C"/>
    <w:rsid w:val="00217B9A"/>
    <w:rsid w:val="00217D95"/>
    <w:rsid w:val="00217DDB"/>
    <w:rsid w:val="00217DEE"/>
    <w:rsid w:val="00217FEC"/>
    <w:rsid w:val="00220591"/>
    <w:rsid w:val="002206B9"/>
    <w:rsid w:val="00220731"/>
    <w:rsid w:val="002207F3"/>
    <w:rsid w:val="00220812"/>
    <w:rsid w:val="002208A6"/>
    <w:rsid w:val="00220A49"/>
    <w:rsid w:val="00220C82"/>
    <w:rsid w:val="00220D29"/>
    <w:rsid w:val="00221019"/>
    <w:rsid w:val="002210A8"/>
    <w:rsid w:val="00221B6A"/>
    <w:rsid w:val="00221E54"/>
    <w:rsid w:val="00221EE9"/>
    <w:rsid w:val="00221FCC"/>
    <w:rsid w:val="002220C4"/>
    <w:rsid w:val="002221F1"/>
    <w:rsid w:val="002223E1"/>
    <w:rsid w:val="00222858"/>
    <w:rsid w:val="002228BC"/>
    <w:rsid w:val="002229AF"/>
    <w:rsid w:val="002229FD"/>
    <w:rsid w:val="00222C66"/>
    <w:rsid w:val="00223196"/>
    <w:rsid w:val="002231FF"/>
    <w:rsid w:val="0022349B"/>
    <w:rsid w:val="002234B4"/>
    <w:rsid w:val="002235BE"/>
    <w:rsid w:val="00223793"/>
    <w:rsid w:val="00223CB4"/>
    <w:rsid w:val="0022412A"/>
    <w:rsid w:val="0022425F"/>
    <w:rsid w:val="002249CB"/>
    <w:rsid w:val="00224CA9"/>
    <w:rsid w:val="002256EC"/>
    <w:rsid w:val="002257B1"/>
    <w:rsid w:val="00225842"/>
    <w:rsid w:val="0022611F"/>
    <w:rsid w:val="0022648C"/>
    <w:rsid w:val="00226496"/>
    <w:rsid w:val="002265E8"/>
    <w:rsid w:val="00226D54"/>
    <w:rsid w:val="002270BC"/>
    <w:rsid w:val="002271D0"/>
    <w:rsid w:val="002275D6"/>
    <w:rsid w:val="00227612"/>
    <w:rsid w:val="0022778A"/>
    <w:rsid w:val="00227962"/>
    <w:rsid w:val="00227AE0"/>
    <w:rsid w:val="00227B01"/>
    <w:rsid w:val="00227E07"/>
    <w:rsid w:val="002300F6"/>
    <w:rsid w:val="002300FD"/>
    <w:rsid w:val="002301CD"/>
    <w:rsid w:val="0023074C"/>
    <w:rsid w:val="002307A8"/>
    <w:rsid w:val="00230985"/>
    <w:rsid w:val="002311EF"/>
    <w:rsid w:val="0023124F"/>
    <w:rsid w:val="00231522"/>
    <w:rsid w:val="002316AB"/>
    <w:rsid w:val="002318A9"/>
    <w:rsid w:val="00231CE3"/>
    <w:rsid w:val="00231D34"/>
    <w:rsid w:val="00231E83"/>
    <w:rsid w:val="00232029"/>
    <w:rsid w:val="002321D2"/>
    <w:rsid w:val="00232290"/>
    <w:rsid w:val="0023251B"/>
    <w:rsid w:val="00232550"/>
    <w:rsid w:val="002325D6"/>
    <w:rsid w:val="002327BF"/>
    <w:rsid w:val="00232BA0"/>
    <w:rsid w:val="00232DD5"/>
    <w:rsid w:val="00232F8A"/>
    <w:rsid w:val="00233530"/>
    <w:rsid w:val="00233532"/>
    <w:rsid w:val="0023395E"/>
    <w:rsid w:val="00233D0B"/>
    <w:rsid w:val="00233DEF"/>
    <w:rsid w:val="00233E53"/>
    <w:rsid w:val="00234693"/>
    <w:rsid w:val="002349DE"/>
    <w:rsid w:val="00234DFF"/>
    <w:rsid w:val="00235033"/>
    <w:rsid w:val="0023508A"/>
    <w:rsid w:val="00235372"/>
    <w:rsid w:val="0023541E"/>
    <w:rsid w:val="002354BF"/>
    <w:rsid w:val="0023577C"/>
    <w:rsid w:val="002358E6"/>
    <w:rsid w:val="002359F8"/>
    <w:rsid w:val="00235B23"/>
    <w:rsid w:val="00235EFC"/>
    <w:rsid w:val="0023609F"/>
    <w:rsid w:val="002361B7"/>
    <w:rsid w:val="002365A6"/>
    <w:rsid w:val="002366B0"/>
    <w:rsid w:val="002367FD"/>
    <w:rsid w:val="00236A36"/>
    <w:rsid w:val="00236A8A"/>
    <w:rsid w:val="00236B8E"/>
    <w:rsid w:val="0023705F"/>
    <w:rsid w:val="002371DD"/>
    <w:rsid w:val="002376D2"/>
    <w:rsid w:val="0023782A"/>
    <w:rsid w:val="002405AF"/>
    <w:rsid w:val="00240877"/>
    <w:rsid w:val="002409BD"/>
    <w:rsid w:val="00240B3A"/>
    <w:rsid w:val="00240EC6"/>
    <w:rsid w:val="0024101A"/>
    <w:rsid w:val="002412DD"/>
    <w:rsid w:val="002412F4"/>
    <w:rsid w:val="002416F2"/>
    <w:rsid w:val="00241712"/>
    <w:rsid w:val="00241B6B"/>
    <w:rsid w:val="00241C3C"/>
    <w:rsid w:val="00241D32"/>
    <w:rsid w:val="00241F33"/>
    <w:rsid w:val="00241F46"/>
    <w:rsid w:val="002420F7"/>
    <w:rsid w:val="00242269"/>
    <w:rsid w:val="00242594"/>
    <w:rsid w:val="002425E5"/>
    <w:rsid w:val="0024281E"/>
    <w:rsid w:val="002428AD"/>
    <w:rsid w:val="0024299B"/>
    <w:rsid w:val="00242EBB"/>
    <w:rsid w:val="00242EE2"/>
    <w:rsid w:val="0024305A"/>
    <w:rsid w:val="002435C4"/>
    <w:rsid w:val="00243D3B"/>
    <w:rsid w:val="00243E28"/>
    <w:rsid w:val="00243FA8"/>
    <w:rsid w:val="002440A1"/>
    <w:rsid w:val="00244227"/>
    <w:rsid w:val="00244280"/>
    <w:rsid w:val="002442B4"/>
    <w:rsid w:val="00244361"/>
    <w:rsid w:val="002445BD"/>
    <w:rsid w:val="0024466C"/>
    <w:rsid w:val="002448B0"/>
    <w:rsid w:val="00244B4C"/>
    <w:rsid w:val="00244BC3"/>
    <w:rsid w:val="00244CED"/>
    <w:rsid w:val="00244F89"/>
    <w:rsid w:val="002450FA"/>
    <w:rsid w:val="002453E5"/>
    <w:rsid w:val="0024544D"/>
    <w:rsid w:val="0024551E"/>
    <w:rsid w:val="00245741"/>
    <w:rsid w:val="002458C7"/>
    <w:rsid w:val="00245C70"/>
    <w:rsid w:val="00245EC6"/>
    <w:rsid w:val="00246320"/>
    <w:rsid w:val="002468A5"/>
    <w:rsid w:val="002469D6"/>
    <w:rsid w:val="00246B11"/>
    <w:rsid w:val="00246CE4"/>
    <w:rsid w:val="00246D7A"/>
    <w:rsid w:val="00246E93"/>
    <w:rsid w:val="00246EAE"/>
    <w:rsid w:val="00246F9C"/>
    <w:rsid w:val="00247377"/>
    <w:rsid w:val="00247801"/>
    <w:rsid w:val="00247AC7"/>
    <w:rsid w:val="0025061F"/>
    <w:rsid w:val="0025070E"/>
    <w:rsid w:val="00250DDF"/>
    <w:rsid w:val="00250EB7"/>
    <w:rsid w:val="00250EE9"/>
    <w:rsid w:val="002510AE"/>
    <w:rsid w:val="0025114A"/>
    <w:rsid w:val="002512FB"/>
    <w:rsid w:val="0025163E"/>
    <w:rsid w:val="00251FD3"/>
    <w:rsid w:val="002520FD"/>
    <w:rsid w:val="002521A1"/>
    <w:rsid w:val="00252914"/>
    <w:rsid w:val="00252D18"/>
    <w:rsid w:val="002531C0"/>
    <w:rsid w:val="00253659"/>
    <w:rsid w:val="00253D25"/>
    <w:rsid w:val="00253D5F"/>
    <w:rsid w:val="0025405E"/>
    <w:rsid w:val="00254119"/>
    <w:rsid w:val="0025411E"/>
    <w:rsid w:val="00254301"/>
    <w:rsid w:val="00254ADE"/>
    <w:rsid w:val="00254BDD"/>
    <w:rsid w:val="00254CDC"/>
    <w:rsid w:val="00254FB3"/>
    <w:rsid w:val="00254FCC"/>
    <w:rsid w:val="00255599"/>
    <w:rsid w:val="0025570E"/>
    <w:rsid w:val="00255C53"/>
    <w:rsid w:val="00255CDE"/>
    <w:rsid w:val="00255F58"/>
    <w:rsid w:val="00255FD1"/>
    <w:rsid w:val="00256CA3"/>
    <w:rsid w:val="00256FBC"/>
    <w:rsid w:val="00257047"/>
    <w:rsid w:val="0025705D"/>
    <w:rsid w:val="0025707E"/>
    <w:rsid w:val="0025708A"/>
    <w:rsid w:val="00257600"/>
    <w:rsid w:val="00257883"/>
    <w:rsid w:val="0025799D"/>
    <w:rsid w:val="002579B1"/>
    <w:rsid w:val="00257A13"/>
    <w:rsid w:val="00257ABE"/>
    <w:rsid w:val="00257DE5"/>
    <w:rsid w:val="00257EF6"/>
    <w:rsid w:val="00257F9A"/>
    <w:rsid w:val="00257FDC"/>
    <w:rsid w:val="002601EE"/>
    <w:rsid w:val="0026047F"/>
    <w:rsid w:val="00260966"/>
    <w:rsid w:val="00260AB8"/>
    <w:rsid w:val="00260C9E"/>
    <w:rsid w:val="00260CD6"/>
    <w:rsid w:val="00260D18"/>
    <w:rsid w:val="00261547"/>
    <w:rsid w:val="002618E2"/>
    <w:rsid w:val="00261B5F"/>
    <w:rsid w:val="00261DDD"/>
    <w:rsid w:val="00262125"/>
    <w:rsid w:val="002622EA"/>
    <w:rsid w:val="002623AA"/>
    <w:rsid w:val="002627BF"/>
    <w:rsid w:val="0026288F"/>
    <w:rsid w:val="00262BB4"/>
    <w:rsid w:val="00262C8C"/>
    <w:rsid w:val="00262E1D"/>
    <w:rsid w:val="002634AB"/>
    <w:rsid w:val="002635D4"/>
    <w:rsid w:val="002637CE"/>
    <w:rsid w:val="00263BC1"/>
    <w:rsid w:val="00263EAE"/>
    <w:rsid w:val="00263F62"/>
    <w:rsid w:val="002640BD"/>
    <w:rsid w:val="002643DD"/>
    <w:rsid w:val="00264570"/>
    <w:rsid w:val="002645CF"/>
    <w:rsid w:val="002649FF"/>
    <w:rsid w:val="00264C0C"/>
    <w:rsid w:val="00264DB3"/>
    <w:rsid w:val="00264EA6"/>
    <w:rsid w:val="00264FCC"/>
    <w:rsid w:val="0026566B"/>
    <w:rsid w:val="0026572D"/>
    <w:rsid w:val="00265A91"/>
    <w:rsid w:val="00265D75"/>
    <w:rsid w:val="00265E9C"/>
    <w:rsid w:val="00265EA5"/>
    <w:rsid w:val="00265F48"/>
    <w:rsid w:val="00265F5F"/>
    <w:rsid w:val="00266056"/>
    <w:rsid w:val="00266144"/>
    <w:rsid w:val="002661D6"/>
    <w:rsid w:val="00266567"/>
    <w:rsid w:val="00266817"/>
    <w:rsid w:val="00266A0E"/>
    <w:rsid w:val="00266BF7"/>
    <w:rsid w:val="00266C9A"/>
    <w:rsid w:val="00266D60"/>
    <w:rsid w:val="00266D8A"/>
    <w:rsid w:val="00266DB1"/>
    <w:rsid w:val="00267162"/>
    <w:rsid w:val="002671B3"/>
    <w:rsid w:val="002677E8"/>
    <w:rsid w:val="002678D5"/>
    <w:rsid w:val="00267A80"/>
    <w:rsid w:val="00267B0C"/>
    <w:rsid w:val="00267BB9"/>
    <w:rsid w:val="00267F3E"/>
    <w:rsid w:val="0027009E"/>
    <w:rsid w:val="0027014C"/>
    <w:rsid w:val="002704BC"/>
    <w:rsid w:val="002707A0"/>
    <w:rsid w:val="00270A2D"/>
    <w:rsid w:val="00270D92"/>
    <w:rsid w:val="00270E45"/>
    <w:rsid w:val="002711FE"/>
    <w:rsid w:val="002719C7"/>
    <w:rsid w:val="00271AA0"/>
    <w:rsid w:val="00271B97"/>
    <w:rsid w:val="00271C23"/>
    <w:rsid w:val="00271C3D"/>
    <w:rsid w:val="00271D3D"/>
    <w:rsid w:val="00271E6E"/>
    <w:rsid w:val="002721E1"/>
    <w:rsid w:val="002722A4"/>
    <w:rsid w:val="00272421"/>
    <w:rsid w:val="00272C71"/>
    <w:rsid w:val="00272D46"/>
    <w:rsid w:val="00272DCB"/>
    <w:rsid w:val="0027301C"/>
    <w:rsid w:val="0027346D"/>
    <w:rsid w:val="002735BC"/>
    <w:rsid w:val="0027365D"/>
    <w:rsid w:val="00273866"/>
    <w:rsid w:val="0027392A"/>
    <w:rsid w:val="0027395C"/>
    <w:rsid w:val="0027397E"/>
    <w:rsid w:val="00273A3F"/>
    <w:rsid w:val="00273F78"/>
    <w:rsid w:val="0027411E"/>
    <w:rsid w:val="002741C6"/>
    <w:rsid w:val="00274255"/>
    <w:rsid w:val="002742C8"/>
    <w:rsid w:val="0027444E"/>
    <w:rsid w:val="002745D8"/>
    <w:rsid w:val="0027470A"/>
    <w:rsid w:val="00274763"/>
    <w:rsid w:val="002747EE"/>
    <w:rsid w:val="0027482C"/>
    <w:rsid w:val="002749A1"/>
    <w:rsid w:val="00274EE3"/>
    <w:rsid w:val="00274FFD"/>
    <w:rsid w:val="00275345"/>
    <w:rsid w:val="0027552F"/>
    <w:rsid w:val="002755F4"/>
    <w:rsid w:val="002757B6"/>
    <w:rsid w:val="00275904"/>
    <w:rsid w:val="0027592D"/>
    <w:rsid w:val="00275AD1"/>
    <w:rsid w:val="0027614D"/>
    <w:rsid w:val="00276902"/>
    <w:rsid w:val="00276B20"/>
    <w:rsid w:val="00276B54"/>
    <w:rsid w:val="00276DEE"/>
    <w:rsid w:val="00276E73"/>
    <w:rsid w:val="00276FEE"/>
    <w:rsid w:val="0027700A"/>
    <w:rsid w:val="00277114"/>
    <w:rsid w:val="00277369"/>
    <w:rsid w:val="00277989"/>
    <w:rsid w:val="002779D1"/>
    <w:rsid w:val="00277F70"/>
    <w:rsid w:val="00280052"/>
    <w:rsid w:val="00280129"/>
    <w:rsid w:val="00280267"/>
    <w:rsid w:val="002803EA"/>
    <w:rsid w:val="002804CA"/>
    <w:rsid w:val="002805B8"/>
    <w:rsid w:val="002806C4"/>
    <w:rsid w:val="00280D46"/>
    <w:rsid w:val="00280EC0"/>
    <w:rsid w:val="002811C3"/>
    <w:rsid w:val="002812C8"/>
    <w:rsid w:val="002812FA"/>
    <w:rsid w:val="00281C21"/>
    <w:rsid w:val="00281E05"/>
    <w:rsid w:val="00281E09"/>
    <w:rsid w:val="002820AA"/>
    <w:rsid w:val="00282133"/>
    <w:rsid w:val="002821DD"/>
    <w:rsid w:val="00282573"/>
    <w:rsid w:val="002825E3"/>
    <w:rsid w:val="002829F8"/>
    <w:rsid w:val="00282E05"/>
    <w:rsid w:val="00282E08"/>
    <w:rsid w:val="00282F2C"/>
    <w:rsid w:val="00282FAE"/>
    <w:rsid w:val="00283236"/>
    <w:rsid w:val="002833A2"/>
    <w:rsid w:val="00283798"/>
    <w:rsid w:val="00283E65"/>
    <w:rsid w:val="00283EEC"/>
    <w:rsid w:val="002841A7"/>
    <w:rsid w:val="0028422B"/>
    <w:rsid w:val="002842B6"/>
    <w:rsid w:val="00284577"/>
    <w:rsid w:val="0028475A"/>
    <w:rsid w:val="002847A2"/>
    <w:rsid w:val="002847C5"/>
    <w:rsid w:val="002847E3"/>
    <w:rsid w:val="00284AF9"/>
    <w:rsid w:val="00284B0F"/>
    <w:rsid w:val="00284B4C"/>
    <w:rsid w:val="00284D72"/>
    <w:rsid w:val="00284D9B"/>
    <w:rsid w:val="00284DA6"/>
    <w:rsid w:val="002850E5"/>
    <w:rsid w:val="0028525B"/>
    <w:rsid w:val="00285394"/>
    <w:rsid w:val="0028548D"/>
    <w:rsid w:val="002854C8"/>
    <w:rsid w:val="00285681"/>
    <w:rsid w:val="00285925"/>
    <w:rsid w:val="00285BB2"/>
    <w:rsid w:val="00285E22"/>
    <w:rsid w:val="00285E5D"/>
    <w:rsid w:val="00285F6C"/>
    <w:rsid w:val="00286061"/>
    <w:rsid w:val="00286182"/>
    <w:rsid w:val="00286660"/>
    <w:rsid w:val="0028679E"/>
    <w:rsid w:val="00286893"/>
    <w:rsid w:val="00286C67"/>
    <w:rsid w:val="00287094"/>
    <w:rsid w:val="0028783D"/>
    <w:rsid w:val="00287A1B"/>
    <w:rsid w:val="00287A2D"/>
    <w:rsid w:val="00287D27"/>
    <w:rsid w:val="00287ECB"/>
    <w:rsid w:val="00290105"/>
    <w:rsid w:val="00290254"/>
    <w:rsid w:val="002905EE"/>
    <w:rsid w:val="00290808"/>
    <w:rsid w:val="00290837"/>
    <w:rsid w:val="00290B0E"/>
    <w:rsid w:val="00290EC6"/>
    <w:rsid w:val="00291014"/>
    <w:rsid w:val="0029168B"/>
    <w:rsid w:val="00291953"/>
    <w:rsid w:val="00291B48"/>
    <w:rsid w:val="00291BEA"/>
    <w:rsid w:val="0029254C"/>
    <w:rsid w:val="0029269E"/>
    <w:rsid w:val="00292964"/>
    <w:rsid w:val="00292A9D"/>
    <w:rsid w:val="00292E0A"/>
    <w:rsid w:val="00292E20"/>
    <w:rsid w:val="00292E97"/>
    <w:rsid w:val="002930B1"/>
    <w:rsid w:val="00293500"/>
    <w:rsid w:val="00293589"/>
    <w:rsid w:val="002935C3"/>
    <w:rsid w:val="002936F9"/>
    <w:rsid w:val="00293A0A"/>
    <w:rsid w:val="00293B47"/>
    <w:rsid w:val="00293CEF"/>
    <w:rsid w:val="00293E0C"/>
    <w:rsid w:val="00293FE4"/>
    <w:rsid w:val="00294037"/>
    <w:rsid w:val="00294150"/>
    <w:rsid w:val="00294463"/>
    <w:rsid w:val="0029473A"/>
    <w:rsid w:val="002949C4"/>
    <w:rsid w:val="00294B18"/>
    <w:rsid w:val="00294DC4"/>
    <w:rsid w:val="00294EC9"/>
    <w:rsid w:val="002951E1"/>
    <w:rsid w:val="002958AC"/>
    <w:rsid w:val="00295BA6"/>
    <w:rsid w:val="00295F42"/>
    <w:rsid w:val="002962EB"/>
    <w:rsid w:val="00296439"/>
    <w:rsid w:val="00296688"/>
    <w:rsid w:val="002969F1"/>
    <w:rsid w:val="00296B0C"/>
    <w:rsid w:val="00296C21"/>
    <w:rsid w:val="00296D47"/>
    <w:rsid w:val="00296DF3"/>
    <w:rsid w:val="0029716E"/>
    <w:rsid w:val="0029730E"/>
    <w:rsid w:val="002976D5"/>
    <w:rsid w:val="00297856"/>
    <w:rsid w:val="002978AA"/>
    <w:rsid w:val="002979CD"/>
    <w:rsid w:val="00297ECB"/>
    <w:rsid w:val="00297F58"/>
    <w:rsid w:val="002A02A8"/>
    <w:rsid w:val="002A043D"/>
    <w:rsid w:val="002A05CE"/>
    <w:rsid w:val="002A05ED"/>
    <w:rsid w:val="002A0630"/>
    <w:rsid w:val="002A0ABD"/>
    <w:rsid w:val="002A0D10"/>
    <w:rsid w:val="002A0F14"/>
    <w:rsid w:val="002A11A6"/>
    <w:rsid w:val="002A1258"/>
    <w:rsid w:val="002A14E0"/>
    <w:rsid w:val="002A1541"/>
    <w:rsid w:val="002A1852"/>
    <w:rsid w:val="002A19C0"/>
    <w:rsid w:val="002A19DC"/>
    <w:rsid w:val="002A1CDD"/>
    <w:rsid w:val="002A257D"/>
    <w:rsid w:val="002A2636"/>
    <w:rsid w:val="002A26C5"/>
    <w:rsid w:val="002A28F3"/>
    <w:rsid w:val="002A2952"/>
    <w:rsid w:val="002A2CEF"/>
    <w:rsid w:val="002A2D2D"/>
    <w:rsid w:val="002A3304"/>
    <w:rsid w:val="002A34C5"/>
    <w:rsid w:val="002A3809"/>
    <w:rsid w:val="002A3945"/>
    <w:rsid w:val="002A3E9D"/>
    <w:rsid w:val="002A4145"/>
    <w:rsid w:val="002A4230"/>
    <w:rsid w:val="002A427D"/>
    <w:rsid w:val="002A432C"/>
    <w:rsid w:val="002A434D"/>
    <w:rsid w:val="002A4524"/>
    <w:rsid w:val="002A4B02"/>
    <w:rsid w:val="002A52C8"/>
    <w:rsid w:val="002A5735"/>
    <w:rsid w:val="002A58BF"/>
    <w:rsid w:val="002A59ED"/>
    <w:rsid w:val="002A5E13"/>
    <w:rsid w:val="002A5F16"/>
    <w:rsid w:val="002A5F39"/>
    <w:rsid w:val="002A616D"/>
    <w:rsid w:val="002A6255"/>
    <w:rsid w:val="002A6662"/>
    <w:rsid w:val="002A666E"/>
    <w:rsid w:val="002A6671"/>
    <w:rsid w:val="002A66B7"/>
    <w:rsid w:val="002A66C4"/>
    <w:rsid w:val="002A67E6"/>
    <w:rsid w:val="002A680F"/>
    <w:rsid w:val="002A68CC"/>
    <w:rsid w:val="002A6B2E"/>
    <w:rsid w:val="002A7028"/>
    <w:rsid w:val="002A73F6"/>
    <w:rsid w:val="002A745E"/>
    <w:rsid w:val="002A7E98"/>
    <w:rsid w:val="002B01BF"/>
    <w:rsid w:val="002B01DF"/>
    <w:rsid w:val="002B048F"/>
    <w:rsid w:val="002B07A7"/>
    <w:rsid w:val="002B0D9F"/>
    <w:rsid w:val="002B0E3B"/>
    <w:rsid w:val="002B1033"/>
    <w:rsid w:val="002B1045"/>
    <w:rsid w:val="002B1271"/>
    <w:rsid w:val="002B1552"/>
    <w:rsid w:val="002B1E1A"/>
    <w:rsid w:val="002B2159"/>
    <w:rsid w:val="002B22BB"/>
    <w:rsid w:val="002B27AD"/>
    <w:rsid w:val="002B2B2C"/>
    <w:rsid w:val="002B2F2A"/>
    <w:rsid w:val="002B2FE6"/>
    <w:rsid w:val="002B323C"/>
    <w:rsid w:val="002B330D"/>
    <w:rsid w:val="002B35EE"/>
    <w:rsid w:val="002B38F7"/>
    <w:rsid w:val="002B39B7"/>
    <w:rsid w:val="002B4394"/>
    <w:rsid w:val="002B4EC8"/>
    <w:rsid w:val="002B5239"/>
    <w:rsid w:val="002B56DE"/>
    <w:rsid w:val="002B575F"/>
    <w:rsid w:val="002B58EA"/>
    <w:rsid w:val="002B5CD1"/>
    <w:rsid w:val="002B5D62"/>
    <w:rsid w:val="002B5F6E"/>
    <w:rsid w:val="002B5FE5"/>
    <w:rsid w:val="002B6844"/>
    <w:rsid w:val="002B6AA8"/>
    <w:rsid w:val="002B6B17"/>
    <w:rsid w:val="002B6BD7"/>
    <w:rsid w:val="002B6C93"/>
    <w:rsid w:val="002B6DD9"/>
    <w:rsid w:val="002B7261"/>
    <w:rsid w:val="002B72A8"/>
    <w:rsid w:val="002B72C9"/>
    <w:rsid w:val="002B73BE"/>
    <w:rsid w:val="002B7590"/>
    <w:rsid w:val="002B7941"/>
    <w:rsid w:val="002B7BCC"/>
    <w:rsid w:val="002B7C16"/>
    <w:rsid w:val="002B7C2A"/>
    <w:rsid w:val="002C014D"/>
    <w:rsid w:val="002C0856"/>
    <w:rsid w:val="002C0968"/>
    <w:rsid w:val="002C0A72"/>
    <w:rsid w:val="002C0D2B"/>
    <w:rsid w:val="002C0E64"/>
    <w:rsid w:val="002C1083"/>
    <w:rsid w:val="002C12D4"/>
    <w:rsid w:val="002C15AE"/>
    <w:rsid w:val="002C1672"/>
    <w:rsid w:val="002C1684"/>
    <w:rsid w:val="002C1982"/>
    <w:rsid w:val="002C1AC8"/>
    <w:rsid w:val="002C1B29"/>
    <w:rsid w:val="002C234A"/>
    <w:rsid w:val="002C24E3"/>
    <w:rsid w:val="002C252B"/>
    <w:rsid w:val="002C273F"/>
    <w:rsid w:val="002C2919"/>
    <w:rsid w:val="002C2B48"/>
    <w:rsid w:val="002C3041"/>
    <w:rsid w:val="002C308F"/>
    <w:rsid w:val="002C30B6"/>
    <w:rsid w:val="002C3223"/>
    <w:rsid w:val="002C3756"/>
    <w:rsid w:val="002C38C1"/>
    <w:rsid w:val="002C45A3"/>
    <w:rsid w:val="002C46D1"/>
    <w:rsid w:val="002C4849"/>
    <w:rsid w:val="002C495F"/>
    <w:rsid w:val="002C498F"/>
    <w:rsid w:val="002C49D5"/>
    <w:rsid w:val="002C4BF6"/>
    <w:rsid w:val="002C4D1E"/>
    <w:rsid w:val="002C4E52"/>
    <w:rsid w:val="002C4FEF"/>
    <w:rsid w:val="002C5504"/>
    <w:rsid w:val="002C5AB5"/>
    <w:rsid w:val="002C5AC5"/>
    <w:rsid w:val="002C5E31"/>
    <w:rsid w:val="002C61BC"/>
    <w:rsid w:val="002C64E1"/>
    <w:rsid w:val="002C6896"/>
    <w:rsid w:val="002C6A68"/>
    <w:rsid w:val="002C6C0C"/>
    <w:rsid w:val="002C7045"/>
    <w:rsid w:val="002C7909"/>
    <w:rsid w:val="002C7A5E"/>
    <w:rsid w:val="002C7BD8"/>
    <w:rsid w:val="002C7C1C"/>
    <w:rsid w:val="002C7D07"/>
    <w:rsid w:val="002D03F8"/>
    <w:rsid w:val="002D04A8"/>
    <w:rsid w:val="002D04BF"/>
    <w:rsid w:val="002D07C6"/>
    <w:rsid w:val="002D0ACB"/>
    <w:rsid w:val="002D0E47"/>
    <w:rsid w:val="002D0F97"/>
    <w:rsid w:val="002D1073"/>
    <w:rsid w:val="002D10C0"/>
    <w:rsid w:val="002D13D2"/>
    <w:rsid w:val="002D1469"/>
    <w:rsid w:val="002D1526"/>
    <w:rsid w:val="002D15EA"/>
    <w:rsid w:val="002D17B6"/>
    <w:rsid w:val="002D1805"/>
    <w:rsid w:val="002D180C"/>
    <w:rsid w:val="002D185B"/>
    <w:rsid w:val="002D1EBD"/>
    <w:rsid w:val="002D1ED8"/>
    <w:rsid w:val="002D21C2"/>
    <w:rsid w:val="002D2333"/>
    <w:rsid w:val="002D261A"/>
    <w:rsid w:val="002D2648"/>
    <w:rsid w:val="002D2826"/>
    <w:rsid w:val="002D2AE6"/>
    <w:rsid w:val="002D2BBA"/>
    <w:rsid w:val="002D2C82"/>
    <w:rsid w:val="002D2DFD"/>
    <w:rsid w:val="002D2F68"/>
    <w:rsid w:val="002D3359"/>
    <w:rsid w:val="002D3509"/>
    <w:rsid w:val="002D35C0"/>
    <w:rsid w:val="002D38E9"/>
    <w:rsid w:val="002D3A98"/>
    <w:rsid w:val="002D3AFE"/>
    <w:rsid w:val="002D3BBB"/>
    <w:rsid w:val="002D3FD5"/>
    <w:rsid w:val="002D40FA"/>
    <w:rsid w:val="002D4161"/>
    <w:rsid w:val="002D439E"/>
    <w:rsid w:val="002D443C"/>
    <w:rsid w:val="002D444A"/>
    <w:rsid w:val="002D48FE"/>
    <w:rsid w:val="002D4A95"/>
    <w:rsid w:val="002D4BC9"/>
    <w:rsid w:val="002D4C18"/>
    <w:rsid w:val="002D4D62"/>
    <w:rsid w:val="002D4E7C"/>
    <w:rsid w:val="002D50B2"/>
    <w:rsid w:val="002D50B3"/>
    <w:rsid w:val="002D533D"/>
    <w:rsid w:val="002D53A7"/>
    <w:rsid w:val="002D573C"/>
    <w:rsid w:val="002D5C27"/>
    <w:rsid w:val="002D5FCE"/>
    <w:rsid w:val="002D6650"/>
    <w:rsid w:val="002D6865"/>
    <w:rsid w:val="002D6E2B"/>
    <w:rsid w:val="002D6E3B"/>
    <w:rsid w:val="002D6EE6"/>
    <w:rsid w:val="002D6F7A"/>
    <w:rsid w:val="002D700F"/>
    <w:rsid w:val="002D71C9"/>
    <w:rsid w:val="002D72A1"/>
    <w:rsid w:val="002D7400"/>
    <w:rsid w:val="002D753C"/>
    <w:rsid w:val="002D76C1"/>
    <w:rsid w:val="002D77BB"/>
    <w:rsid w:val="002D7D89"/>
    <w:rsid w:val="002D7DF3"/>
    <w:rsid w:val="002D7ED6"/>
    <w:rsid w:val="002E0030"/>
    <w:rsid w:val="002E01DD"/>
    <w:rsid w:val="002E021C"/>
    <w:rsid w:val="002E0443"/>
    <w:rsid w:val="002E07BD"/>
    <w:rsid w:val="002E08C8"/>
    <w:rsid w:val="002E0B56"/>
    <w:rsid w:val="002E0C45"/>
    <w:rsid w:val="002E0EEA"/>
    <w:rsid w:val="002E13BF"/>
    <w:rsid w:val="002E15D4"/>
    <w:rsid w:val="002E19E5"/>
    <w:rsid w:val="002E1A6A"/>
    <w:rsid w:val="002E1BB0"/>
    <w:rsid w:val="002E1CC4"/>
    <w:rsid w:val="002E1D10"/>
    <w:rsid w:val="002E1E66"/>
    <w:rsid w:val="002E1EE8"/>
    <w:rsid w:val="002E20B6"/>
    <w:rsid w:val="002E2134"/>
    <w:rsid w:val="002E26EB"/>
    <w:rsid w:val="002E27F1"/>
    <w:rsid w:val="002E2C4B"/>
    <w:rsid w:val="002E2D4B"/>
    <w:rsid w:val="002E2E0D"/>
    <w:rsid w:val="002E30BE"/>
    <w:rsid w:val="002E34B2"/>
    <w:rsid w:val="002E352F"/>
    <w:rsid w:val="002E3660"/>
    <w:rsid w:val="002E3891"/>
    <w:rsid w:val="002E38FB"/>
    <w:rsid w:val="002E3AC1"/>
    <w:rsid w:val="002E3B97"/>
    <w:rsid w:val="002E3C7D"/>
    <w:rsid w:val="002E400C"/>
    <w:rsid w:val="002E42EA"/>
    <w:rsid w:val="002E4392"/>
    <w:rsid w:val="002E4D85"/>
    <w:rsid w:val="002E4F00"/>
    <w:rsid w:val="002E4FB7"/>
    <w:rsid w:val="002E543C"/>
    <w:rsid w:val="002E57C5"/>
    <w:rsid w:val="002E5AC2"/>
    <w:rsid w:val="002E5C09"/>
    <w:rsid w:val="002E5C58"/>
    <w:rsid w:val="002E5F65"/>
    <w:rsid w:val="002E63AA"/>
    <w:rsid w:val="002E6571"/>
    <w:rsid w:val="002E6709"/>
    <w:rsid w:val="002E6F03"/>
    <w:rsid w:val="002E6F0E"/>
    <w:rsid w:val="002E72B3"/>
    <w:rsid w:val="002E72CC"/>
    <w:rsid w:val="002E754E"/>
    <w:rsid w:val="002E76DA"/>
    <w:rsid w:val="002E7EB7"/>
    <w:rsid w:val="002E7EED"/>
    <w:rsid w:val="002E7EF9"/>
    <w:rsid w:val="002F011D"/>
    <w:rsid w:val="002F02F0"/>
    <w:rsid w:val="002F09A2"/>
    <w:rsid w:val="002F12DB"/>
    <w:rsid w:val="002F1346"/>
    <w:rsid w:val="002F15EC"/>
    <w:rsid w:val="002F1A38"/>
    <w:rsid w:val="002F1C8A"/>
    <w:rsid w:val="002F2129"/>
    <w:rsid w:val="002F21B6"/>
    <w:rsid w:val="002F27D1"/>
    <w:rsid w:val="002F2A0B"/>
    <w:rsid w:val="002F2B0A"/>
    <w:rsid w:val="002F2C9C"/>
    <w:rsid w:val="002F2D89"/>
    <w:rsid w:val="002F2E0F"/>
    <w:rsid w:val="002F2FD2"/>
    <w:rsid w:val="002F309B"/>
    <w:rsid w:val="002F32E2"/>
    <w:rsid w:val="002F3382"/>
    <w:rsid w:val="002F368F"/>
    <w:rsid w:val="002F3838"/>
    <w:rsid w:val="002F3CF8"/>
    <w:rsid w:val="002F3D15"/>
    <w:rsid w:val="002F3DD3"/>
    <w:rsid w:val="002F400F"/>
    <w:rsid w:val="002F416C"/>
    <w:rsid w:val="002F4537"/>
    <w:rsid w:val="002F478F"/>
    <w:rsid w:val="002F48CA"/>
    <w:rsid w:val="002F4A2A"/>
    <w:rsid w:val="002F4C34"/>
    <w:rsid w:val="002F5028"/>
    <w:rsid w:val="002F55EB"/>
    <w:rsid w:val="002F59CF"/>
    <w:rsid w:val="002F5C76"/>
    <w:rsid w:val="002F5D58"/>
    <w:rsid w:val="002F6018"/>
    <w:rsid w:val="002F6061"/>
    <w:rsid w:val="002F60F3"/>
    <w:rsid w:val="002F62FC"/>
    <w:rsid w:val="002F6305"/>
    <w:rsid w:val="002F6491"/>
    <w:rsid w:val="002F6498"/>
    <w:rsid w:val="002F68E2"/>
    <w:rsid w:val="002F696B"/>
    <w:rsid w:val="002F6C64"/>
    <w:rsid w:val="002F6DEC"/>
    <w:rsid w:val="002F6E35"/>
    <w:rsid w:val="002F7463"/>
    <w:rsid w:val="002F751F"/>
    <w:rsid w:val="002F7555"/>
    <w:rsid w:val="002F7751"/>
    <w:rsid w:val="002F77FE"/>
    <w:rsid w:val="002F7AC1"/>
    <w:rsid w:val="002F7AEB"/>
    <w:rsid w:val="002F7B0A"/>
    <w:rsid w:val="002F7F76"/>
    <w:rsid w:val="0030004C"/>
    <w:rsid w:val="00300286"/>
    <w:rsid w:val="003008AF"/>
    <w:rsid w:val="003012D0"/>
    <w:rsid w:val="00301347"/>
    <w:rsid w:val="0030138B"/>
    <w:rsid w:val="0030149B"/>
    <w:rsid w:val="00301673"/>
    <w:rsid w:val="00301748"/>
    <w:rsid w:val="00301756"/>
    <w:rsid w:val="003017F7"/>
    <w:rsid w:val="00301916"/>
    <w:rsid w:val="00301B91"/>
    <w:rsid w:val="00301C75"/>
    <w:rsid w:val="00302019"/>
    <w:rsid w:val="00302093"/>
    <w:rsid w:val="00302234"/>
    <w:rsid w:val="0030290D"/>
    <w:rsid w:val="00302975"/>
    <w:rsid w:val="003029C9"/>
    <w:rsid w:val="00302C4D"/>
    <w:rsid w:val="00302FA9"/>
    <w:rsid w:val="00303401"/>
    <w:rsid w:val="0030342C"/>
    <w:rsid w:val="00303442"/>
    <w:rsid w:val="00303F4F"/>
    <w:rsid w:val="00304015"/>
    <w:rsid w:val="0030405F"/>
    <w:rsid w:val="0030422E"/>
    <w:rsid w:val="0030444D"/>
    <w:rsid w:val="00304618"/>
    <w:rsid w:val="003046C6"/>
    <w:rsid w:val="00304703"/>
    <w:rsid w:val="0030497B"/>
    <w:rsid w:val="00304B7E"/>
    <w:rsid w:val="00304C9C"/>
    <w:rsid w:val="00304EFA"/>
    <w:rsid w:val="0030502D"/>
    <w:rsid w:val="0030509C"/>
    <w:rsid w:val="003054B6"/>
    <w:rsid w:val="00305678"/>
    <w:rsid w:val="00305858"/>
    <w:rsid w:val="00305866"/>
    <w:rsid w:val="003058A0"/>
    <w:rsid w:val="00305941"/>
    <w:rsid w:val="003063FF"/>
    <w:rsid w:val="00306DD9"/>
    <w:rsid w:val="00306E90"/>
    <w:rsid w:val="00306F36"/>
    <w:rsid w:val="003070A0"/>
    <w:rsid w:val="00307300"/>
    <w:rsid w:val="003073C1"/>
    <w:rsid w:val="003073DA"/>
    <w:rsid w:val="0030742F"/>
    <w:rsid w:val="003075B4"/>
    <w:rsid w:val="00307640"/>
    <w:rsid w:val="003078D2"/>
    <w:rsid w:val="0030790F"/>
    <w:rsid w:val="003079C0"/>
    <w:rsid w:val="00307D9A"/>
    <w:rsid w:val="00307F50"/>
    <w:rsid w:val="0031011F"/>
    <w:rsid w:val="003101BF"/>
    <w:rsid w:val="003102A9"/>
    <w:rsid w:val="00310368"/>
    <w:rsid w:val="00310383"/>
    <w:rsid w:val="00310434"/>
    <w:rsid w:val="0031044C"/>
    <w:rsid w:val="003104B9"/>
    <w:rsid w:val="00310660"/>
    <w:rsid w:val="00310757"/>
    <w:rsid w:val="00311379"/>
    <w:rsid w:val="00311642"/>
    <w:rsid w:val="003116B2"/>
    <w:rsid w:val="00311710"/>
    <w:rsid w:val="00311854"/>
    <w:rsid w:val="003118D1"/>
    <w:rsid w:val="003120F0"/>
    <w:rsid w:val="00312303"/>
    <w:rsid w:val="00312857"/>
    <w:rsid w:val="003128A3"/>
    <w:rsid w:val="003128C5"/>
    <w:rsid w:val="0031291E"/>
    <w:rsid w:val="00312D34"/>
    <w:rsid w:val="00312E34"/>
    <w:rsid w:val="00312EAB"/>
    <w:rsid w:val="00312EE9"/>
    <w:rsid w:val="00313838"/>
    <w:rsid w:val="00313959"/>
    <w:rsid w:val="00313CDC"/>
    <w:rsid w:val="0031420B"/>
    <w:rsid w:val="00314234"/>
    <w:rsid w:val="0031490A"/>
    <w:rsid w:val="00314AB6"/>
    <w:rsid w:val="00314CCB"/>
    <w:rsid w:val="00314EC2"/>
    <w:rsid w:val="00314F33"/>
    <w:rsid w:val="00315252"/>
    <w:rsid w:val="003156C8"/>
    <w:rsid w:val="003159D3"/>
    <w:rsid w:val="00315C99"/>
    <w:rsid w:val="00315E0B"/>
    <w:rsid w:val="00316037"/>
    <w:rsid w:val="00316191"/>
    <w:rsid w:val="003161CB"/>
    <w:rsid w:val="00316381"/>
    <w:rsid w:val="003167F7"/>
    <w:rsid w:val="00317225"/>
    <w:rsid w:val="003173D5"/>
    <w:rsid w:val="00317475"/>
    <w:rsid w:val="003177AD"/>
    <w:rsid w:val="00317A1C"/>
    <w:rsid w:val="00317E94"/>
    <w:rsid w:val="00320005"/>
    <w:rsid w:val="003201E4"/>
    <w:rsid w:val="003206BE"/>
    <w:rsid w:val="00320817"/>
    <w:rsid w:val="00320A66"/>
    <w:rsid w:val="00320B7D"/>
    <w:rsid w:val="00320E5B"/>
    <w:rsid w:val="00321656"/>
    <w:rsid w:val="00321A5A"/>
    <w:rsid w:val="00321A5C"/>
    <w:rsid w:val="00321F80"/>
    <w:rsid w:val="00321FD0"/>
    <w:rsid w:val="003224C2"/>
    <w:rsid w:val="003225C6"/>
    <w:rsid w:val="003226A2"/>
    <w:rsid w:val="00322A7B"/>
    <w:rsid w:val="00322B6E"/>
    <w:rsid w:val="00322C7E"/>
    <w:rsid w:val="00322DA2"/>
    <w:rsid w:val="00322F38"/>
    <w:rsid w:val="00322F40"/>
    <w:rsid w:val="0032308D"/>
    <w:rsid w:val="00323144"/>
    <w:rsid w:val="003237D5"/>
    <w:rsid w:val="00323951"/>
    <w:rsid w:val="00323D31"/>
    <w:rsid w:val="0032487E"/>
    <w:rsid w:val="00324CBB"/>
    <w:rsid w:val="00324DFC"/>
    <w:rsid w:val="00324EC4"/>
    <w:rsid w:val="00324F17"/>
    <w:rsid w:val="0032502F"/>
    <w:rsid w:val="00325087"/>
    <w:rsid w:val="003253C6"/>
    <w:rsid w:val="003257FC"/>
    <w:rsid w:val="00325D44"/>
    <w:rsid w:val="00325DE5"/>
    <w:rsid w:val="003262B4"/>
    <w:rsid w:val="0032632C"/>
    <w:rsid w:val="00326478"/>
    <w:rsid w:val="00326966"/>
    <w:rsid w:val="00326FAE"/>
    <w:rsid w:val="003278FA"/>
    <w:rsid w:val="0032799E"/>
    <w:rsid w:val="00327A5B"/>
    <w:rsid w:val="00327C68"/>
    <w:rsid w:val="00327C8E"/>
    <w:rsid w:val="00327D91"/>
    <w:rsid w:val="00327F07"/>
    <w:rsid w:val="003301F5"/>
    <w:rsid w:val="0033063A"/>
    <w:rsid w:val="00330867"/>
    <w:rsid w:val="00330BD0"/>
    <w:rsid w:val="00330C31"/>
    <w:rsid w:val="00330EDE"/>
    <w:rsid w:val="00330F41"/>
    <w:rsid w:val="003312F3"/>
    <w:rsid w:val="00331382"/>
    <w:rsid w:val="0033155A"/>
    <w:rsid w:val="00331700"/>
    <w:rsid w:val="00331915"/>
    <w:rsid w:val="00331952"/>
    <w:rsid w:val="00331988"/>
    <w:rsid w:val="003319A4"/>
    <w:rsid w:val="00331A64"/>
    <w:rsid w:val="00331AD5"/>
    <w:rsid w:val="00331CF6"/>
    <w:rsid w:val="00331F14"/>
    <w:rsid w:val="003320D4"/>
    <w:rsid w:val="003324E0"/>
    <w:rsid w:val="00332535"/>
    <w:rsid w:val="00332CD9"/>
    <w:rsid w:val="00332F9A"/>
    <w:rsid w:val="00333277"/>
    <w:rsid w:val="00333764"/>
    <w:rsid w:val="0033387F"/>
    <w:rsid w:val="003338DF"/>
    <w:rsid w:val="00333A47"/>
    <w:rsid w:val="00333C9B"/>
    <w:rsid w:val="00333D3B"/>
    <w:rsid w:val="00334281"/>
    <w:rsid w:val="0033466D"/>
    <w:rsid w:val="00334A2A"/>
    <w:rsid w:val="0033503F"/>
    <w:rsid w:val="00335221"/>
    <w:rsid w:val="00335343"/>
    <w:rsid w:val="003359A4"/>
    <w:rsid w:val="00335AD4"/>
    <w:rsid w:val="00335AEC"/>
    <w:rsid w:val="003363C1"/>
    <w:rsid w:val="003365BA"/>
    <w:rsid w:val="00336890"/>
    <w:rsid w:val="00336CD8"/>
    <w:rsid w:val="00337763"/>
    <w:rsid w:val="0033784C"/>
    <w:rsid w:val="0033799D"/>
    <w:rsid w:val="00337A37"/>
    <w:rsid w:val="00337B91"/>
    <w:rsid w:val="00337C98"/>
    <w:rsid w:val="0034045E"/>
    <w:rsid w:val="00340467"/>
    <w:rsid w:val="0034063F"/>
    <w:rsid w:val="00340A25"/>
    <w:rsid w:val="00340A95"/>
    <w:rsid w:val="00340C86"/>
    <w:rsid w:val="00340CCC"/>
    <w:rsid w:val="00340E02"/>
    <w:rsid w:val="003410E4"/>
    <w:rsid w:val="003412E1"/>
    <w:rsid w:val="003413C1"/>
    <w:rsid w:val="003415A6"/>
    <w:rsid w:val="0034189E"/>
    <w:rsid w:val="00341B56"/>
    <w:rsid w:val="00341BF9"/>
    <w:rsid w:val="00341F26"/>
    <w:rsid w:val="00342114"/>
    <w:rsid w:val="00342246"/>
    <w:rsid w:val="003422DE"/>
    <w:rsid w:val="00342431"/>
    <w:rsid w:val="00342553"/>
    <w:rsid w:val="003427DB"/>
    <w:rsid w:val="00342CFC"/>
    <w:rsid w:val="00342EA4"/>
    <w:rsid w:val="003430D1"/>
    <w:rsid w:val="00343216"/>
    <w:rsid w:val="0034327E"/>
    <w:rsid w:val="00343343"/>
    <w:rsid w:val="0034347D"/>
    <w:rsid w:val="003436CF"/>
    <w:rsid w:val="00343A77"/>
    <w:rsid w:val="00343E56"/>
    <w:rsid w:val="00344009"/>
    <w:rsid w:val="003440A9"/>
    <w:rsid w:val="0034431E"/>
    <w:rsid w:val="0034458A"/>
    <w:rsid w:val="003445A4"/>
    <w:rsid w:val="003445FE"/>
    <w:rsid w:val="003449A0"/>
    <w:rsid w:val="00344CD3"/>
    <w:rsid w:val="00344E5B"/>
    <w:rsid w:val="003450E8"/>
    <w:rsid w:val="003452D2"/>
    <w:rsid w:val="003454AD"/>
    <w:rsid w:val="003454D1"/>
    <w:rsid w:val="00345BEE"/>
    <w:rsid w:val="00345D31"/>
    <w:rsid w:val="00346177"/>
    <w:rsid w:val="003462F3"/>
    <w:rsid w:val="00346ECF"/>
    <w:rsid w:val="00346F50"/>
    <w:rsid w:val="00346F7B"/>
    <w:rsid w:val="00347416"/>
    <w:rsid w:val="00347623"/>
    <w:rsid w:val="003478A5"/>
    <w:rsid w:val="003503E9"/>
    <w:rsid w:val="0035079B"/>
    <w:rsid w:val="003509C6"/>
    <w:rsid w:val="00350A6A"/>
    <w:rsid w:val="00350B78"/>
    <w:rsid w:val="00350BCD"/>
    <w:rsid w:val="00350D2B"/>
    <w:rsid w:val="00350DE7"/>
    <w:rsid w:val="00350FF3"/>
    <w:rsid w:val="00351320"/>
    <w:rsid w:val="003513C1"/>
    <w:rsid w:val="003514A4"/>
    <w:rsid w:val="003516A1"/>
    <w:rsid w:val="00351907"/>
    <w:rsid w:val="00351ECB"/>
    <w:rsid w:val="00351F86"/>
    <w:rsid w:val="00351F89"/>
    <w:rsid w:val="0035237C"/>
    <w:rsid w:val="003523E6"/>
    <w:rsid w:val="0035253D"/>
    <w:rsid w:val="00352670"/>
    <w:rsid w:val="003534BD"/>
    <w:rsid w:val="0035363C"/>
    <w:rsid w:val="003536AC"/>
    <w:rsid w:val="00353775"/>
    <w:rsid w:val="0035377F"/>
    <w:rsid w:val="00353AE8"/>
    <w:rsid w:val="00353D3D"/>
    <w:rsid w:val="00354046"/>
    <w:rsid w:val="003540C3"/>
    <w:rsid w:val="003541B0"/>
    <w:rsid w:val="00354222"/>
    <w:rsid w:val="00354455"/>
    <w:rsid w:val="00354592"/>
    <w:rsid w:val="00354D0C"/>
    <w:rsid w:val="003550A1"/>
    <w:rsid w:val="00355385"/>
    <w:rsid w:val="00355468"/>
    <w:rsid w:val="0035547A"/>
    <w:rsid w:val="00355653"/>
    <w:rsid w:val="003558C1"/>
    <w:rsid w:val="0035593D"/>
    <w:rsid w:val="00355A6A"/>
    <w:rsid w:val="00355F8B"/>
    <w:rsid w:val="00355FAD"/>
    <w:rsid w:val="003560DD"/>
    <w:rsid w:val="0035661D"/>
    <w:rsid w:val="003567BC"/>
    <w:rsid w:val="00356B4E"/>
    <w:rsid w:val="00356BF8"/>
    <w:rsid w:val="00356FB4"/>
    <w:rsid w:val="003573CA"/>
    <w:rsid w:val="0035757D"/>
    <w:rsid w:val="003575C0"/>
    <w:rsid w:val="0035763C"/>
    <w:rsid w:val="00357890"/>
    <w:rsid w:val="00357917"/>
    <w:rsid w:val="00357F44"/>
    <w:rsid w:val="00360252"/>
    <w:rsid w:val="0036036D"/>
    <w:rsid w:val="00360772"/>
    <w:rsid w:val="00360B7E"/>
    <w:rsid w:val="00360CA4"/>
    <w:rsid w:val="00360D4F"/>
    <w:rsid w:val="003611AB"/>
    <w:rsid w:val="0036120F"/>
    <w:rsid w:val="00361225"/>
    <w:rsid w:val="0036122D"/>
    <w:rsid w:val="003616D3"/>
    <w:rsid w:val="0036183F"/>
    <w:rsid w:val="00361881"/>
    <w:rsid w:val="00361B0D"/>
    <w:rsid w:val="00361C8A"/>
    <w:rsid w:val="00361D63"/>
    <w:rsid w:val="00361E29"/>
    <w:rsid w:val="003622C6"/>
    <w:rsid w:val="003629C0"/>
    <w:rsid w:val="00362B28"/>
    <w:rsid w:val="00362CC6"/>
    <w:rsid w:val="00363186"/>
    <w:rsid w:val="00363301"/>
    <w:rsid w:val="00363650"/>
    <w:rsid w:val="003637F8"/>
    <w:rsid w:val="00363D53"/>
    <w:rsid w:val="00363E66"/>
    <w:rsid w:val="003649DE"/>
    <w:rsid w:val="00364A6F"/>
    <w:rsid w:val="00364DA7"/>
    <w:rsid w:val="0036506E"/>
    <w:rsid w:val="00365A03"/>
    <w:rsid w:val="00365B01"/>
    <w:rsid w:val="00365C15"/>
    <w:rsid w:val="00365CE6"/>
    <w:rsid w:val="00365F63"/>
    <w:rsid w:val="003662CA"/>
    <w:rsid w:val="00366318"/>
    <w:rsid w:val="003663FB"/>
    <w:rsid w:val="0036657B"/>
    <w:rsid w:val="0036660B"/>
    <w:rsid w:val="0036683E"/>
    <w:rsid w:val="003668D0"/>
    <w:rsid w:val="00366F0D"/>
    <w:rsid w:val="0036704F"/>
    <w:rsid w:val="00367274"/>
    <w:rsid w:val="00367357"/>
    <w:rsid w:val="0036753D"/>
    <w:rsid w:val="003675D9"/>
    <w:rsid w:val="003676B6"/>
    <w:rsid w:val="00367920"/>
    <w:rsid w:val="003679E4"/>
    <w:rsid w:val="00367AAC"/>
    <w:rsid w:val="0037004E"/>
    <w:rsid w:val="0037039A"/>
    <w:rsid w:val="00370BD1"/>
    <w:rsid w:val="003711F8"/>
    <w:rsid w:val="0037134D"/>
    <w:rsid w:val="003715A2"/>
    <w:rsid w:val="00371717"/>
    <w:rsid w:val="00371732"/>
    <w:rsid w:val="00371800"/>
    <w:rsid w:val="003718F4"/>
    <w:rsid w:val="00371D35"/>
    <w:rsid w:val="00371D81"/>
    <w:rsid w:val="00371F42"/>
    <w:rsid w:val="00371F69"/>
    <w:rsid w:val="00372056"/>
    <w:rsid w:val="003722E2"/>
    <w:rsid w:val="003724E2"/>
    <w:rsid w:val="003725FF"/>
    <w:rsid w:val="00372C6A"/>
    <w:rsid w:val="00372CA3"/>
    <w:rsid w:val="00372D44"/>
    <w:rsid w:val="00372DE1"/>
    <w:rsid w:val="00372F05"/>
    <w:rsid w:val="0037338D"/>
    <w:rsid w:val="00373450"/>
    <w:rsid w:val="003734AF"/>
    <w:rsid w:val="0037362B"/>
    <w:rsid w:val="003737AB"/>
    <w:rsid w:val="00373BC2"/>
    <w:rsid w:val="00373C46"/>
    <w:rsid w:val="00373C65"/>
    <w:rsid w:val="003741E7"/>
    <w:rsid w:val="0037443E"/>
    <w:rsid w:val="003745D9"/>
    <w:rsid w:val="00374655"/>
    <w:rsid w:val="003746FA"/>
    <w:rsid w:val="0037499C"/>
    <w:rsid w:val="00374A09"/>
    <w:rsid w:val="00374BBE"/>
    <w:rsid w:val="00374E3A"/>
    <w:rsid w:val="00374ECE"/>
    <w:rsid w:val="00374F87"/>
    <w:rsid w:val="003754F4"/>
    <w:rsid w:val="0037558A"/>
    <w:rsid w:val="0037587E"/>
    <w:rsid w:val="003758A8"/>
    <w:rsid w:val="00375A49"/>
    <w:rsid w:val="00375B54"/>
    <w:rsid w:val="00375BB7"/>
    <w:rsid w:val="00375D6B"/>
    <w:rsid w:val="00376855"/>
    <w:rsid w:val="003769B3"/>
    <w:rsid w:val="003772BE"/>
    <w:rsid w:val="0037795D"/>
    <w:rsid w:val="00377B4B"/>
    <w:rsid w:val="00377B92"/>
    <w:rsid w:val="00377C74"/>
    <w:rsid w:val="00377CAD"/>
    <w:rsid w:val="00380245"/>
    <w:rsid w:val="003802FF"/>
    <w:rsid w:val="0038030E"/>
    <w:rsid w:val="0038032A"/>
    <w:rsid w:val="003804B5"/>
    <w:rsid w:val="003806BF"/>
    <w:rsid w:val="00380853"/>
    <w:rsid w:val="0038094F"/>
    <w:rsid w:val="003810C3"/>
    <w:rsid w:val="00381128"/>
    <w:rsid w:val="003813EF"/>
    <w:rsid w:val="00381463"/>
    <w:rsid w:val="00381548"/>
    <w:rsid w:val="003817DF"/>
    <w:rsid w:val="00381B1E"/>
    <w:rsid w:val="00381EB6"/>
    <w:rsid w:val="00382378"/>
    <w:rsid w:val="0038239F"/>
    <w:rsid w:val="0038241C"/>
    <w:rsid w:val="00382968"/>
    <w:rsid w:val="0038296F"/>
    <w:rsid w:val="00382B13"/>
    <w:rsid w:val="00382F1C"/>
    <w:rsid w:val="00382F62"/>
    <w:rsid w:val="00383153"/>
    <w:rsid w:val="003832A6"/>
    <w:rsid w:val="00383308"/>
    <w:rsid w:val="00383344"/>
    <w:rsid w:val="003838EA"/>
    <w:rsid w:val="003839D2"/>
    <w:rsid w:val="00383EF0"/>
    <w:rsid w:val="003840E5"/>
    <w:rsid w:val="003847BF"/>
    <w:rsid w:val="003848BF"/>
    <w:rsid w:val="00384B6F"/>
    <w:rsid w:val="00384CEB"/>
    <w:rsid w:val="0038526C"/>
    <w:rsid w:val="0038544C"/>
    <w:rsid w:val="003854AF"/>
    <w:rsid w:val="003854B2"/>
    <w:rsid w:val="0038553F"/>
    <w:rsid w:val="003856CF"/>
    <w:rsid w:val="00385745"/>
    <w:rsid w:val="003860A9"/>
    <w:rsid w:val="003860FE"/>
    <w:rsid w:val="00386417"/>
    <w:rsid w:val="0038658D"/>
    <w:rsid w:val="00386972"/>
    <w:rsid w:val="00386974"/>
    <w:rsid w:val="00386B2F"/>
    <w:rsid w:val="00386B60"/>
    <w:rsid w:val="00386ECB"/>
    <w:rsid w:val="00386F01"/>
    <w:rsid w:val="00386FA3"/>
    <w:rsid w:val="003871DA"/>
    <w:rsid w:val="003872BB"/>
    <w:rsid w:val="0038775B"/>
    <w:rsid w:val="00387985"/>
    <w:rsid w:val="00387C06"/>
    <w:rsid w:val="00390087"/>
    <w:rsid w:val="003900ED"/>
    <w:rsid w:val="0039013C"/>
    <w:rsid w:val="00390712"/>
    <w:rsid w:val="00390A2D"/>
    <w:rsid w:val="00390D94"/>
    <w:rsid w:val="00390DD6"/>
    <w:rsid w:val="00390FC6"/>
    <w:rsid w:val="00391001"/>
    <w:rsid w:val="003912FF"/>
    <w:rsid w:val="003914CF"/>
    <w:rsid w:val="0039167A"/>
    <w:rsid w:val="003916A2"/>
    <w:rsid w:val="00391CED"/>
    <w:rsid w:val="00391D10"/>
    <w:rsid w:val="00391D53"/>
    <w:rsid w:val="00391DB6"/>
    <w:rsid w:val="00391E77"/>
    <w:rsid w:val="00392087"/>
    <w:rsid w:val="0039221C"/>
    <w:rsid w:val="00392DCA"/>
    <w:rsid w:val="00392E65"/>
    <w:rsid w:val="00392ED6"/>
    <w:rsid w:val="0039358C"/>
    <w:rsid w:val="0039363F"/>
    <w:rsid w:val="00393857"/>
    <w:rsid w:val="00393CF1"/>
    <w:rsid w:val="00393DA8"/>
    <w:rsid w:val="00394254"/>
    <w:rsid w:val="0039435D"/>
    <w:rsid w:val="00394590"/>
    <w:rsid w:val="00394950"/>
    <w:rsid w:val="00394BA5"/>
    <w:rsid w:val="00394C9D"/>
    <w:rsid w:val="00395293"/>
    <w:rsid w:val="00395542"/>
    <w:rsid w:val="00395548"/>
    <w:rsid w:val="0039592C"/>
    <w:rsid w:val="00395AD9"/>
    <w:rsid w:val="00395B33"/>
    <w:rsid w:val="00395EB4"/>
    <w:rsid w:val="00395FB9"/>
    <w:rsid w:val="00396123"/>
    <w:rsid w:val="00396714"/>
    <w:rsid w:val="003968AB"/>
    <w:rsid w:val="003968C5"/>
    <w:rsid w:val="00396BD2"/>
    <w:rsid w:val="00396D43"/>
    <w:rsid w:val="00397081"/>
    <w:rsid w:val="003972AD"/>
    <w:rsid w:val="0039745D"/>
    <w:rsid w:val="003974F2"/>
    <w:rsid w:val="00397BE3"/>
    <w:rsid w:val="00397CB0"/>
    <w:rsid w:val="00397CF8"/>
    <w:rsid w:val="00397D46"/>
    <w:rsid w:val="003A04CB"/>
    <w:rsid w:val="003A093E"/>
    <w:rsid w:val="003A0C37"/>
    <w:rsid w:val="003A0D90"/>
    <w:rsid w:val="003A0D9E"/>
    <w:rsid w:val="003A12E4"/>
    <w:rsid w:val="003A15B5"/>
    <w:rsid w:val="003A172F"/>
    <w:rsid w:val="003A1AA6"/>
    <w:rsid w:val="003A1D6D"/>
    <w:rsid w:val="003A2147"/>
    <w:rsid w:val="003A217E"/>
    <w:rsid w:val="003A221A"/>
    <w:rsid w:val="003A2309"/>
    <w:rsid w:val="003A26C6"/>
    <w:rsid w:val="003A2B00"/>
    <w:rsid w:val="003A2B41"/>
    <w:rsid w:val="003A2BF3"/>
    <w:rsid w:val="003A2EDF"/>
    <w:rsid w:val="003A3138"/>
    <w:rsid w:val="003A3819"/>
    <w:rsid w:val="003A3B5E"/>
    <w:rsid w:val="003A3CBC"/>
    <w:rsid w:val="003A3F87"/>
    <w:rsid w:val="003A40E0"/>
    <w:rsid w:val="003A414D"/>
    <w:rsid w:val="003A46D6"/>
    <w:rsid w:val="003A49B4"/>
    <w:rsid w:val="003A4A4C"/>
    <w:rsid w:val="003A4CA0"/>
    <w:rsid w:val="003A4EB5"/>
    <w:rsid w:val="003A4F9E"/>
    <w:rsid w:val="003A56E2"/>
    <w:rsid w:val="003A59DF"/>
    <w:rsid w:val="003A5C94"/>
    <w:rsid w:val="003A5F6F"/>
    <w:rsid w:val="003A6021"/>
    <w:rsid w:val="003A61B3"/>
    <w:rsid w:val="003A66AE"/>
    <w:rsid w:val="003A66F9"/>
    <w:rsid w:val="003A6736"/>
    <w:rsid w:val="003A6775"/>
    <w:rsid w:val="003A6A79"/>
    <w:rsid w:val="003A6AD1"/>
    <w:rsid w:val="003A6B81"/>
    <w:rsid w:val="003A73FE"/>
    <w:rsid w:val="003A74D1"/>
    <w:rsid w:val="003A77A5"/>
    <w:rsid w:val="003A7825"/>
    <w:rsid w:val="003A7BDE"/>
    <w:rsid w:val="003A7D11"/>
    <w:rsid w:val="003A7F00"/>
    <w:rsid w:val="003B00DC"/>
    <w:rsid w:val="003B0361"/>
    <w:rsid w:val="003B0376"/>
    <w:rsid w:val="003B0465"/>
    <w:rsid w:val="003B052C"/>
    <w:rsid w:val="003B0655"/>
    <w:rsid w:val="003B07AA"/>
    <w:rsid w:val="003B0819"/>
    <w:rsid w:val="003B0FB4"/>
    <w:rsid w:val="003B10BD"/>
    <w:rsid w:val="003B1236"/>
    <w:rsid w:val="003B141F"/>
    <w:rsid w:val="003B17A0"/>
    <w:rsid w:val="003B1826"/>
    <w:rsid w:val="003B192B"/>
    <w:rsid w:val="003B1B2C"/>
    <w:rsid w:val="003B1F1F"/>
    <w:rsid w:val="003B1FF1"/>
    <w:rsid w:val="003B25EE"/>
    <w:rsid w:val="003B2710"/>
    <w:rsid w:val="003B2DB8"/>
    <w:rsid w:val="003B2E4C"/>
    <w:rsid w:val="003B34BC"/>
    <w:rsid w:val="003B34C2"/>
    <w:rsid w:val="003B380D"/>
    <w:rsid w:val="003B3900"/>
    <w:rsid w:val="003B3C78"/>
    <w:rsid w:val="003B3CB2"/>
    <w:rsid w:val="003B3DE7"/>
    <w:rsid w:val="003B3DE9"/>
    <w:rsid w:val="003B40A4"/>
    <w:rsid w:val="003B4261"/>
    <w:rsid w:val="003B4486"/>
    <w:rsid w:val="003B4545"/>
    <w:rsid w:val="003B46AC"/>
    <w:rsid w:val="003B476E"/>
    <w:rsid w:val="003B4974"/>
    <w:rsid w:val="003B4E60"/>
    <w:rsid w:val="003B52C8"/>
    <w:rsid w:val="003B53F9"/>
    <w:rsid w:val="003B5445"/>
    <w:rsid w:val="003B54C7"/>
    <w:rsid w:val="003B5627"/>
    <w:rsid w:val="003B580A"/>
    <w:rsid w:val="003B5847"/>
    <w:rsid w:val="003B5A2A"/>
    <w:rsid w:val="003B5A72"/>
    <w:rsid w:val="003B5DB3"/>
    <w:rsid w:val="003B5E65"/>
    <w:rsid w:val="003B5F0A"/>
    <w:rsid w:val="003B5FBD"/>
    <w:rsid w:val="003B6015"/>
    <w:rsid w:val="003B602A"/>
    <w:rsid w:val="003B60B4"/>
    <w:rsid w:val="003B6122"/>
    <w:rsid w:val="003B61F4"/>
    <w:rsid w:val="003B6418"/>
    <w:rsid w:val="003B6939"/>
    <w:rsid w:val="003B6CA8"/>
    <w:rsid w:val="003B6F3D"/>
    <w:rsid w:val="003B7136"/>
    <w:rsid w:val="003B71F7"/>
    <w:rsid w:val="003B721D"/>
    <w:rsid w:val="003B7312"/>
    <w:rsid w:val="003B7447"/>
    <w:rsid w:val="003B74B7"/>
    <w:rsid w:val="003B776D"/>
    <w:rsid w:val="003B7A71"/>
    <w:rsid w:val="003B7A8C"/>
    <w:rsid w:val="003B7B48"/>
    <w:rsid w:val="003B7D4D"/>
    <w:rsid w:val="003C00E6"/>
    <w:rsid w:val="003C016D"/>
    <w:rsid w:val="003C01C1"/>
    <w:rsid w:val="003C0547"/>
    <w:rsid w:val="003C067E"/>
    <w:rsid w:val="003C088E"/>
    <w:rsid w:val="003C0985"/>
    <w:rsid w:val="003C0AD3"/>
    <w:rsid w:val="003C0E13"/>
    <w:rsid w:val="003C169E"/>
    <w:rsid w:val="003C1864"/>
    <w:rsid w:val="003C1889"/>
    <w:rsid w:val="003C18C8"/>
    <w:rsid w:val="003C1B0F"/>
    <w:rsid w:val="003C1DEE"/>
    <w:rsid w:val="003C1E75"/>
    <w:rsid w:val="003C200A"/>
    <w:rsid w:val="003C2171"/>
    <w:rsid w:val="003C25B0"/>
    <w:rsid w:val="003C28CE"/>
    <w:rsid w:val="003C28E5"/>
    <w:rsid w:val="003C2C57"/>
    <w:rsid w:val="003C2D9C"/>
    <w:rsid w:val="003C31D0"/>
    <w:rsid w:val="003C31F9"/>
    <w:rsid w:val="003C321E"/>
    <w:rsid w:val="003C38C3"/>
    <w:rsid w:val="003C3AD9"/>
    <w:rsid w:val="003C3F12"/>
    <w:rsid w:val="003C3F2B"/>
    <w:rsid w:val="003C3F4A"/>
    <w:rsid w:val="003C3F7F"/>
    <w:rsid w:val="003C4022"/>
    <w:rsid w:val="003C4135"/>
    <w:rsid w:val="003C424C"/>
    <w:rsid w:val="003C42C5"/>
    <w:rsid w:val="003C43F3"/>
    <w:rsid w:val="003C459A"/>
    <w:rsid w:val="003C46C2"/>
    <w:rsid w:val="003C46C7"/>
    <w:rsid w:val="003C4729"/>
    <w:rsid w:val="003C4BCA"/>
    <w:rsid w:val="003C4D46"/>
    <w:rsid w:val="003C4E9E"/>
    <w:rsid w:val="003C4F1F"/>
    <w:rsid w:val="003C5364"/>
    <w:rsid w:val="003C54CD"/>
    <w:rsid w:val="003C60B9"/>
    <w:rsid w:val="003C6298"/>
    <w:rsid w:val="003C635B"/>
    <w:rsid w:val="003C6736"/>
    <w:rsid w:val="003C688F"/>
    <w:rsid w:val="003C6894"/>
    <w:rsid w:val="003C69A7"/>
    <w:rsid w:val="003C6CB7"/>
    <w:rsid w:val="003C72F2"/>
    <w:rsid w:val="003C733C"/>
    <w:rsid w:val="003C7607"/>
    <w:rsid w:val="003C7E30"/>
    <w:rsid w:val="003D01BE"/>
    <w:rsid w:val="003D0783"/>
    <w:rsid w:val="003D091B"/>
    <w:rsid w:val="003D0A39"/>
    <w:rsid w:val="003D0A7F"/>
    <w:rsid w:val="003D0B3A"/>
    <w:rsid w:val="003D1280"/>
    <w:rsid w:val="003D164D"/>
    <w:rsid w:val="003D18BC"/>
    <w:rsid w:val="003D18F0"/>
    <w:rsid w:val="003D1956"/>
    <w:rsid w:val="003D1E38"/>
    <w:rsid w:val="003D1EA9"/>
    <w:rsid w:val="003D2111"/>
    <w:rsid w:val="003D2154"/>
    <w:rsid w:val="003D21B6"/>
    <w:rsid w:val="003D244A"/>
    <w:rsid w:val="003D2471"/>
    <w:rsid w:val="003D2512"/>
    <w:rsid w:val="003D29E6"/>
    <w:rsid w:val="003D2A52"/>
    <w:rsid w:val="003D2F1E"/>
    <w:rsid w:val="003D2FE3"/>
    <w:rsid w:val="003D306B"/>
    <w:rsid w:val="003D306E"/>
    <w:rsid w:val="003D335F"/>
    <w:rsid w:val="003D3390"/>
    <w:rsid w:val="003D33E6"/>
    <w:rsid w:val="003D340B"/>
    <w:rsid w:val="003D3535"/>
    <w:rsid w:val="003D3A33"/>
    <w:rsid w:val="003D3BF2"/>
    <w:rsid w:val="003D41AC"/>
    <w:rsid w:val="003D420F"/>
    <w:rsid w:val="003D43D2"/>
    <w:rsid w:val="003D444D"/>
    <w:rsid w:val="003D44A2"/>
    <w:rsid w:val="003D4614"/>
    <w:rsid w:val="003D46C5"/>
    <w:rsid w:val="003D4888"/>
    <w:rsid w:val="003D4F12"/>
    <w:rsid w:val="003D50FB"/>
    <w:rsid w:val="003D51CE"/>
    <w:rsid w:val="003D592F"/>
    <w:rsid w:val="003D5B13"/>
    <w:rsid w:val="003D5C1C"/>
    <w:rsid w:val="003D5D2D"/>
    <w:rsid w:val="003D5DC0"/>
    <w:rsid w:val="003D6192"/>
    <w:rsid w:val="003D6537"/>
    <w:rsid w:val="003D6576"/>
    <w:rsid w:val="003D6D9F"/>
    <w:rsid w:val="003D6FA9"/>
    <w:rsid w:val="003D6FBB"/>
    <w:rsid w:val="003D6FF1"/>
    <w:rsid w:val="003D70AE"/>
    <w:rsid w:val="003D73C6"/>
    <w:rsid w:val="003D7718"/>
    <w:rsid w:val="003D78E8"/>
    <w:rsid w:val="003D7C79"/>
    <w:rsid w:val="003D7C7B"/>
    <w:rsid w:val="003E014E"/>
    <w:rsid w:val="003E01CD"/>
    <w:rsid w:val="003E0272"/>
    <w:rsid w:val="003E0289"/>
    <w:rsid w:val="003E02B5"/>
    <w:rsid w:val="003E03F6"/>
    <w:rsid w:val="003E0717"/>
    <w:rsid w:val="003E0E40"/>
    <w:rsid w:val="003E0FFF"/>
    <w:rsid w:val="003E1018"/>
    <w:rsid w:val="003E115F"/>
    <w:rsid w:val="003E1356"/>
    <w:rsid w:val="003E1737"/>
    <w:rsid w:val="003E1759"/>
    <w:rsid w:val="003E177D"/>
    <w:rsid w:val="003E187D"/>
    <w:rsid w:val="003E1ABA"/>
    <w:rsid w:val="003E1BF1"/>
    <w:rsid w:val="003E1C65"/>
    <w:rsid w:val="003E1CD9"/>
    <w:rsid w:val="003E1D61"/>
    <w:rsid w:val="003E1E7F"/>
    <w:rsid w:val="003E1EAF"/>
    <w:rsid w:val="003E269C"/>
    <w:rsid w:val="003E269E"/>
    <w:rsid w:val="003E26A6"/>
    <w:rsid w:val="003E2790"/>
    <w:rsid w:val="003E28FF"/>
    <w:rsid w:val="003E320F"/>
    <w:rsid w:val="003E359D"/>
    <w:rsid w:val="003E3772"/>
    <w:rsid w:val="003E3E89"/>
    <w:rsid w:val="003E4CEC"/>
    <w:rsid w:val="003E4E3E"/>
    <w:rsid w:val="003E4F0B"/>
    <w:rsid w:val="003E4F53"/>
    <w:rsid w:val="003E507C"/>
    <w:rsid w:val="003E5182"/>
    <w:rsid w:val="003E542C"/>
    <w:rsid w:val="003E571B"/>
    <w:rsid w:val="003E5A7A"/>
    <w:rsid w:val="003E5B06"/>
    <w:rsid w:val="003E6078"/>
    <w:rsid w:val="003E62E4"/>
    <w:rsid w:val="003E62FF"/>
    <w:rsid w:val="003E64A1"/>
    <w:rsid w:val="003E6693"/>
    <w:rsid w:val="003E68DB"/>
    <w:rsid w:val="003E6FC7"/>
    <w:rsid w:val="003E75F2"/>
    <w:rsid w:val="003E7623"/>
    <w:rsid w:val="003E7899"/>
    <w:rsid w:val="003E7930"/>
    <w:rsid w:val="003E7944"/>
    <w:rsid w:val="003E7CE7"/>
    <w:rsid w:val="003E7D3D"/>
    <w:rsid w:val="003F0033"/>
    <w:rsid w:val="003F01B1"/>
    <w:rsid w:val="003F096A"/>
    <w:rsid w:val="003F0A14"/>
    <w:rsid w:val="003F0A24"/>
    <w:rsid w:val="003F0D35"/>
    <w:rsid w:val="003F0D5F"/>
    <w:rsid w:val="003F0ED1"/>
    <w:rsid w:val="003F114B"/>
    <w:rsid w:val="003F1296"/>
    <w:rsid w:val="003F12F0"/>
    <w:rsid w:val="003F15D3"/>
    <w:rsid w:val="003F1742"/>
    <w:rsid w:val="003F1A35"/>
    <w:rsid w:val="003F1B91"/>
    <w:rsid w:val="003F1D79"/>
    <w:rsid w:val="003F1E1C"/>
    <w:rsid w:val="003F1FDF"/>
    <w:rsid w:val="003F2066"/>
    <w:rsid w:val="003F20AA"/>
    <w:rsid w:val="003F21A4"/>
    <w:rsid w:val="003F228B"/>
    <w:rsid w:val="003F2581"/>
    <w:rsid w:val="003F27A5"/>
    <w:rsid w:val="003F2C4C"/>
    <w:rsid w:val="003F31C4"/>
    <w:rsid w:val="003F31E6"/>
    <w:rsid w:val="003F326D"/>
    <w:rsid w:val="003F3568"/>
    <w:rsid w:val="003F38FA"/>
    <w:rsid w:val="003F3EAB"/>
    <w:rsid w:val="003F3FB7"/>
    <w:rsid w:val="003F4002"/>
    <w:rsid w:val="003F436C"/>
    <w:rsid w:val="003F4539"/>
    <w:rsid w:val="003F4B29"/>
    <w:rsid w:val="003F4C40"/>
    <w:rsid w:val="003F4C69"/>
    <w:rsid w:val="003F4F2A"/>
    <w:rsid w:val="003F521E"/>
    <w:rsid w:val="003F5310"/>
    <w:rsid w:val="003F58D2"/>
    <w:rsid w:val="003F5945"/>
    <w:rsid w:val="003F5D93"/>
    <w:rsid w:val="003F5DA2"/>
    <w:rsid w:val="003F5E48"/>
    <w:rsid w:val="003F5EAA"/>
    <w:rsid w:val="003F5EDC"/>
    <w:rsid w:val="003F5F15"/>
    <w:rsid w:val="003F6059"/>
    <w:rsid w:val="003F619B"/>
    <w:rsid w:val="003F64A3"/>
    <w:rsid w:val="003F66A3"/>
    <w:rsid w:val="003F68C1"/>
    <w:rsid w:val="003F6B38"/>
    <w:rsid w:val="003F72D0"/>
    <w:rsid w:val="003F7546"/>
    <w:rsid w:val="003F791C"/>
    <w:rsid w:val="003F7A53"/>
    <w:rsid w:val="003F7A94"/>
    <w:rsid w:val="003F7C60"/>
    <w:rsid w:val="003F7E77"/>
    <w:rsid w:val="003F7F42"/>
    <w:rsid w:val="003F7F6C"/>
    <w:rsid w:val="004001F2"/>
    <w:rsid w:val="0040045A"/>
    <w:rsid w:val="00400D0B"/>
    <w:rsid w:val="00400E61"/>
    <w:rsid w:val="00401400"/>
    <w:rsid w:val="00401758"/>
    <w:rsid w:val="0040177D"/>
    <w:rsid w:val="004018A6"/>
    <w:rsid w:val="0040191A"/>
    <w:rsid w:val="00401EF6"/>
    <w:rsid w:val="00401F8E"/>
    <w:rsid w:val="00402176"/>
    <w:rsid w:val="00402395"/>
    <w:rsid w:val="00402A24"/>
    <w:rsid w:val="00402E5B"/>
    <w:rsid w:val="004034A6"/>
    <w:rsid w:val="00403551"/>
    <w:rsid w:val="00403763"/>
    <w:rsid w:val="0040385C"/>
    <w:rsid w:val="004038C2"/>
    <w:rsid w:val="00403DA2"/>
    <w:rsid w:val="004041A7"/>
    <w:rsid w:val="00404607"/>
    <w:rsid w:val="00404674"/>
    <w:rsid w:val="004048F1"/>
    <w:rsid w:val="00404F20"/>
    <w:rsid w:val="00404F7C"/>
    <w:rsid w:val="004050F8"/>
    <w:rsid w:val="00405156"/>
    <w:rsid w:val="00405199"/>
    <w:rsid w:val="0040530F"/>
    <w:rsid w:val="00406121"/>
    <w:rsid w:val="0040622F"/>
    <w:rsid w:val="004065B0"/>
    <w:rsid w:val="004065F5"/>
    <w:rsid w:val="0040676E"/>
    <w:rsid w:val="00406770"/>
    <w:rsid w:val="00406A15"/>
    <w:rsid w:val="00406B7F"/>
    <w:rsid w:val="004074D7"/>
    <w:rsid w:val="00407533"/>
    <w:rsid w:val="00407EB1"/>
    <w:rsid w:val="0041009C"/>
    <w:rsid w:val="00410131"/>
    <w:rsid w:val="00410327"/>
    <w:rsid w:val="0041045B"/>
    <w:rsid w:val="004104E7"/>
    <w:rsid w:val="00410503"/>
    <w:rsid w:val="00410702"/>
    <w:rsid w:val="0041087A"/>
    <w:rsid w:val="00410BE8"/>
    <w:rsid w:val="00410C08"/>
    <w:rsid w:val="00410D19"/>
    <w:rsid w:val="00410E1F"/>
    <w:rsid w:val="00410EA5"/>
    <w:rsid w:val="00410EC0"/>
    <w:rsid w:val="00411435"/>
    <w:rsid w:val="004114C0"/>
    <w:rsid w:val="004115BD"/>
    <w:rsid w:val="004118AD"/>
    <w:rsid w:val="0041199F"/>
    <w:rsid w:val="00411BAA"/>
    <w:rsid w:val="00411DB7"/>
    <w:rsid w:val="00411EC0"/>
    <w:rsid w:val="00412144"/>
    <w:rsid w:val="0041228A"/>
    <w:rsid w:val="004122A2"/>
    <w:rsid w:val="004128DD"/>
    <w:rsid w:val="004128F2"/>
    <w:rsid w:val="00412CD8"/>
    <w:rsid w:val="00412D07"/>
    <w:rsid w:val="00412FB0"/>
    <w:rsid w:val="00412FD4"/>
    <w:rsid w:val="004132A5"/>
    <w:rsid w:val="00413465"/>
    <w:rsid w:val="0041365B"/>
    <w:rsid w:val="00413671"/>
    <w:rsid w:val="00413797"/>
    <w:rsid w:val="00413911"/>
    <w:rsid w:val="004139DF"/>
    <w:rsid w:val="00413A6D"/>
    <w:rsid w:val="00413CFA"/>
    <w:rsid w:val="0041405D"/>
    <w:rsid w:val="004144B9"/>
    <w:rsid w:val="00414A4C"/>
    <w:rsid w:val="00414AEA"/>
    <w:rsid w:val="00415138"/>
    <w:rsid w:val="0041531F"/>
    <w:rsid w:val="004159A7"/>
    <w:rsid w:val="00415A57"/>
    <w:rsid w:val="00415BAC"/>
    <w:rsid w:val="00415D0A"/>
    <w:rsid w:val="00415DD1"/>
    <w:rsid w:val="00415E56"/>
    <w:rsid w:val="00416199"/>
    <w:rsid w:val="00416428"/>
    <w:rsid w:val="004169AF"/>
    <w:rsid w:val="004169BF"/>
    <w:rsid w:val="00416CD4"/>
    <w:rsid w:val="00417304"/>
    <w:rsid w:val="004177E7"/>
    <w:rsid w:val="00417B2C"/>
    <w:rsid w:val="00417C73"/>
    <w:rsid w:val="0042000F"/>
    <w:rsid w:val="004204D9"/>
    <w:rsid w:val="00420505"/>
    <w:rsid w:val="0042069F"/>
    <w:rsid w:val="004206F8"/>
    <w:rsid w:val="00420AC0"/>
    <w:rsid w:val="00420B4E"/>
    <w:rsid w:val="00420DCD"/>
    <w:rsid w:val="004211D0"/>
    <w:rsid w:val="00421277"/>
    <w:rsid w:val="004214B6"/>
    <w:rsid w:val="00421648"/>
    <w:rsid w:val="00421770"/>
    <w:rsid w:val="00421ADC"/>
    <w:rsid w:val="00421B89"/>
    <w:rsid w:val="00421BF6"/>
    <w:rsid w:val="00421C4E"/>
    <w:rsid w:val="00421E0C"/>
    <w:rsid w:val="00421EE1"/>
    <w:rsid w:val="00422360"/>
    <w:rsid w:val="0042258B"/>
    <w:rsid w:val="004228AD"/>
    <w:rsid w:val="00422A63"/>
    <w:rsid w:val="00422B41"/>
    <w:rsid w:val="00422C3C"/>
    <w:rsid w:val="00422D17"/>
    <w:rsid w:val="00422FF6"/>
    <w:rsid w:val="004231C8"/>
    <w:rsid w:val="0042363B"/>
    <w:rsid w:val="0042363F"/>
    <w:rsid w:val="00423904"/>
    <w:rsid w:val="0042396C"/>
    <w:rsid w:val="00424073"/>
    <w:rsid w:val="00424234"/>
    <w:rsid w:val="004243A0"/>
    <w:rsid w:val="00424525"/>
    <w:rsid w:val="00424638"/>
    <w:rsid w:val="004246AD"/>
    <w:rsid w:val="00424E65"/>
    <w:rsid w:val="0042501F"/>
    <w:rsid w:val="0042518E"/>
    <w:rsid w:val="004261C9"/>
    <w:rsid w:val="0042622F"/>
    <w:rsid w:val="004264A4"/>
    <w:rsid w:val="00426938"/>
    <w:rsid w:val="00426985"/>
    <w:rsid w:val="00426C21"/>
    <w:rsid w:val="00426C30"/>
    <w:rsid w:val="00426C4F"/>
    <w:rsid w:val="00426D3A"/>
    <w:rsid w:val="00426F8D"/>
    <w:rsid w:val="00426F9B"/>
    <w:rsid w:val="004275A9"/>
    <w:rsid w:val="004276BC"/>
    <w:rsid w:val="00427F8A"/>
    <w:rsid w:val="004300E4"/>
    <w:rsid w:val="0043041F"/>
    <w:rsid w:val="0043044D"/>
    <w:rsid w:val="004308C2"/>
    <w:rsid w:val="00430A08"/>
    <w:rsid w:val="00430A7F"/>
    <w:rsid w:val="00430BA0"/>
    <w:rsid w:val="00430D70"/>
    <w:rsid w:val="00430F31"/>
    <w:rsid w:val="00430F81"/>
    <w:rsid w:val="004312AA"/>
    <w:rsid w:val="0043199E"/>
    <w:rsid w:val="00431B01"/>
    <w:rsid w:val="00431F44"/>
    <w:rsid w:val="0043245F"/>
    <w:rsid w:val="004326BA"/>
    <w:rsid w:val="00432A90"/>
    <w:rsid w:val="00432EED"/>
    <w:rsid w:val="0043314F"/>
    <w:rsid w:val="004331D6"/>
    <w:rsid w:val="004333B4"/>
    <w:rsid w:val="004334A0"/>
    <w:rsid w:val="0043357C"/>
    <w:rsid w:val="00433685"/>
    <w:rsid w:val="004338A9"/>
    <w:rsid w:val="00433AED"/>
    <w:rsid w:val="00433CF6"/>
    <w:rsid w:val="00433F3E"/>
    <w:rsid w:val="00433F7F"/>
    <w:rsid w:val="0043415A"/>
    <w:rsid w:val="004341B2"/>
    <w:rsid w:val="004347D9"/>
    <w:rsid w:val="0043481D"/>
    <w:rsid w:val="00434B84"/>
    <w:rsid w:val="00434C10"/>
    <w:rsid w:val="00434C4C"/>
    <w:rsid w:val="00434CCB"/>
    <w:rsid w:val="00434DE7"/>
    <w:rsid w:val="004350C9"/>
    <w:rsid w:val="0043529A"/>
    <w:rsid w:val="00435647"/>
    <w:rsid w:val="00435A5C"/>
    <w:rsid w:val="0043601C"/>
    <w:rsid w:val="004360F6"/>
    <w:rsid w:val="00436181"/>
    <w:rsid w:val="00436307"/>
    <w:rsid w:val="004366DE"/>
    <w:rsid w:val="00436859"/>
    <w:rsid w:val="00436A3B"/>
    <w:rsid w:val="00436C0E"/>
    <w:rsid w:val="0043721A"/>
    <w:rsid w:val="004373C6"/>
    <w:rsid w:val="004375B0"/>
    <w:rsid w:val="004378A6"/>
    <w:rsid w:val="00437C9F"/>
    <w:rsid w:val="00437CF0"/>
    <w:rsid w:val="00437EA9"/>
    <w:rsid w:val="004400C3"/>
    <w:rsid w:val="0044012C"/>
    <w:rsid w:val="0044038B"/>
    <w:rsid w:val="00440687"/>
    <w:rsid w:val="00440873"/>
    <w:rsid w:val="0044095A"/>
    <w:rsid w:val="00440BAB"/>
    <w:rsid w:val="00440EC9"/>
    <w:rsid w:val="00441553"/>
    <w:rsid w:val="004415A1"/>
    <w:rsid w:val="0044183C"/>
    <w:rsid w:val="00441C21"/>
    <w:rsid w:val="00441DC9"/>
    <w:rsid w:val="00441E9F"/>
    <w:rsid w:val="0044216B"/>
    <w:rsid w:val="00442899"/>
    <w:rsid w:val="00442C00"/>
    <w:rsid w:val="00442F53"/>
    <w:rsid w:val="00443379"/>
    <w:rsid w:val="0044346B"/>
    <w:rsid w:val="004434FA"/>
    <w:rsid w:val="00443612"/>
    <w:rsid w:val="004437C4"/>
    <w:rsid w:val="004437E5"/>
    <w:rsid w:val="00443A0F"/>
    <w:rsid w:val="00443DDD"/>
    <w:rsid w:val="00443FAD"/>
    <w:rsid w:val="00443FC4"/>
    <w:rsid w:val="0044437F"/>
    <w:rsid w:val="004444B2"/>
    <w:rsid w:val="00444779"/>
    <w:rsid w:val="004448D5"/>
    <w:rsid w:val="00444AB4"/>
    <w:rsid w:val="00444B08"/>
    <w:rsid w:val="00444CAF"/>
    <w:rsid w:val="00444CCE"/>
    <w:rsid w:val="00445205"/>
    <w:rsid w:val="00445450"/>
    <w:rsid w:val="004454CB"/>
    <w:rsid w:val="004457A2"/>
    <w:rsid w:val="00445976"/>
    <w:rsid w:val="004459DD"/>
    <w:rsid w:val="00445DCE"/>
    <w:rsid w:val="00445EDB"/>
    <w:rsid w:val="0044603D"/>
    <w:rsid w:val="00446358"/>
    <w:rsid w:val="00446810"/>
    <w:rsid w:val="00446A87"/>
    <w:rsid w:val="00446B7A"/>
    <w:rsid w:val="00446D07"/>
    <w:rsid w:val="00446F9E"/>
    <w:rsid w:val="004471B7"/>
    <w:rsid w:val="00447681"/>
    <w:rsid w:val="00447907"/>
    <w:rsid w:val="00450430"/>
    <w:rsid w:val="00450490"/>
    <w:rsid w:val="004506F4"/>
    <w:rsid w:val="004506F5"/>
    <w:rsid w:val="0045072A"/>
    <w:rsid w:val="0045094A"/>
    <w:rsid w:val="00450A21"/>
    <w:rsid w:val="00450CE0"/>
    <w:rsid w:val="0045156F"/>
    <w:rsid w:val="00451573"/>
    <w:rsid w:val="004515E4"/>
    <w:rsid w:val="00451602"/>
    <w:rsid w:val="00451676"/>
    <w:rsid w:val="004516E7"/>
    <w:rsid w:val="0045170F"/>
    <w:rsid w:val="004518CF"/>
    <w:rsid w:val="00451A75"/>
    <w:rsid w:val="00451B23"/>
    <w:rsid w:val="00451CD1"/>
    <w:rsid w:val="00451F00"/>
    <w:rsid w:val="004524CE"/>
    <w:rsid w:val="00452538"/>
    <w:rsid w:val="00452A42"/>
    <w:rsid w:val="00452AC9"/>
    <w:rsid w:val="00452DBC"/>
    <w:rsid w:val="00452EFA"/>
    <w:rsid w:val="00453216"/>
    <w:rsid w:val="0045344B"/>
    <w:rsid w:val="004535DB"/>
    <w:rsid w:val="00453644"/>
    <w:rsid w:val="00453892"/>
    <w:rsid w:val="00453997"/>
    <w:rsid w:val="00453BAC"/>
    <w:rsid w:val="004540E2"/>
    <w:rsid w:val="00454219"/>
    <w:rsid w:val="004544DD"/>
    <w:rsid w:val="004546CE"/>
    <w:rsid w:val="00454825"/>
    <w:rsid w:val="00454EA8"/>
    <w:rsid w:val="0045528F"/>
    <w:rsid w:val="00455743"/>
    <w:rsid w:val="00455788"/>
    <w:rsid w:val="004559F1"/>
    <w:rsid w:val="00455A08"/>
    <w:rsid w:val="00455AD0"/>
    <w:rsid w:val="00455C72"/>
    <w:rsid w:val="00455E1E"/>
    <w:rsid w:val="00455F83"/>
    <w:rsid w:val="004560DE"/>
    <w:rsid w:val="004564AC"/>
    <w:rsid w:val="004564F5"/>
    <w:rsid w:val="0045684D"/>
    <w:rsid w:val="0045686A"/>
    <w:rsid w:val="00456973"/>
    <w:rsid w:val="0045709B"/>
    <w:rsid w:val="00457241"/>
    <w:rsid w:val="004575F1"/>
    <w:rsid w:val="004576E8"/>
    <w:rsid w:val="00457C6A"/>
    <w:rsid w:val="00457CCB"/>
    <w:rsid w:val="00457EA1"/>
    <w:rsid w:val="00457EC8"/>
    <w:rsid w:val="00457FDE"/>
    <w:rsid w:val="00457FF5"/>
    <w:rsid w:val="00460080"/>
    <w:rsid w:val="00460096"/>
    <w:rsid w:val="0046025E"/>
    <w:rsid w:val="00460368"/>
    <w:rsid w:val="004603FA"/>
    <w:rsid w:val="004607CB"/>
    <w:rsid w:val="00460AD1"/>
    <w:rsid w:val="0046100B"/>
    <w:rsid w:val="004611B5"/>
    <w:rsid w:val="00461842"/>
    <w:rsid w:val="004619D1"/>
    <w:rsid w:val="00461E79"/>
    <w:rsid w:val="00461E7C"/>
    <w:rsid w:val="00461ECA"/>
    <w:rsid w:val="0046200F"/>
    <w:rsid w:val="0046232F"/>
    <w:rsid w:val="004625BA"/>
    <w:rsid w:val="0046267C"/>
    <w:rsid w:val="00462776"/>
    <w:rsid w:val="004629E4"/>
    <w:rsid w:val="00462E24"/>
    <w:rsid w:val="0046341B"/>
    <w:rsid w:val="004635F7"/>
    <w:rsid w:val="00463911"/>
    <w:rsid w:val="004639AF"/>
    <w:rsid w:val="00463A8E"/>
    <w:rsid w:val="00463B48"/>
    <w:rsid w:val="00463D4C"/>
    <w:rsid w:val="00463E1B"/>
    <w:rsid w:val="00463F13"/>
    <w:rsid w:val="004640C0"/>
    <w:rsid w:val="004641E2"/>
    <w:rsid w:val="00464447"/>
    <w:rsid w:val="004646B2"/>
    <w:rsid w:val="004648BD"/>
    <w:rsid w:val="004648DA"/>
    <w:rsid w:val="00464A35"/>
    <w:rsid w:val="00464D97"/>
    <w:rsid w:val="00465037"/>
    <w:rsid w:val="00465120"/>
    <w:rsid w:val="004653F0"/>
    <w:rsid w:val="004655D1"/>
    <w:rsid w:val="00465900"/>
    <w:rsid w:val="004659C8"/>
    <w:rsid w:val="00465D47"/>
    <w:rsid w:val="00465E72"/>
    <w:rsid w:val="0046605E"/>
    <w:rsid w:val="004664D9"/>
    <w:rsid w:val="00466556"/>
    <w:rsid w:val="0046666B"/>
    <w:rsid w:val="00466980"/>
    <w:rsid w:val="00466B15"/>
    <w:rsid w:val="00466CA3"/>
    <w:rsid w:val="004670F5"/>
    <w:rsid w:val="004674AE"/>
    <w:rsid w:val="0046765A"/>
    <w:rsid w:val="00467928"/>
    <w:rsid w:val="00467A30"/>
    <w:rsid w:val="00467A43"/>
    <w:rsid w:val="00467AA1"/>
    <w:rsid w:val="00467AA2"/>
    <w:rsid w:val="00467E10"/>
    <w:rsid w:val="004701AA"/>
    <w:rsid w:val="004706B4"/>
    <w:rsid w:val="00470992"/>
    <w:rsid w:val="00470F0C"/>
    <w:rsid w:val="00470F31"/>
    <w:rsid w:val="004710C4"/>
    <w:rsid w:val="0047186C"/>
    <w:rsid w:val="0047193D"/>
    <w:rsid w:val="00471D5B"/>
    <w:rsid w:val="0047214F"/>
    <w:rsid w:val="00472200"/>
    <w:rsid w:val="004723F1"/>
    <w:rsid w:val="004729D9"/>
    <w:rsid w:val="00472B30"/>
    <w:rsid w:val="00472D8D"/>
    <w:rsid w:val="00472FB4"/>
    <w:rsid w:val="00473403"/>
    <w:rsid w:val="004735C3"/>
    <w:rsid w:val="004739AD"/>
    <w:rsid w:val="00473AFB"/>
    <w:rsid w:val="00473B4A"/>
    <w:rsid w:val="00473B65"/>
    <w:rsid w:val="00473C6E"/>
    <w:rsid w:val="00473C7F"/>
    <w:rsid w:val="00473C99"/>
    <w:rsid w:val="00473DE6"/>
    <w:rsid w:val="00473E0A"/>
    <w:rsid w:val="004742C6"/>
    <w:rsid w:val="004743E0"/>
    <w:rsid w:val="0047440E"/>
    <w:rsid w:val="00474503"/>
    <w:rsid w:val="00474A97"/>
    <w:rsid w:val="00474B3E"/>
    <w:rsid w:val="0047561E"/>
    <w:rsid w:val="004757B6"/>
    <w:rsid w:val="00475812"/>
    <w:rsid w:val="00475A23"/>
    <w:rsid w:val="00475CB6"/>
    <w:rsid w:val="00475D6A"/>
    <w:rsid w:val="00475F81"/>
    <w:rsid w:val="00476010"/>
    <w:rsid w:val="004760FA"/>
    <w:rsid w:val="004760FB"/>
    <w:rsid w:val="00476452"/>
    <w:rsid w:val="0047653F"/>
    <w:rsid w:val="00476542"/>
    <w:rsid w:val="004767AE"/>
    <w:rsid w:val="00476C10"/>
    <w:rsid w:val="0047717D"/>
    <w:rsid w:val="0047760A"/>
    <w:rsid w:val="00477AC3"/>
    <w:rsid w:val="00477C72"/>
    <w:rsid w:val="00477E23"/>
    <w:rsid w:val="004804B8"/>
    <w:rsid w:val="004806A4"/>
    <w:rsid w:val="004808BF"/>
    <w:rsid w:val="0048099D"/>
    <w:rsid w:val="004809FF"/>
    <w:rsid w:val="00480A09"/>
    <w:rsid w:val="00480ED3"/>
    <w:rsid w:val="0048122A"/>
    <w:rsid w:val="0048136F"/>
    <w:rsid w:val="00481894"/>
    <w:rsid w:val="004818CC"/>
    <w:rsid w:val="0048190E"/>
    <w:rsid w:val="00481A3D"/>
    <w:rsid w:val="00481E05"/>
    <w:rsid w:val="00482306"/>
    <w:rsid w:val="004823C8"/>
    <w:rsid w:val="004825AD"/>
    <w:rsid w:val="0048271B"/>
    <w:rsid w:val="0048277B"/>
    <w:rsid w:val="0048299D"/>
    <w:rsid w:val="00482BE9"/>
    <w:rsid w:val="00483396"/>
    <w:rsid w:val="0048343A"/>
    <w:rsid w:val="00483685"/>
    <w:rsid w:val="00483B77"/>
    <w:rsid w:val="00483CD5"/>
    <w:rsid w:val="004842F4"/>
    <w:rsid w:val="0048441D"/>
    <w:rsid w:val="00484E7E"/>
    <w:rsid w:val="00484ED0"/>
    <w:rsid w:val="00484F16"/>
    <w:rsid w:val="00484FAD"/>
    <w:rsid w:val="00485253"/>
    <w:rsid w:val="004855E4"/>
    <w:rsid w:val="00485795"/>
    <w:rsid w:val="00485CCB"/>
    <w:rsid w:val="00485D95"/>
    <w:rsid w:val="00485DB6"/>
    <w:rsid w:val="00485E6B"/>
    <w:rsid w:val="00486634"/>
    <w:rsid w:val="004866C1"/>
    <w:rsid w:val="00486789"/>
    <w:rsid w:val="0048686A"/>
    <w:rsid w:val="004868DE"/>
    <w:rsid w:val="004869EB"/>
    <w:rsid w:val="00486B19"/>
    <w:rsid w:val="00486B3A"/>
    <w:rsid w:val="00486EBD"/>
    <w:rsid w:val="00487116"/>
    <w:rsid w:val="00487228"/>
    <w:rsid w:val="0048756F"/>
    <w:rsid w:val="004876FB"/>
    <w:rsid w:val="00487DE9"/>
    <w:rsid w:val="00487E60"/>
    <w:rsid w:val="00487F10"/>
    <w:rsid w:val="0049021C"/>
    <w:rsid w:val="004903E5"/>
    <w:rsid w:val="00490BA6"/>
    <w:rsid w:val="00490D01"/>
    <w:rsid w:val="00490DE4"/>
    <w:rsid w:val="004911E9"/>
    <w:rsid w:val="0049121A"/>
    <w:rsid w:val="00491931"/>
    <w:rsid w:val="0049197A"/>
    <w:rsid w:val="00491A79"/>
    <w:rsid w:val="00491BD1"/>
    <w:rsid w:val="00491F56"/>
    <w:rsid w:val="004921C2"/>
    <w:rsid w:val="0049226D"/>
    <w:rsid w:val="00492439"/>
    <w:rsid w:val="0049255D"/>
    <w:rsid w:val="00492619"/>
    <w:rsid w:val="0049261A"/>
    <w:rsid w:val="004926C9"/>
    <w:rsid w:val="004927B4"/>
    <w:rsid w:val="004928B8"/>
    <w:rsid w:val="00492E3C"/>
    <w:rsid w:val="00493036"/>
    <w:rsid w:val="00493227"/>
    <w:rsid w:val="004933F6"/>
    <w:rsid w:val="0049364B"/>
    <w:rsid w:val="00493ACB"/>
    <w:rsid w:val="00493D46"/>
    <w:rsid w:val="0049404A"/>
    <w:rsid w:val="004941C4"/>
    <w:rsid w:val="0049426A"/>
    <w:rsid w:val="004945AF"/>
    <w:rsid w:val="004947BD"/>
    <w:rsid w:val="0049490C"/>
    <w:rsid w:val="00495011"/>
    <w:rsid w:val="00495536"/>
    <w:rsid w:val="004958ED"/>
    <w:rsid w:val="00495B5A"/>
    <w:rsid w:val="00495BEF"/>
    <w:rsid w:val="00495C5B"/>
    <w:rsid w:val="00495D35"/>
    <w:rsid w:val="00495DAE"/>
    <w:rsid w:val="00495E1D"/>
    <w:rsid w:val="00495FD3"/>
    <w:rsid w:val="00496A69"/>
    <w:rsid w:val="00496BB0"/>
    <w:rsid w:val="00496FA2"/>
    <w:rsid w:val="0049720C"/>
    <w:rsid w:val="004972A9"/>
    <w:rsid w:val="00497601"/>
    <w:rsid w:val="0049763C"/>
    <w:rsid w:val="0049770D"/>
    <w:rsid w:val="0049774E"/>
    <w:rsid w:val="0049778F"/>
    <w:rsid w:val="00497AD1"/>
    <w:rsid w:val="00497BA8"/>
    <w:rsid w:val="00497CB2"/>
    <w:rsid w:val="00497EDF"/>
    <w:rsid w:val="004A003D"/>
    <w:rsid w:val="004A0120"/>
    <w:rsid w:val="004A03AC"/>
    <w:rsid w:val="004A0677"/>
    <w:rsid w:val="004A09C5"/>
    <w:rsid w:val="004A0BD4"/>
    <w:rsid w:val="004A0FE2"/>
    <w:rsid w:val="004A109B"/>
    <w:rsid w:val="004A1156"/>
    <w:rsid w:val="004A1417"/>
    <w:rsid w:val="004A146F"/>
    <w:rsid w:val="004A149D"/>
    <w:rsid w:val="004A14B4"/>
    <w:rsid w:val="004A191B"/>
    <w:rsid w:val="004A1B0D"/>
    <w:rsid w:val="004A1D2C"/>
    <w:rsid w:val="004A1E8B"/>
    <w:rsid w:val="004A2139"/>
    <w:rsid w:val="004A24AC"/>
    <w:rsid w:val="004A2527"/>
    <w:rsid w:val="004A28D5"/>
    <w:rsid w:val="004A293B"/>
    <w:rsid w:val="004A2AEE"/>
    <w:rsid w:val="004A2B8D"/>
    <w:rsid w:val="004A2CF6"/>
    <w:rsid w:val="004A2F3B"/>
    <w:rsid w:val="004A3249"/>
    <w:rsid w:val="004A34AA"/>
    <w:rsid w:val="004A3A6B"/>
    <w:rsid w:val="004A3C85"/>
    <w:rsid w:val="004A40F6"/>
    <w:rsid w:val="004A437E"/>
    <w:rsid w:val="004A4A6D"/>
    <w:rsid w:val="004A4B24"/>
    <w:rsid w:val="004A4B44"/>
    <w:rsid w:val="004A5258"/>
    <w:rsid w:val="004A530A"/>
    <w:rsid w:val="004A5418"/>
    <w:rsid w:val="004A5607"/>
    <w:rsid w:val="004A57F9"/>
    <w:rsid w:val="004A59EE"/>
    <w:rsid w:val="004A59F8"/>
    <w:rsid w:val="004A5A66"/>
    <w:rsid w:val="004A5B40"/>
    <w:rsid w:val="004A5F76"/>
    <w:rsid w:val="004A6318"/>
    <w:rsid w:val="004A63C8"/>
    <w:rsid w:val="004A66B8"/>
    <w:rsid w:val="004A6A28"/>
    <w:rsid w:val="004A6CA8"/>
    <w:rsid w:val="004A6D2D"/>
    <w:rsid w:val="004A6D44"/>
    <w:rsid w:val="004A6EB3"/>
    <w:rsid w:val="004A70D5"/>
    <w:rsid w:val="004A7325"/>
    <w:rsid w:val="004A73BA"/>
    <w:rsid w:val="004A7587"/>
    <w:rsid w:val="004A7590"/>
    <w:rsid w:val="004A773C"/>
    <w:rsid w:val="004A7860"/>
    <w:rsid w:val="004A7CF3"/>
    <w:rsid w:val="004B001C"/>
    <w:rsid w:val="004B021A"/>
    <w:rsid w:val="004B0594"/>
    <w:rsid w:val="004B0867"/>
    <w:rsid w:val="004B0D6B"/>
    <w:rsid w:val="004B0F79"/>
    <w:rsid w:val="004B1357"/>
    <w:rsid w:val="004B13EC"/>
    <w:rsid w:val="004B1B82"/>
    <w:rsid w:val="004B1C2F"/>
    <w:rsid w:val="004B1E75"/>
    <w:rsid w:val="004B2406"/>
    <w:rsid w:val="004B253E"/>
    <w:rsid w:val="004B2557"/>
    <w:rsid w:val="004B25DE"/>
    <w:rsid w:val="004B2D55"/>
    <w:rsid w:val="004B3532"/>
    <w:rsid w:val="004B35DD"/>
    <w:rsid w:val="004B3835"/>
    <w:rsid w:val="004B383E"/>
    <w:rsid w:val="004B38C4"/>
    <w:rsid w:val="004B3D17"/>
    <w:rsid w:val="004B3F4E"/>
    <w:rsid w:val="004B3F6D"/>
    <w:rsid w:val="004B406C"/>
    <w:rsid w:val="004B40FF"/>
    <w:rsid w:val="004B4358"/>
    <w:rsid w:val="004B44E2"/>
    <w:rsid w:val="004B457E"/>
    <w:rsid w:val="004B45CC"/>
    <w:rsid w:val="004B4DB0"/>
    <w:rsid w:val="004B4E8A"/>
    <w:rsid w:val="004B4EBE"/>
    <w:rsid w:val="004B4F04"/>
    <w:rsid w:val="004B54EE"/>
    <w:rsid w:val="004B57FA"/>
    <w:rsid w:val="004B583C"/>
    <w:rsid w:val="004B5A5F"/>
    <w:rsid w:val="004B5AE4"/>
    <w:rsid w:val="004B5F3E"/>
    <w:rsid w:val="004B60E0"/>
    <w:rsid w:val="004B6407"/>
    <w:rsid w:val="004B68D1"/>
    <w:rsid w:val="004B6C79"/>
    <w:rsid w:val="004B706D"/>
    <w:rsid w:val="004B7152"/>
    <w:rsid w:val="004B723B"/>
    <w:rsid w:val="004B7991"/>
    <w:rsid w:val="004B79FB"/>
    <w:rsid w:val="004B7AC9"/>
    <w:rsid w:val="004B7D0F"/>
    <w:rsid w:val="004C0375"/>
    <w:rsid w:val="004C0436"/>
    <w:rsid w:val="004C05F1"/>
    <w:rsid w:val="004C07E0"/>
    <w:rsid w:val="004C08E4"/>
    <w:rsid w:val="004C0907"/>
    <w:rsid w:val="004C0CB3"/>
    <w:rsid w:val="004C0D04"/>
    <w:rsid w:val="004C0EBE"/>
    <w:rsid w:val="004C0EF9"/>
    <w:rsid w:val="004C126C"/>
    <w:rsid w:val="004C1556"/>
    <w:rsid w:val="004C1C38"/>
    <w:rsid w:val="004C1FF0"/>
    <w:rsid w:val="004C214E"/>
    <w:rsid w:val="004C2256"/>
    <w:rsid w:val="004C26FD"/>
    <w:rsid w:val="004C2D7E"/>
    <w:rsid w:val="004C3481"/>
    <w:rsid w:val="004C377A"/>
    <w:rsid w:val="004C39B8"/>
    <w:rsid w:val="004C3ADC"/>
    <w:rsid w:val="004C3D53"/>
    <w:rsid w:val="004C3DF4"/>
    <w:rsid w:val="004C406F"/>
    <w:rsid w:val="004C40E7"/>
    <w:rsid w:val="004C44EE"/>
    <w:rsid w:val="004C49A7"/>
    <w:rsid w:val="004C5029"/>
    <w:rsid w:val="004C5258"/>
    <w:rsid w:val="004C526B"/>
    <w:rsid w:val="004C55E7"/>
    <w:rsid w:val="004C564B"/>
    <w:rsid w:val="004C5C10"/>
    <w:rsid w:val="004C5D37"/>
    <w:rsid w:val="004C5EE0"/>
    <w:rsid w:val="004C639B"/>
    <w:rsid w:val="004C6787"/>
    <w:rsid w:val="004C6A48"/>
    <w:rsid w:val="004C6B5B"/>
    <w:rsid w:val="004C6DD1"/>
    <w:rsid w:val="004C7212"/>
    <w:rsid w:val="004C7345"/>
    <w:rsid w:val="004C734A"/>
    <w:rsid w:val="004C7647"/>
    <w:rsid w:val="004C77DE"/>
    <w:rsid w:val="004C7897"/>
    <w:rsid w:val="004C7903"/>
    <w:rsid w:val="004C7941"/>
    <w:rsid w:val="004C7E36"/>
    <w:rsid w:val="004C7E71"/>
    <w:rsid w:val="004C7EFF"/>
    <w:rsid w:val="004C7FB3"/>
    <w:rsid w:val="004D02EA"/>
    <w:rsid w:val="004D0798"/>
    <w:rsid w:val="004D089F"/>
    <w:rsid w:val="004D0E51"/>
    <w:rsid w:val="004D0F8F"/>
    <w:rsid w:val="004D12E2"/>
    <w:rsid w:val="004D140A"/>
    <w:rsid w:val="004D1584"/>
    <w:rsid w:val="004D1C5B"/>
    <w:rsid w:val="004D1DCC"/>
    <w:rsid w:val="004D1ED3"/>
    <w:rsid w:val="004D1FEE"/>
    <w:rsid w:val="004D23F0"/>
    <w:rsid w:val="004D2422"/>
    <w:rsid w:val="004D24CA"/>
    <w:rsid w:val="004D25B6"/>
    <w:rsid w:val="004D2607"/>
    <w:rsid w:val="004D27C8"/>
    <w:rsid w:val="004D2AAE"/>
    <w:rsid w:val="004D2C86"/>
    <w:rsid w:val="004D308D"/>
    <w:rsid w:val="004D3544"/>
    <w:rsid w:val="004D36E2"/>
    <w:rsid w:val="004D37B1"/>
    <w:rsid w:val="004D3A65"/>
    <w:rsid w:val="004D3E3B"/>
    <w:rsid w:val="004D3F50"/>
    <w:rsid w:val="004D405A"/>
    <w:rsid w:val="004D40E5"/>
    <w:rsid w:val="004D422E"/>
    <w:rsid w:val="004D42C6"/>
    <w:rsid w:val="004D48B7"/>
    <w:rsid w:val="004D4927"/>
    <w:rsid w:val="004D4947"/>
    <w:rsid w:val="004D49E2"/>
    <w:rsid w:val="004D4B78"/>
    <w:rsid w:val="004D4D9B"/>
    <w:rsid w:val="004D51EF"/>
    <w:rsid w:val="004D535A"/>
    <w:rsid w:val="004D5937"/>
    <w:rsid w:val="004D5CBF"/>
    <w:rsid w:val="004D5D6A"/>
    <w:rsid w:val="004D5DFA"/>
    <w:rsid w:val="004D600C"/>
    <w:rsid w:val="004D63F9"/>
    <w:rsid w:val="004D67AE"/>
    <w:rsid w:val="004D690F"/>
    <w:rsid w:val="004D70F2"/>
    <w:rsid w:val="004D799F"/>
    <w:rsid w:val="004D79B1"/>
    <w:rsid w:val="004D7A2E"/>
    <w:rsid w:val="004E0129"/>
    <w:rsid w:val="004E0192"/>
    <w:rsid w:val="004E04AD"/>
    <w:rsid w:val="004E057C"/>
    <w:rsid w:val="004E07BD"/>
    <w:rsid w:val="004E0903"/>
    <w:rsid w:val="004E0C8A"/>
    <w:rsid w:val="004E0C8B"/>
    <w:rsid w:val="004E1206"/>
    <w:rsid w:val="004E14B8"/>
    <w:rsid w:val="004E18B5"/>
    <w:rsid w:val="004E1B2F"/>
    <w:rsid w:val="004E1D00"/>
    <w:rsid w:val="004E20D7"/>
    <w:rsid w:val="004E2762"/>
    <w:rsid w:val="004E2A96"/>
    <w:rsid w:val="004E2B38"/>
    <w:rsid w:val="004E2E11"/>
    <w:rsid w:val="004E32A4"/>
    <w:rsid w:val="004E3459"/>
    <w:rsid w:val="004E35A8"/>
    <w:rsid w:val="004E362D"/>
    <w:rsid w:val="004E3F8C"/>
    <w:rsid w:val="004E40CA"/>
    <w:rsid w:val="004E4251"/>
    <w:rsid w:val="004E42EA"/>
    <w:rsid w:val="004E451F"/>
    <w:rsid w:val="004E4A75"/>
    <w:rsid w:val="004E4AC5"/>
    <w:rsid w:val="004E4AD7"/>
    <w:rsid w:val="004E4C2D"/>
    <w:rsid w:val="004E4D1B"/>
    <w:rsid w:val="004E4E6A"/>
    <w:rsid w:val="004E570D"/>
    <w:rsid w:val="004E5873"/>
    <w:rsid w:val="004E59F4"/>
    <w:rsid w:val="004E5AD8"/>
    <w:rsid w:val="004E5B9B"/>
    <w:rsid w:val="004E6163"/>
    <w:rsid w:val="004E624F"/>
    <w:rsid w:val="004E652E"/>
    <w:rsid w:val="004E67B1"/>
    <w:rsid w:val="004E6B4F"/>
    <w:rsid w:val="004E6B68"/>
    <w:rsid w:val="004E6CA1"/>
    <w:rsid w:val="004E6F37"/>
    <w:rsid w:val="004E70C7"/>
    <w:rsid w:val="004E722A"/>
    <w:rsid w:val="004E75D4"/>
    <w:rsid w:val="004E7C41"/>
    <w:rsid w:val="004E7F1D"/>
    <w:rsid w:val="004F01B8"/>
    <w:rsid w:val="004F0286"/>
    <w:rsid w:val="004F04DE"/>
    <w:rsid w:val="004F0711"/>
    <w:rsid w:val="004F0A22"/>
    <w:rsid w:val="004F0C0D"/>
    <w:rsid w:val="004F0D6E"/>
    <w:rsid w:val="004F1167"/>
    <w:rsid w:val="004F1176"/>
    <w:rsid w:val="004F12F3"/>
    <w:rsid w:val="004F1706"/>
    <w:rsid w:val="004F1A75"/>
    <w:rsid w:val="004F1E70"/>
    <w:rsid w:val="004F2196"/>
    <w:rsid w:val="004F2282"/>
    <w:rsid w:val="004F255D"/>
    <w:rsid w:val="004F289F"/>
    <w:rsid w:val="004F2EBE"/>
    <w:rsid w:val="004F2FE1"/>
    <w:rsid w:val="004F3032"/>
    <w:rsid w:val="004F3063"/>
    <w:rsid w:val="004F33E1"/>
    <w:rsid w:val="004F39AE"/>
    <w:rsid w:val="004F3C20"/>
    <w:rsid w:val="004F3DF8"/>
    <w:rsid w:val="004F3EEE"/>
    <w:rsid w:val="004F42A3"/>
    <w:rsid w:val="004F43AC"/>
    <w:rsid w:val="004F44C3"/>
    <w:rsid w:val="004F4509"/>
    <w:rsid w:val="004F4781"/>
    <w:rsid w:val="004F478F"/>
    <w:rsid w:val="004F50E3"/>
    <w:rsid w:val="004F56F8"/>
    <w:rsid w:val="004F59BF"/>
    <w:rsid w:val="004F5BBB"/>
    <w:rsid w:val="004F5D6A"/>
    <w:rsid w:val="004F5F4D"/>
    <w:rsid w:val="004F6176"/>
    <w:rsid w:val="004F61DD"/>
    <w:rsid w:val="004F6488"/>
    <w:rsid w:val="004F64E5"/>
    <w:rsid w:val="004F6EB9"/>
    <w:rsid w:val="004F7077"/>
    <w:rsid w:val="004F7862"/>
    <w:rsid w:val="004F7A92"/>
    <w:rsid w:val="004F7BFF"/>
    <w:rsid w:val="004F7D79"/>
    <w:rsid w:val="00500263"/>
    <w:rsid w:val="005003AD"/>
    <w:rsid w:val="005004D0"/>
    <w:rsid w:val="00500659"/>
    <w:rsid w:val="00500688"/>
    <w:rsid w:val="00500760"/>
    <w:rsid w:val="005007D9"/>
    <w:rsid w:val="00500819"/>
    <w:rsid w:val="00500938"/>
    <w:rsid w:val="00500A1E"/>
    <w:rsid w:val="00500AAD"/>
    <w:rsid w:val="00500F64"/>
    <w:rsid w:val="00501091"/>
    <w:rsid w:val="005011B5"/>
    <w:rsid w:val="00501465"/>
    <w:rsid w:val="005016DB"/>
    <w:rsid w:val="005017D6"/>
    <w:rsid w:val="005018FA"/>
    <w:rsid w:val="00501CD8"/>
    <w:rsid w:val="005025E4"/>
    <w:rsid w:val="0050274B"/>
    <w:rsid w:val="00502A84"/>
    <w:rsid w:val="00502C16"/>
    <w:rsid w:val="00502CA9"/>
    <w:rsid w:val="00502D77"/>
    <w:rsid w:val="00503064"/>
    <w:rsid w:val="0050390D"/>
    <w:rsid w:val="00503C86"/>
    <w:rsid w:val="00503D25"/>
    <w:rsid w:val="00503FB3"/>
    <w:rsid w:val="00504227"/>
    <w:rsid w:val="0050434C"/>
    <w:rsid w:val="00504569"/>
    <w:rsid w:val="00504956"/>
    <w:rsid w:val="0050501E"/>
    <w:rsid w:val="0050505C"/>
    <w:rsid w:val="005057CE"/>
    <w:rsid w:val="005058A0"/>
    <w:rsid w:val="00505911"/>
    <w:rsid w:val="0050593F"/>
    <w:rsid w:val="00505B16"/>
    <w:rsid w:val="005060E1"/>
    <w:rsid w:val="0050614F"/>
    <w:rsid w:val="005061B0"/>
    <w:rsid w:val="005062F4"/>
    <w:rsid w:val="005068BF"/>
    <w:rsid w:val="00506CFD"/>
    <w:rsid w:val="00506DB5"/>
    <w:rsid w:val="005070BF"/>
    <w:rsid w:val="00507150"/>
    <w:rsid w:val="0050720D"/>
    <w:rsid w:val="00507325"/>
    <w:rsid w:val="00507537"/>
    <w:rsid w:val="00507606"/>
    <w:rsid w:val="00507B3A"/>
    <w:rsid w:val="00507B42"/>
    <w:rsid w:val="00507D9C"/>
    <w:rsid w:val="0051023A"/>
    <w:rsid w:val="005102A0"/>
    <w:rsid w:val="00510469"/>
    <w:rsid w:val="005106AB"/>
    <w:rsid w:val="005109CF"/>
    <w:rsid w:val="00510B05"/>
    <w:rsid w:val="005116A6"/>
    <w:rsid w:val="005118C7"/>
    <w:rsid w:val="005119E9"/>
    <w:rsid w:val="00511F7D"/>
    <w:rsid w:val="005120C0"/>
    <w:rsid w:val="005121B8"/>
    <w:rsid w:val="005122B7"/>
    <w:rsid w:val="005122E1"/>
    <w:rsid w:val="005123BD"/>
    <w:rsid w:val="0051250A"/>
    <w:rsid w:val="0051286C"/>
    <w:rsid w:val="00512B3F"/>
    <w:rsid w:val="00512C6F"/>
    <w:rsid w:val="00512E98"/>
    <w:rsid w:val="00512F8C"/>
    <w:rsid w:val="00513100"/>
    <w:rsid w:val="00513268"/>
    <w:rsid w:val="005132A8"/>
    <w:rsid w:val="005132E3"/>
    <w:rsid w:val="0051351B"/>
    <w:rsid w:val="0051353A"/>
    <w:rsid w:val="005135F0"/>
    <w:rsid w:val="005137BB"/>
    <w:rsid w:val="00513B3C"/>
    <w:rsid w:val="00513B3D"/>
    <w:rsid w:val="00513BAF"/>
    <w:rsid w:val="00513BCF"/>
    <w:rsid w:val="00513C0A"/>
    <w:rsid w:val="00513D0D"/>
    <w:rsid w:val="00513E8F"/>
    <w:rsid w:val="00514203"/>
    <w:rsid w:val="0051464D"/>
    <w:rsid w:val="00514673"/>
    <w:rsid w:val="005146C8"/>
    <w:rsid w:val="005149A3"/>
    <w:rsid w:val="00514A56"/>
    <w:rsid w:val="00514AF5"/>
    <w:rsid w:val="00514D39"/>
    <w:rsid w:val="00514E1C"/>
    <w:rsid w:val="00515131"/>
    <w:rsid w:val="005154F9"/>
    <w:rsid w:val="00515543"/>
    <w:rsid w:val="00515575"/>
    <w:rsid w:val="0051572B"/>
    <w:rsid w:val="00515ABE"/>
    <w:rsid w:val="00515EEF"/>
    <w:rsid w:val="00516BC9"/>
    <w:rsid w:val="00516D57"/>
    <w:rsid w:val="00516ED2"/>
    <w:rsid w:val="005178F9"/>
    <w:rsid w:val="00517B78"/>
    <w:rsid w:val="00520187"/>
    <w:rsid w:val="0052057E"/>
    <w:rsid w:val="0052076A"/>
    <w:rsid w:val="0052124D"/>
    <w:rsid w:val="005212E3"/>
    <w:rsid w:val="00521455"/>
    <w:rsid w:val="00521820"/>
    <w:rsid w:val="00521B6B"/>
    <w:rsid w:val="005220DB"/>
    <w:rsid w:val="0052243A"/>
    <w:rsid w:val="00522461"/>
    <w:rsid w:val="005225C5"/>
    <w:rsid w:val="0052264E"/>
    <w:rsid w:val="0052268F"/>
    <w:rsid w:val="00522759"/>
    <w:rsid w:val="00522B2C"/>
    <w:rsid w:val="00522C8E"/>
    <w:rsid w:val="00522F18"/>
    <w:rsid w:val="0052312A"/>
    <w:rsid w:val="005231B0"/>
    <w:rsid w:val="00523323"/>
    <w:rsid w:val="0052351E"/>
    <w:rsid w:val="0052369C"/>
    <w:rsid w:val="00523D0A"/>
    <w:rsid w:val="00523E91"/>
    <w:rsid w:val="00523ECC"/>
    <w:rsid w:val="005246DB"/>
    <w:rsid w:val="005247EE"/>
    <w:rsid w:val="00524808"/>
    <w:rsid w:val="005248FB"/>
    <w:rsid w:val="00524B3D"/>
    <w:rsid w:val="00524C4D"/>
    <w:rsid w:val="00524D8C"/>
    <w:rsid w:val="00524F9C"/>
    <w:rsid w:val="00524FB2"/>
    <w:rsid w:val="005254CD"/>
    <w:rsid w:val="00525638"/>
    <w:rsid w:val="00525857"/>
    <w:rsid w:val="00525890"/>
    <w:rsid w:val="00525B33"/>
    <w:rsid w:val="00525CE5"/>
    <w:rsid w:val="00525D29"/>
    <w:rsid w:val="00525FDC"/>
    <w:rsid w:val="005262AD"/>
    <w:rsid w:val="00526532"/>
    <w:rsid w:val="0052659D"/>
    <w:rsid w:val="005267D2"/>
    <w:rsid w:val="00526A15"/>
    <w:rsid w:val="00526A1D"/>
    <w:rsid w:val="00526D17"/>
    <w:rsid w:val="005272C6"/>
    <w:rsid w:val="005273E7"/>
    <w:rsid w:val="00527682"/>
    <w:rsid w:val="0052799A"/>
    <w:rsid w:val="00527DA7"/>
    <w:rsid w:val="00527FF7"/>
    <w:rsid w:val="005302EC"/>
    <w:rsid w:val="005302F4"/>
    <w:rsid w:val="005305F0"/>
    <w:rsid w:val="00530625"/>
    <w:rsid w:val="0053078E"/>
    <w:rsid w:val="00530991"/>
    <w:rsid w:val="00530AF3"/>
    <w:rsid w:val="00530D81"/>
    <w:rsid w:val="00530F05"/>
    <w:rsid w:val="00530FE1"/>
    <w:rsid w:val="00531134"/>
    <w:rsid w:val="0053138E"/>
    <w:rsid w:val="005313E1"/>
    <w:rsid w:val="00531634"/>
    <w:rsid w:val="0053177A"/>
    <w:rsid w:val="005319A2"/>
    <w:rsid w:val="00531C82"/>
    <w:rsid w:val="00531D4A"/>
    <w:rsid w:val="00531D7F"/>
    <w:rsid w:val="00531E71"/>
    <w:rsid w:val="00531F13"/>
    <w:rsid w:val="005325CD"/>
    <w:rsid w:val="00532803"/>
    <w:rsid w:val="00532811"/>
    <w:rsid w:val="00532850"/>
    <w:rsid w:val="00532A25"/>
    <w:rsid w:val="00532B51"/>
    <w:rsid w:val="0053332E"/>
    <w:rsid w:val="0053370F"/>
    <w:rsid w:val="00534293"/>
    <w:rsid w:val="0053465B"/>
    <w:rsid w:val="0053497C"/>
    <w:rsid w:val="00534EC4"/>
    <w:rsid w:val="00535583"/>
    <w:rsid w:val="005357F3"/>
    <w:rsid w:val="005360D3"/>
    <w:rsid w:val="005364BA"/>
    <w:rsid w:val="00536553"/>
    <w:rsid w:val="00536568"/>
    <w:rsid w:val="005367A0"/>
    <w:rsid w:val="00536857"/>
    <w:rsid w:val="00536AC3"/>
    <w:rsid w:val="00536B5B"/>
    <w:rsid w:val="00536E28"/>
    <w:rsid w:val="00536EC2"/>
    <w:rsid w:val="005372E6"/>
    <w:rsid w:val="0053742B"/>
    <w:rsid w:val="005374CA"/>
    <w:rsid w:val="00537602"/>
    <w:rsid w:val="00537622"/>
    <w:rsid w:val="005377BD"/>
    <w:rsid w:val="005377EE"/>
    <w:rsid w:val="005379C6"/>
    <w:rsid w:val="00537B25"/>
    <w:rsid w:val="00537B3C"/>
    <w:rsid w:val="00537FBE"/>
    <w:rsid w:val="00540033"/>
    <w:rsid w:val="005400E0"/>
    <w:rsid w:val="00540140"/>
    <w:rsid w:val="005405CD"/>
    <w:rsid w:val="00540681"/>
    <w:rsid w:val="00540A2E"/>
    <w:rsid w:val="00541071"/>
    <w:rsid w:val="005414E0"/>
    <w:rsid w:val="0054158E"/>
    <w:rsid w:val="00541ACA"/>
    <w:rsid w:val="00541B00"/>
    <w:rsid w:val="00541B42"/>
    <w:rsid w:val="00541C01"/>
    <w:rsid w:val="00541C5A"/>
    <w:rsid w:val="00541C9E"/>
    <w:rsid w:val="00541D5C"/>
    <w:rsid w:val="00541DE4"/>
    <w:rsid w:val="00541E2B"/>
    <w:rsid w:val="00541F1C"/>
    <w:rsid w:val="00541FD6"/>
    <w:rsid w:val="0054207D"/>
    <w:rsid w:val="005421E0"/>
    <w:rsid w:val="00542BA0"/>
    <w:rsid w:val="0054305D"/>
    <w:rsid w:val="00543317"/>
    <w:rsid w:val="00543750"/>
    <w:rsid w:val="00543801"/>
    <w:rsid w:val="00543853"/>
    <w:rsid w:val="00543A6F"/>
    <w:rsid w:val="00543BDF"/>
    <w:rsid w:val="00543EE3"/>
    <w:rsid w:val="00543F66"/>
    <w:rsid w:val="005440EE"/>
    <w:rsid w:val="0054416B"/>
    <w:rsid w:val="005443C8"/>
    <w:rsid w:val="0054462A"/>
    <w:rsid w:val="0054474E"/>
    <w:rsid w:val="005448C3"/>
    <w:rsid w:val="00544B41"/>
    <w:rsid w:val="00544D1B"/>
    <w:rsid w:val="00544D3E"/>
    <w:rsid w:val="00544F54"/>
    <w:rsid w:val="0054577D"/>
    <w:rsid w:val="005458C2"/>
    <w:rsid w:val="00545E47"/>
    <w:rsid w:val="00545E8A"/>
    <w:rsid w:val="00546004"/>
    <w:rsid w:val="005462F9"/>
    <w:rsid w:val="0054644F"/>
    <w:rsid w:val="00546772"/>
    <w:rsid w:val="0054683C"/>
    <w:rsid w:val="005469E0"/>
    <w:rsid w:val="00546B3E"/>
    <w:rsid w:val="00546B84"/>
    <w:rsid w:val="00546BD6"/>
    <w:rsid w:val="0054740E"/>
    <w:rsid w:val="0054743F"/>
    <w:rsid w:val="005475AD"/>
    <w:rsid w:val="005478D6"/>
    <w:rsid w:val="005478F1"/>
    <w:rsid w:val="00547B4C"/>
    <w:rsid w:val="00547EBC"/>
    <w:rsid w:val="00547F9D"/>
    <w:rsid w:val="005501B0"/>
    <w:rsid w:val="0055049C"/>
    <w:rsid w:val="005505B6"/>
    <w:rsid w:val="00550605"/>
    <w:rsid w:val="005506E3"/>
    <w:rsid w:val="0055089A"/>
    <w:rsid w:val="00550920"/>
    <w:rsid w:val="00550958"/>
    <w:rsid w:val="00550AFD"/>
    <w:rsid w:val="00550B23"/>
    <w:rsid w:val="0055143F"/>
    <w:rsid w:val="005517FF"/>
    <w:rsid w:val="00551B2A"/>
    <w:rsid w:val="00551C65"/>
    <w:rsid w:val="00551CFD"/>
    <w:rsid w:val="00551DE9"/>
    <w:rsid w:val="00551EAA"/>
    <w:rsid w:val="00551EE6"/>
    <w:rsid w:val="0055215D"/>
    <w:rsid w:val="005524AF"/>
    <w:rsid w:val="0055286D"/>
    <w:rsid w:val="0055287C"/>
    <w:rsid w:val="005529E2"/>
    <w:rsid w:val="00552B78"/>
    <w:rsid w:val="00552EA4"/>
    <w:rsid w:val="00552FA7"/>
    <w:rsid w:val="00553019"/>
    <w:rsid w:val="005532A2"/>
    <w:rsid w:val="00553404"/>
    <w:rsid w:val="005535A6"/>
    <w:rsid w:val="00553911"/>
    <w:rsid w:val="00553A09"/>
    <w:rsid w:val="00553B17"/>
    <w:rsid w:val="00553FB1"/>
    <w:rsid w:val="005543A2"/>
    <w:rsid w:val="005544D8"/>
    <w:rsid w:val="005544FC"/>
    <w:rsid w:val="00554532"/>
    <w:rsid w:val="00554CDF"/>
    <w:rsid w:val="00554E74"/>
    <w:rsid w:val="00554E85"/>
    <w:rsid w:val="005552AC"/>
    <w:rsid w:val="00555602"/>
    <w:rsid w:val="00555825"/>
    <w:rsid w:val="00555AA0"/>
    <w:rsid w:val="00555BD0"/>
    <w:rsid w:val="00555C60"/>
    <w:rsid w:val="00555CE8"/>
    <w:rsid w:val="00555D03"/>
    <w:rsid w:val="00555D85"/>
    <w:rsid w:val="00555E5A"/>
    <w:rsid w:val="00556044"/>
    <w:rsid w:val="00557133"/>
    <w:rsid w:val="005573B2"/>
    <w:rsid w:val="005573B6"/>
    <w:rsid w:val="00557440"/>
    <w:rsid w:val="0055745A"/>
    <w:rsid w:val="005574BA"/>
    <w:rsid w:val="00557946"/>
    <w:rsid w:val="00557B49"/>
    <w:rsid w:val="00557D6C"/>
    <w:rsid w:val="0056025D"/>
    <w:rsid w:val="00560295"/>
    <w:rsid w:val="005602BC"/>
    <w:rsid w:val="0056043A"/>
    <w:rsid w:val="00560477"/>
    <w:rsid w:val="005608F3"/>
    <w:rsid w:val="0056093E"/>
    <w:rsid w:val="005616FE"/>
    <w:rsid w:val="0056176C"/>
    <w:rsid w:val="00561AAA"/>
    <w:rsid w:val="00561BF6"/>
    <w:rsid w:val="00561E97"/>
    <w:rsid w:val="0056225C"/>
    <w:rsid w:val="005623AC"/>
    <w:rsid w:val="0056249D"/>
    <w:rsid w:val="00562527"/>
    <w:rsid w:val="005626D5"/>
    <w:rsid w:val="0056275C"/>
    <w:rsid w:val="00562899"/>
    <w:rsid w:val="0056296C"/>
    <w:rsid w:val="00562E18"/>
    <w:rsid w:val="005631EF"/>
    <w:rsid w:val="005632E8"/>
    <w:rsid w:val="005632EF"/>
    <w:rsid w:val="00563562"/>
    <w:rsid w:val="00563755"/>
    <w:rsid w:val="005637B5"/>
    <w:rsid w:val="005637E7"/>
    <w:rsid w:val="0056394E"/>
    <w:rsid w:val="005641BA"/>
    <w:rsid w:val="0056456E"/>
    <w:rsid w:val="00564841"/>
    <w:rsid w:val="0056487F"/>
    <w:rsid w:val="00564B28"/>
    <w:rsid w:val="00564BD2"/>
    <w:rsid w:val="0056517B"/>
    <w:rsid w:val="00565219"/>
    <w:rsid w:val="00565915"/>
    <w:rsid w:val="00565A5F"/>
    <w:rsid w:val="00565D92"/>
    <w:rsid w:val="00565E5E"/>
    <w:rsid w:val="00565E96"/>
    <w:rsid w:val="00566052"/>
    <w:rsid w:val="0056617B"/>
    <w:rsid w:val="005661E2"/>
    <w:rsid w:val="005662F9"/>
    <w:rsid w:val="00566502"/>
    <w:rsid w:val="00566719"/>
    <w:rsid w:val="005667CB"/>
    <w:rsid w:val="00566A5A"/>
    <w:rsid w:val="00566BA9"/>
    <w:rsid w:val="00566C77"/>
    <w:rsid w:val="00567B7C"/>
    <w:rsid w:val="00567E84"/>
    <w:rsid w:val="0057023E"/>
    <w:rsid w:val="00570373"/>
    <w:rsid w:val="0057046A"/>
    <w:rsid w:val="005706F0"/>
    <w:rsid w:val="00570769"/>
    <w:rsid w:val="005708E7"/>
    <w:rsid w:val="00570ADC"/>
    <w:rsid w:val="00570B34"/>
    <w:rsid w:val="00570CF2"/>
    <w:rsid w:val="00570DA8"/>
    <w:rsid w:val="00571349"/>
    <w:rsid w:val="00571512"/>
    <w:rsid w:val="005715C8"/>
    <w:rsid w:val="0057162B"/>
    <w:rsid w:val="00571770"/>
    <w:rsid w:val="005717B5"/>
    <w:rsid w:val="00571C1F"/>
    <w:rsid w:val="00571D77"/>
    <w:rsid w:val="00571D9B"/>
    <w:rsid w:val="00572001"/>
    <w:rsid w:val="005721F4"/>
    <w:rsid w:val="00572315"/>
    <w:rsid w:val="005725B0"/>
    <w:rsid w:val="005725BB"/>
    <w:rsid w:val="00572880"/>
    <w:rsid w:val="005729F3"/>
    <w:rsid w:val="00572C97"/>
    <w:rsid w:val="00572F87"/>
    <w:rsid w:val="005734DD"/>
    <w:rsid w:val="005736D9"/>
    <w:rsid w:val="00573891"/>
    <w:rsid w:val="00573D51"/>
    <w:rsid w:val="00573FD1"/>
    <w:rsid w:val="005745CA"/>
    <w:rsid w:val="0057467C"/>
    <w:rsid w:val="0057478C"/>
    <w:rsid w:val="0057517F"/>
    <w:rsid w:val="005756CB"/>
    <w:rsid w:val="0057583D"/>
    <w:rsid w:val="005759FE"/>
    <w:rsid w:val="00575A1D"/>
    <w:rsid w:val="00575F32"/>
    <w:rsid w:val="005761A5"/>
    <w:rsid w:val="0057631B"/>
    <w:rsid w:val="0057679C"/>
    <w:rsid w:val="00576AB5"/>
    <w:rsid w:val="00576BF3"/>
    <w:rsid w:val="00576D7C"/>
    <w:rsid w:val="00576EB9"/>
    <w:rsid w:val="00577169"/>
    <w:rsid w:val="0057743B"/>
    <w:rsid w:val="00577608"/>
    <w:rsid w:val="0057763C"/>
    <w:rsid w:val="005779CF"/>
    <w:rsid w:val="00577A31"/>
    <w:rsid w:val="00577BEB"/>
    <w:rsid w:val="005800D1"/>
    <w:rsid w:val="00580338"/>
    <w:rsid w:val="005803E3"/>
    <w:rsid w:val="005804B1"/>
    <w:rsid w:val="00580682"/>
    <w:rsid w:val="005807C4"/>
    <w:rsid w:val="005808C8"/>
    <w:rsid w:val="005808F6"/>
    <w:rsid w:val="00580EA4"/>
    <w:rsid w:val="00581083"/>
    <w:rsid w:val="00581115"/>
    <w:rsid w:val="0058145F"/>
    <w:rsid w:val="00581856"/>
    <w:rsid w:val="0058198E"/>
    <w:rsid w:val="00581B2C"/>
    <w:rsid w:val="00581D3C"/>
    <w:rsid w:val="00581EA9"/>
    <w:rsid w:val="00581F52"/>
    <w:rsid w:val="005821C7"/>
    <w:rsid w:val="005821D8"/>
    <w:rsid w:val="00582232"/>
    <w:rsid w:val="005823D3"/>
    <w:rsid w:val="005824B8"/>
    <w:rsid w:val="005825A4"/>
    <w:rsid w:val="0058279C"/>
    <w:rsid w:val="005827CD"/>
    <w:rsid w:val="00582A6B"/>
    <w:rsid w:val="00582AA2"/>
    <w:rsid w:val="00582E70"/>
    <w:rsid w:val="00583593"/>
    <w:rsid w:val="005836F5"/>
    <w:rsid w:val="00583828"/>
    <w:rsid w:val="00583875"/>
    <w:rsid w:val="00583A67"/>
    <w:rsid w:val="00583B9D"/>
    <w:rsid w:val="0058417D"/>
    <w:rsid w:val="00584205"/>
    <w:rsid w:val="00584427"/>
    <w:rsid w:val="005844F1"/>
    <w:rsid w:val="0058454F"/>
    <w:rsid w:val="005847F7"/>
    <w:rsid w:val="005849E5"/>
    <w:rsid w:val="00584BE3"/>
    <w:rsid w:val="00584F87"/>
    <w:rsid w:val="005850C2"/>
    <w:rsid w:val="00585103"/>
    <w:rsid w:val="005851F1"/>
    <w:rsid w:val="00585655"/>
    <w:rsid w:val="005858CD"/>
    <w:rsid w:val="005858EC"/>
    <w:rsid w:val="00585B09"/>
    <w:rsid w:val="00585CCC"/>
    <w:rsid w:val="00585E2B"/>
    <w:rsid w:val="00586658"/>
    <w:rsid w:val="00586678"/>
    <w:rsid w:val="00586718"/>
    <w:rsid w:val="00586A32"/>
    <w:rsid w:val="00586DA8"/>
    <w:rsid w:val="00586E00"/>
    <w:rsid w:val="00587673"/>
    <w:rsid w:val="0058784B"/>
    <w:rsid w:val="00587886"/>
    <w:rsid w:val="00587B53"/>
    <w:rsid w:val="00587B54"/>
    <w:rsid w:val="00587CD0"/>
    <w:rsid w:val="00587E68"/>
    <w:rsid w:val="005901A0"/>
    <w:rsid w:val="005901BA"/>
    <w:rsid w:val="0059066C"/>
    <w:rsid w:val="005908F1"/>
    <w:rsid w:val="00590F91"/>
    <w:rsid w:val="005919BB"/>
    <w:rsid w:val="00591A0E"/>
    <w:rsid w:val="00592046"/>
    <w:rsid w:val="005924DC"/>
    <w:rsid w:val="0059257E"/>
    <w:rsid w:val="00592698"/>
    <w:rsid w:val="005927C9"/>
    <w:rsid w:val="00592807"/>
    <w:rsid w:val="00592840"/>
    <w:rsid w:val="00592E6C"/>
    <w:rsid w:val="00593164"/>
    <w:rsid w:val="00593241"/>
    <w:rsid w:val="0059355A"/>
    <w:rsid w:val="0059369B"/>
    <w:rsid w:val="005938FC"/>
    <w:rsid w:val="00593B03"/>
    <w:rsid w:val="0059437A"/>
    <w:rsid w:val="00594470"/>
    <w:rsid w:val="00594703"/>
    <w:rsid w:val="00594793"/>
    <w:rsid w:val="00594BD6"/>
    <w:rsid w:val="00594FD3"/>
    <w:rsid w:val="005951C6"/>
    <w:rsid w:val="0059589B"/>
    <w:rsid w:val="00595D5E"/>
    <w:rsid w:val="005964AA"/>
    <w:rsid w:val="00596591"/>
    <w:rsid w:val="00596ABB"/>
    <w:rsid w:val="00596BE5"/>
    <w:rsid w:val="00596FA6"/>
    <w:rsid w:val="0059706F"/>
    <w:rsid w:val="005972CA"/>
    <w:rsid w:val="00597896"/>
    <w:rsid w:val="00597FE7"/>
    <w:rsid w:val="005A009D"/>
    <w:rsid w:val="005A0A71"/>
    <w:rsid w:val="005A0E80"/>
    <w:rsid w:val="005A0ED2"/>
    <w:rsid w:val="005A112F"/>
    <w:rsid w:val="005A1678"/>
    <w:rsid w:val="005A1805"/>
    <w:rsid w:val="005A1866"/>
    <w:rsid w:val="005A187A"/>
    <w:rsid w:val="005A1D4C"/>
    <w:rsid w:val="005A202E"/>
    <w:rsid w:val="005A20E7"/>
    <w:rsid w:val="005A232E"/>
    <w:rsid w:val="005A23BB"/>
    <w:rsid w:val="005A261D"/>
    <w:rsid w:val="005A2970"/>
    <w:rsid w:val="005A2992"/>
    <w:rsid w:val="005A2B5D"/>
    <w:rsid w:val="005A2DA0"/>
    <w:rsid w:val="005A2E54"/>
    <w:rsid w:val="005A2ECD"/>
    <w:rsid w:val="005A2EEB"/>
    <w:rsid w:val="005A2FD5"/>
    <w:rsid w:val="005A309F"/>
    <w:rsid w:val="005A38D9"/>
    <w:rsid w:val="005A3A14"/>
    <w:rsid w:val="005A3DE2"/>
    <w:rsid w:val="005A42DC"/>
    <w:rsid w:val="005A431D"/>
    <w:rsid w:val="005A46CD"/>
    <w:rsid w:val="005A485F"/>
    <w:rsid w:val="005A4AE7"/>
    <w:rsid w:val="005A4F70"/>
    <w:rsid w:val="005A530C"/>
    <w:rsid w:val="005A551E"/>
    <w:rsid w:val="005A5A7F"/>
    <w:rsid w:val="005A5AF8"/>
    <w:rsid w:val="005A5D3E"/>
    <w:rsid w:val="005A5E50"/>
    <w:rsid w:val="005A6126"/>
    <w:rsid w:val="005A613E"/>
    <w:rsid w:val="005A6513"/>
    <w:rsid w:val="005A67BD"/>
    <w:rsid w:val="005A67E3"/>
    <w:rsid w:val="005A68F6"/>
    <w:rsid w:val="005A6977"/>
    <w:rsid w:val="005A69BA"/>
    <w:rsid w:val="005A6A23"/>
    <w:rsid w:val="005A6B40"/>
    <w:rsid w:val="005A6DB0"/>
    <w:rsid w:val="005A6F70"/>
    <w:rsid w:val="005A734E"/>
    <w:rsid w:val="005A75BF"/>
    <w:rsid w:val="005A75EA"/>
    <w:rsid w:val="005A782C"/>
    <w:rsid w:val="005A7E83"/>
    <w:rsid w:val="005B00D9"/>
    <w:rsid w:val="005B03F1"/>
    <w:rsid w:val="005B06BA"/>
    <w:rsid w:val="005B0B22"/>
    <w:rsid w:val="005B0BFB"/>
    <w:rsid w:val="005B0EC9"/>
    <w:rsid w:val="005B101E"/>
    <w:rsid w:val="005B15FB"/>
    <w:rsid w:val="005B2114"/>
    <w:rsid w:val="005B21D4"/>
    <w:rsid w:val="005B21E5"/>
    <w:rsid w:val="005B2218"/>
    <w:rsid w:val="005B22B7"/>
    <w:rsid w:val="005B2661"/>
    <w:rsid w:val="005B26FD"/>
    <w:rsid w:val="005B281A"/>
    <w:rsid w:val="005B2B3A"/>
    <w:rsid w:val="005B2F19"/>
    <w:rsid w:val="005B302C"/>
    <w:rsid w:val="005B3087"/>
    <w:rsid w:val="005B30A7"/>
    <w:rsid w:val="005B337B"/>
    <w:rsid w:val="005B36AF"/>
    <w:rsid w:val="005B37BE"/>
    <w:rsid w:val="005B39AA"/>
    <w:rsid w:val="005B3B42"/>
    <w:rsid w:val="005B3CD8"/>
    <w:rsid w:val="005B3D13"/>
    <w:rsid w:val="005B3F7F"/>
    <w:rsid w:val="005B4054"/>
    <w:rsid w:val="005B421E"/>
    <w:rsid w:val="005B43FE"/>
    <w:rsid w:val="005B4B30"/>
    <w:rsid w:val="005B4C19"/>
    <w:rsid w:val="005B4DA0"/>
    <w:rsid w:val="005B5D7D"/>
    <w:rsid w:val="005B5EBF"/>
    <w:rsid w:val="005B6120"/>
    <w:rsid w:val="005B6320"/>
    <w:rsid w:val="005B6AA5"/>
    <w:rsid w:val="005B6D61"/>
    <w:rsid w:val="005B70A3"/>
    <w:rsid w:val="005B746F"/>
    <w:rsid w:val="005B74A6"/>
    <w:rsid w:val="005B7906"/>
    <w:rsid w:val="005B7B38"/>
    <w:rsid w:val="005B7D10"/>
    <w:rsid w:val="005C01BB"/>
    <w:rsid w:val="005C01FF"/>
    <w:rsid w:val="005C05FA"/>
    <w:rsid w:val="005C06C0"/>
    <w:rsid w:val="005C07B6"/>
    <w:rsid w:val="005C09FB"/>
    <w:rsid w:val="005C0ACC"/>
    <w:rsid w:val="005C0C23"/>
    <w:rsid w:val="005C0CD3"/>
    <w:rsid w:val="005C0E6F"/>
    <w:rsid w:val="005C0E9B"/>
    <w:rsid w:val="005C0EAA"/>
    <w:rsid w:val="005C18C7"/>
    <w:rsid w:val="005C197E"/>
    <w:rsid w:val="005C1AA5"/>
    <w:rsid w:val="005C1C14"/>
    <w:rsid w:val="005C1D39"/>
    <w:rsid w:val="005C1D41"/>
    <w:rsid w:val="005C1D70"/>
    <w:rsid w:val="005C1F80"/>
    <w:rsid w:val="005C1FA7"/>
    <w:rsid w:val="005C1FF0"/>
    <w:rsid w:val="005C21CA"/>
    <w:rsid w:val="005C2550"/>
    <w:rsid w:val="005C270E"/>
    <w:rsid w:val="005C2723"/>
    <w:rsid w:val="005C2A22"/>
    <w:rsid w:val="005C2B0E"/>
    <w:rsid w:val="005C2B5F"/>
    <w:rsid w:val="005C2C19"/>
    <w:rsid w:val="005C2C34"/>
    <w:rsid w:val="005C2D52"/>
    <w:rsid w:val="005C2DCB"/>
    <w:rsid w:val="005C2E6A"/>
    <w:rsid w:val="005C2F8D"/>
    <w:rsid w:val="005C3128"/>
    <w:rsid w:val="005C38F0"/>
    <w:rsid w:val="005C3A8A"/>
    <w:rsid w:val="005C3CE8"/>
    <w:rsid w:val="005C413C"/>
    <w:rsid w:val="005C41EE"/>
    <w:rsid w:val="005C4376"/>
    <w:rsid w:val="005C437B"/>
    <w:rsid w:val="005C4710"/>
    <w:rsid w:val="005C4770"/>
    <w:rsid w:val="005C48A5"/>
    <w:rsid w:val="005C49E6"/>
    <w:rsid w:val="005C4B82"/>
    <w:rsid w:val="005C4BBD"/>
    <w:rsid w:val="005C4DAE"/>
    <w:rsid w:val="005C4E33"/>
    <w:rsid w:val="005C530B"/>
    <w:rsid w:val="005C59ED"/>
    <w:rsid w:val="005C5B63"/>
    <w:rsid w:val="005C5F42"/>
    <w:rsid w:val="005C604E"/>
    <w:rsid w:val="005C6098"/>
    <w:rsid w:val="005C6366"/>
    <w:rsid w:val="005C6393"/>
    <w:rsid w:val="005C693F"/>
    <w:rsid w:val="005C6EF4"/>
    <w:rsid w:val="005C6F04"/>
    <w:rsid w:val="005C6FD1"/>
    <w:rsid w:val="005C722D"/>
    <w:rsid w:val="005C7C4D"/>
    <w:rsid w:val="005C7F3E"/>
    <w:rsid w:val="005D0949"/>
    <w:rsid w:val="005D0EA5"/>
    <w:rsid w:val="005D0F81"/>
    <w:rsid w:val="005D0FCB"/>
    <w:rsid w:val="005D1009"/>
    <w:rsid w:val="005D1089"/>
    <w:rsid w:val="005D1336"/>
    <w:rsid w:val="005D1584"/>
    <w:rsid w:val="005D1735"/>
    <w:rsid w:val="005D1AFF"/>
    <w:rsid w:val="005D1EE2"/>
    <w:rsid w:val="005D21EC"/>
    <w:rsid w:val="005D2621"/>
    <w:rsid w:val="005D2A40"/>
    <w:rsid w:val="005D2ABB"/>
    <w:rsid w:val="005D2ABF"/>
    <w:rsid w:val="005D3061"/>
    <w:rsid w:val="005D3085"/>
    <w:rsid w:val="005D32DB"/>
    <w:rsid w:val="005D36B8"/>
    <w:rsid w:val="005D3801"/>
    <w:rsid w:val="005D386C"/>
    <w:rsid w:val="005D3B07"/>
    <w:rsid w:val="005D3BE1"/>
    <w:rsid w:val="005D3C2F"/>
    <w:rsid w:val="005D3D60"/>
    <w:rsid w:val="005D3F6C"/>
    <w:rsid w:val="005D4032"/>
    <w:rsid w:val="005D42B2"/>
    <w:rsid w:val="005D4F46"/>
    <w:rsid w:val="005D5279"/>
    <w:rsid w:val="005D53F8"/>
    <w:rsid w:val="005D54C5"/>
    <w:rsid w:val="005D5505"/>
    <w:rsid w:val="005D5689"/>
    <w:rsid w:val="005D59B6"/>
    <w:rsid w:val="005D59C0"/>
    <w:rsid w:val="005D5AF5"/>
    <w:rsid w:val="005D5B50"/>
    <w:rsid w:val="005D5B75"/>
    <w:rsid w:val="005D5BAC"/>
    <w:rsid w:val="005D6118"/>
    <w:rsid w:val="005D6154"/>
    <w:rsid w:val="005D6182"/>
    <w:rsid w:val="005D6381"/>
    <w:rsid w:val="005D661C"/>
    <w:rsid w:val="005D6C1E"/>
    <w:rsid w:val="005D6CF6"/>
    <w:rsid w:val="005D74E4"/>
    <w:rsid w:val="005D7707"/>
    <w:rsid w:val="005D7913"/>
    <w:rsid w:val="005D7A78"/>
    <w:rsid w:val="005D7D68"/>
    <w:rsid w:val="005D7D8E"/>
    <w:rsid w:val="005E0031"/>
    <w:rsid w:val="005E06AE"/>
    <w:rsid w:val="005E072C"/>
    <w:rsid w:val="005E07E3"/>
    <w:rsid w:val="005E0852"/>
    <w:rsid w:val="005E0BAB"/>
    <w:rsid w:val="005E0C77"/>
    <w:rsid w:val="005E10E0"/>
    <w:rsid w:val="005E12A1"/>
    <w:rsid w:val="005E1367"/>
    <w:rsid w:val="005E14C7"/>
    <w:rsid w:val="005E15D9"/>
    <w:rsid w:val="005E1BF6"/>
    <w:rsid w:val="005E1DFB"/>
    <w:rsid w:val="005E1E0C"/>
    <w:rsid w:val="005E1E3A"/>
    <w:rsid w:val="005E1F72"/>
    <w:rsid w:val="005E25FB"/>
    <w:rsid w:val="005E26B9"/>
    <w:rsid w:val="005E2783"/>
    <w:rsid w:val="005E2806"/>
    <w:rsid w:val="005E28A5"/>
    <w:rsid w:val="005E29D2"/>
    <w:rsid w:val="005E2BBB"/>
    <w:rsid w:val="005E2C91"/>
    <w:rsid w:val="005E2D78"/>
    <w:rsid w:val="005E2E04"/>
    <w:rsid w:val="005E300F"/>
    <w:rsid w:val="005E338B"/>
    <w:rsid w:val="005E359D"/>
    <w:rsid w:val="005E35B2"/>
    <w:rsid w:val="005E35D7"/>
    <w:rsid w:val="005E3635"/>
    <w:rsid w:val="005E365B"/>
    <w:rsid w:val="005E376C"/>
    <w:rsid w:val="005E37EB"/>
    <w:rsid w:val="005E390D"/>
    <w:rsid w:val="005E3BDF"/>
    <w:rsid w:val="005E3C71"/>
    <w:rsid w:val="005E3E91"/>
    <w:rsid w:val="005E43DB"/>
    <w:rsid w:val="005E44B2"/>
    <w:rsid w:val="005E4620"/>
    <w:rsid w:val="005E4791"/>
    <w:rsid w:val="005E4AD8"/>
    <w:rsid w:val="005E4C5F"/>
    <w:rsid w:val="005E4ECF"/>
    <w:rsid w:val="005E4F5D"/>
    <w:rsid w:val="005E525D"/>
    <w:rsid w:val="005E536A"/>
    <w:rsid w:val="005E53BC"/>
    <w:rsid w:val="005E55E2"/>
    <w:rsid w:val="005E5AEF"/>
    <w:rsid w:val="005E625E"/>
    <w:rsid w:val="005E627C"/>
    <w:rsid w:val="005E63A9"/>
    <w:rsid w:val="005E67D1"/>
    <w:rsid w:val="005E6AF1"/>
    <w:rsid w:val="005E6FAF"/>
    <w:rsid w:val="005E735E"/>
    <w:rsid w:val="005E75EA"/>
    <w:rsid w:val="005E7681"/>
    <w:rsid w:val="005F0108"/>
    <w:rsid w:val="005F04BD"/>
    <w:rsid w:val="005F0632"/>
    <w:rsid w:val="005F07E0"/>
    <w:rsid w:val="005F0D0D"/>
    <w:rsid w:val="005F12D9"/>
    <w:rsid w:val="005F1424"/>
    <w:rsid w:val="005F1437"/>
    <w:rsid w:val="005F150D"/>
    <w:rsid w:val="005F19D1"/>
    <w:rsid w:val="005F1F7E"/>
    <w:rsid w:val="005F201D"/>
    <w:rsid w:val="005F204E"/>
    <w:rsid w:val="005F2395"/>
    <w:rsid w:val="005F2695"/>
    <w:rsid w:val="005F26CC"/>
    <w:rsid w:val="005F284E"/>
    <w:rsid w:val="005F2860"/>
    <w:rsid w:val="005F286C"/>
    <w:rsid w:val="005F2D8B"/>
    <w:rsid w:val="005F3655"/>
    <w:rsid w:val="005F370E"/>
    <w:rsid w:val="005F3F76"/>
    <w:rsid w:val="005F409A"/>
    <w:rsid w:val="005F4125"/>
    <w:rsid w:val="005F41A9"/>
    <w:rsid w:val="005F41FD"/>
    <w:rsid w:val="005F428B"/>
    <w:rsid w:val="005F4461"/>
    <w:rsid w:val="005F4716"/>
    <w:rsid w:val="005F4794"/>
    <w:rsid w:val="005F489C"/>
    <w:rsid w:val="005F48AF"/>
    <w:rsid w:val="005F4A52"/>
    <w:rsid w:val="005F4AF2"/>
    <w:rsid w:val="005F4D4B"/>
    <w:rsid w:val="005F4F34"/>
    <w:rsid w:val="005F4F85"/>
    <w:rsid w:val="005F527F"/>
    <w:rsid w:val="005F52D0"/>
    <w:rsid w:val="005F538E"/>
    <w:rsid w:val="005F54BA"/>
    <w:rsid w:val="005F5AA2"/>
    <w:rsid w:val="005F5DAA"/>
    <w:rsid w:val="005F5DEE"/>
    <w:rsid w:val="005F5ED1"/>
    <w:rsid w:val="005F6311"/>
    <w:rsid w:val="005F670B"/>
    <w:rsid w:val="005F677F"/>
    <w:rsid w:val="005F6A6F"/>
    <w:rsid w:val="005F6BF3"/>
    <w:rsid w:val="005F7085"/>
    <w:rsid w:val="005F793A"/>
    <w:rsid w:val="005F7CA0"/>
    <w:rsid w:val="00600015"/>
    <w:rsid w:val="00600268"/>
    <w:rsid w:val="00600539"/>
    <w:rsid w:val="00600AC8"/>
    <w:rsid w:val="006014F3"/>
    <w:rsid w:val="006015F7"/>
    <w:rsid w:val="00601697"/>
    <w:rsid w:val="00601736"/>
    <w:rsid w:val="00601788"/>
    <w:rsid w:val="00601DF4"/>
    <w:rsid w:val="00601F0D"/>
    <w:rsid w:val="00601F7B"/>
    <w:rsid w:val="0060239B"/>
    <w:rsid w:val="006024DD"/>
    <w:rsid w:val="0060260F"/>
    <w:rsid w:val="00602630"/>
    <w:rsid w:val="006026BB"/>
    <w:rsid w:val="00602B73"/>
    <w:rsid w:val="00602BD5"/>
    <w:rsid w:val="00602C42"/>
    <w:rsid w:val="00602DDA"/>
    <w:rsid w:val="00602E24"/>
    <w:rsid w:val="00602EEF"/>
    <w:rsid w:val="006032FC"/>
    <w:rsid w:val="00603421"/>
    <w:rsid w:val="006034F8"/>
    <w:rsid w:val="00603918"/>
    <w:rsid w:val="006039BA"/>
    <w:rsid w:val="00603BC0"/>
    <w:rsid w:val="00604140"/>
    <w:rsid w:val="00604233"/>
    <w:rsid w:val="006042FC"/>
    <w:rsid w:val="00604360"/>
    <w:rsid w:val="0060444E"/>
    <w:rsid w:val="00604A9E"/>
    <w:rsid w:val="006053A8"/>
    <w:rsid w:val="0060598E"/>
    <w:rsid w:val="00605BC4"/>
    <w:rsid w:val="00605D58"/>
    <w:rsid w:val="00605F9C"/>
    <w:rsid w:val="00606278"/>
    <w:rsid w:val="00606420"/>
    <w:rsid w:val="00606A0D"/>
    <w:rsid w:val="00606A25"/>
    <w:rsid w:val="00606B38"/>
    <w:rsid w:val="00607322"/>
    <w:rsid w:val="006074D9"/>
    <w:rsid w:val="00607715"/>
    <w:rsid w:val="00607AD7"/>
    <w:rsid w:val="00607C98"/>
    <w:rsid w:val="00607F4C"/>
    <w:rsid w:val="00610852"/>
    <w:rsid w:val="0061097B"/>
    <w:rsid w:val="006116C6"/>
    <w:rsid w:val="006116CE"/>
    <w:rsid w:val="00611948"/>
    <w:rsid w:val="00611A8B"/>
    <w:rsid w:val="00611D72"/>
    <w:rsid w:val="00611E77"/>
    <w:rsid w:val="00611FDC"/>
    <w:rsid w:val="00612029"/>
    <w:rsid w:val="0061212B"/>
    <w:rsid w:val="0061231A"/>
    <w:rsid w:val="006125D2"/>
    <w:rsid w:val="00612611"/>
    <w:rsid w:val="00612679"/>
    <w:rsid w:val="00612887"/>
    <w:rsid w:val="00612DC9"/>
    <w:rsid w:val="00613092"/>
    <w:rsid w:val="00613305"/>
    <w:rsid w:val="00613370"/>
    <w:rsid w:val="00613515"/>
    <w:rsid w:val="00613833"/>
    <w:rsid w:val="0061391D"/>
    <w:rsid w:val="00613CB6"/>
    <w:rsid w:val="00613CCB"/>
    <w:rsid w:val="00614081"/>
    <w:rsid w:val="00614096"/>
    <w:rsid w:val="00614225"/>
    <w:rsid w:val="00614383"/>
    <w:rsid w:val="006146A8"/>
    <w:rsid w:val="006149D5"/>
    <w:rsid w:val="00614ACE"/>
    <w:rsid w:val="00614B33"/>
    <w:rsid w:val="00614B49"/>
    <w:rsid w:val="00614E20"/>
    <w:rsid w:val="0061512A"/>
    <w:rsid w:val="00615138"/>
    <w:rsid w:val="006151E4"/>
    <w:rsid w:val="006151EA"/>
    <w:rsid w:val="00615363"/>
    <w:rsid w:val="0061543E"/>
    <w:rsid w:val="00615560"/>
    <w:rsid w:val="0061558C"/>
    <w:rsid w:val="0061559D"/>
    <w:rsid w:val="0061562D"/>
    <w:rsid w:val="006156FB"/>
    <w:rsid w:val="006159CC"/>
    <w:rsid w:val="00615AE7"/>
    <w:rsid w:val="00615BFA"/>
    <w:rsid w:val="00615EF5"/>
    <w:rsid w:val="00615F7A"/>
    <w:rsid w:val="00615F99"/>
    <w:rsid w:val="006163A4"/>
    <w:rsid w:val="006163C1"/>
    <w:rsid w:val="00616587"/>
    <w:rsid w:val="00616593"/>
    <w:rsid w:val="00616616"/>
    <w:rsid w:val="00616B14"/>
    <w:rsid w:val="006172D1"/>
    <w:rsid w:val="00617355"/>
    <w:rsid w:val="00617689"/>
    <w:rsid w:val="00617FAC"/>
    <w:rsid w:val="00620217"/>
    <w:rsid w:val="0062029B"/>
    <w:rsid w:val="006204A5"/>
    <w:rsid w:val="0062059A"/>
    <w:rsid w:val="00620615"/>
    <w:rsid w:val="0062097F"/>
    <w:rsid w:val="00620C1C"/>
    <w:rsid w:val="00620D49"/>
    <w:rsid w:val="00620DD6"/>
    <w:rsid w:val="00621144"/>
    <w:rsid w:val="00621361"/>
    <w:rsid w:val="006214BA"/>
    <w:rsid w:val="006215D4"/>
    <w:rsid w:val="006215F7"/>
    <w:rsid w:val="0062160B"/>
    <w:rsid w:val="00621C26"/>
    <w:rsid w:val="00621C97"/>
    <w:rsid w:val="00621E27"/>
    <w:rsid w:val="00621EE5"/>
    <w:rsid w:val="00621F87"/>
    <w:rsid w:val="00622080"/>
    <w:rsid w:val="006221AF"/>
    <w:rsid w:val="00622228"/>
    <w:rsid w:val="00622A33"/>
    <w:rsid w:val="00622CA4"/>
    <w:rsid w:val="00622E77"/>
    <w:rsid w:val="00622EAA"/>
    <w:rsid w:val="00622FAB"/>
    <w:rsid w:val="0062300D"/>
    <w:rsid w:val="006232AF"/>
    <w:rsid w:val="00623381"/>
    <w:rsid w:val="00623796"/>
    <w:rsid w:val="00623C16"/>
    <w:rsid w:val="00623EDE"/>
    <w:rsid w:val="0062428B"/>
    <w:rsid w:val="006246D2"/>
    <w:rsid w:val="0062476C"/>
    <w:rsid w:val="00624AAE"/>
    <w:rsid w:val="00624DC8"/>
    <w:rsid w:val="00624F0C"/>
    <w:rsid w:val="00624F75"/>
    <w:rsid w:val="00624F9E"/>
    <w:rsid w:val="006253B4"/>
    <w:rsid w:val="0062559E"/>
    <w:rsid w:val="00625911"/>
    <w:rsid w:val="00625C30"/>
    <w:rsid w:val="00625D79"/>
    <w:rsid w:val="00625F0B"/>
    <w:rsid w:val="00625FCE"/>
    <w:rsid w:val="00626157"/>
    <w:rsid w:val="0062657B"/>
    <w:rsid w:val="0062671C"/>
    <w:rsid w:val="00626B01"/>
    <w:rsid w:val="00626F84"/>
    <w:rsid w:val="00627379"/>
    <w:rsid w:val="00627423"/>
    <w:rsid w:val="00627AF4"/>
    <w:rsid w:val="00627B36"/>
    <w:rsid w:val="00627C5F"/>
    <w:rsid w:val="00627CDD"/>
    <w:rsid w:val="00627CE1"/>
    <w:rsid w:val="00627EA1"/>
    <w:rsid w:val="00630018"/>
    <w:rsid w:val="00630544"/>
    <w:rsid w:val="006305C9"/>
    <w:rsid w:val="00630971"/>
    <w:rsid w:val="006309EA"/>
    <w:rsid w:val="00630ABE"/>
    <w:rsid w:val="00630B62"/>
    <w:rsid w:val="00630C15"/>
    <w:rsid w:val="00630D30"/>
    <w:rsid w:val="00630F8C"/>
    <w:rsid w:val="00631253"/>
    <w:rsid w:val="0063144C"/>
    <w:rsid w:val="0063186D"/>
    <w:rsid w:val="00631A01"/>
    <w:rsid w:val="00631AB0"/>
    <w:rsid w:val="00631B9B"/>
    <w:rsid w:val="00631E41"/>
    <w:rsid w:val="00631F10"/>
    <w:rsid w:val="00632108"/>
    <w:rsid w:val="006322FB"/>
    <w:rsid w:val="00632379"/>
    <w:rsid w:val="0063238B"/>
    <w:rsid w:val="00632515"/>
    <w:rsid w:val="00632726"/>
    <w:rsid w:val="0063300E"/>
    <w:rsid w:val="006330DD"/>
    <w:rsid w:val="006331C0"/>
    <w:rsid w:val="0063353B"/>
    <w:rsid w:val="00633600"/>
    <w:rsid w:val="006337E9"/>
    <w:rsid w:val="0063385B"/>
    <w:rsid w:val="00633B97"/>
    <w:rsid w:val="00633E82"/>
    <w:rsid w:val="006348E3"/>
    <w:rsid w:val="00634A05"/>
    <w:rsid w:val="00634E35"/>
    <w:rsid w:val="00634EA4"/>
    <w:rsid w:val="00634FD6"/>
    <w:rsid w:val="0063505C"/>
    <w:rsid w:val="00635368"/>
    <w:rsid w:val="0063540C"/>
    <w:rsid w:val="0063571B"/>
    <w:rsid w:val="006357D0"/>
    <w:rsid w:val="0063583B"/>
    <w:rsid w:val="006359D3"/>
    <w:rsid w:val="006360BA"/>
    <w:rsid w:val="006360BF"/>
    <w:rsid w:val="0063673E"/>
    <w:rsid w:val="006367A5"/>
    <w:rsid w:val="00636827"/>
    <w:rsid w:val="00636876"/>
    <w:rsid w:val="00636DBA"/>
    <w:rsid w:val="00637B4B"/>
    <w:rsid w:val="00637CE4"/>
    <w:rsid w:val="00637CF0"/>
    <w:rsid w:val="0064026B"/>
    <w:rsid w:val="006402A2"/>
    <w:rsid w:val="00640523"/>
    <w:rsid w:val="0064065A"/>
    <w:rsid w:val="00640814"/>
    <w:rsid w:val="0064085D"/>
    <w:rsid w:val="0064096C"/>
    <w:rsid w:val="006409C8"/>
    <w:rsid w:val="00640AD0"/>
    <w:rsid w:val="00640E3E"/>
    <w:rsid w:val="006410FB"/>
    <w:rsid w:val="00641343"/>
    <w:rsid w:val="00641407"/>
    <w:rsid w:val="006416C7"/>
    <w:rsid w:val="00641831"/>
    <w:rsid w:val="006418B2"/>
    <w:rsid w:val="00641C40"/>
    <w:rsid w:val="00641E45"/>
    <w:rsid w:val="00641FD5"/>
    <w:rsid w:val="006420B8"/>
    <w:rsid w:val="006420F8"/>
    <w:rsid w:val="0064225D"/>
    <w:rsid w:val="00642277"/>
    <w:rsid w:val="006425A6"/>
    <w:rsid w:val="0064288A"/>
    <w:rsid w:val="006428D6"/>
    <w:rsid w:val="006429F5"/>
    <w:rsid w:val="00642A7E"/>
    <w:rsid w:val="00642BC2"/>
    <w:rsid w:val="006430D9"/>
    <w:rsid w:val="0064320F"/>
    <w:rsid w:val="006439AD"/>
    <w:rsid w:val="00643A7E"/>
    <w:rsid w:val="00643AD3"/>
    <w:rsid w:val="00643B37"/>
    <w:rsid w:val="006441FD"/>
    <w:rsid w:val="00644566"/>
    <w:rsid w:val="00644BEC"/>
    <w:rsid w:val="00644BF7"/>
    <w:rsid w:val="00644CD5"/>
    <w:rsid w:val="00644F5E"/>
    <w:rsid w:val="00645097"/>
    <w:rsid w:val="006450FC"/>
    <w:rsid w:val="006451AC"/>
    <w:rsid w:val="006452DE"/>
    <w:rsid w:val="006453EF"/>
    <w:rsid w:val="00645735"/>
    <w:rsid w:val="00645AF2"/>
    <w:rsid w:val="00645B54"/>
    <w:rsid w:val="00645E5D"/>
    <w:rsid w:val="00645E71"/>
    <w:rsid w:val="00645F45"/>
    <w:rsid w:val="0064608C"/>
    <w:rsid w:val="00646967"/>
    <w:rsid w:val="00646C9E"/>
    <w:rsid w:val="00646D89"/>
    <w:rsid w:val="00646FC3"/>
    <w:rsid w:val="006470AF"/>
    <w:rsid w:val="0064714B"/>
    <w:rsid w:val="00647413"/>
    <w:rsid w:val="0064752F"/>
    <w:rsid w:val="00647A35"/>
    <w:rsid w:val="00647A56"/>
    <w:rsid w:val="00647D5A"/>
    <w:rsid w:val="0065014C"/>
    <w:rsid w:val="00650248"/>
    <w:rsid w:val="00650292"/>
    <w:rsid w:val="0065060F"/>
    <w:rsid w:val="00650905"/>
    <w:rsid w:val="00650B82"/>
    <w:rsid w:val="00650DE9"/>
    <w:rsid w:val="00651110"/>
    <w:rsid w:val="00651664"/>
    <w:rsid w:val="006517F2"/>
    <w:rsid w:val="00651C53"/>
    <w:rsid w:val="00651D38"/>
    <w:rsid w:val="006521C9"/>
    <w:rsid w:val="00652294"/>
    <w:rsid w:val="0065259F"/>
    <w:rsid w:val="006529E6"/>
    <w:rsid w:val="00652A55"/>
    <w:rsid w:val="00652DF9"/>
    <w:rsid w:val="006532A6"/>
    <w:rsid w:val="00653382"/>
    <w:rsid w:val="00653434"/>
    <w:rsid w:val="00653A67"/>
    <w:rsid w:val="00653A87"/>
    <w:rsid w:val="006542BC"/>
    <w:rsid w:val="006544DF"/>
    <w:rsid w:val="006547EA"/>
    <w:rsid w:val="00654999"/>
    <w:rsid w:val="006549A6"/>
    <w:rsid w:val="00654A3D"/>
    <w:rsid w:val="00654A59"/>
    <w:rsid w:val="00654C6B"/>
    <w:rsid w:val="00654F33"/>
    <w:rsid w:val="006554C0"/>
    <w:rsid w:val="006556B2"/>
    <w:rsid w:val="00655780"/>
    <w:rsid w:val="006557A7"/>
    <w:rsid w:val="0065592A"/>
    <w:rsid w:val="006559D1"/>
    <w:rsid w:val="00655B1B"/>
    <w:rsid w:val="00655CB2"/>
    <w:rsid w:val="00655DD7"/>
    <w:rsid w:val="00656008"/>
    <w:rsid w:val="006562BF"/>
    <w:rsid w:val="006567C9"/>
    <w:rsid w:val="00656909"/>
    <w:rsid w:val="00656DED"/>
    <w:rsid w:val="00656E13"/>
    <w:rsid w:val="00657430"/>
    <w:rsid w:val="00657B0A"/>
    <w:rsid w:val="00657B22"/>
    <w:rsid w:val="00657C90"/>
    <w:rsid w:val="00657CE9"/>
    <w:rsid w:val="00657D13"/>
    <w:rsid w:val="00657F2E"/>
    <w:rsid w:val="00657F9F"/>
    <w:rsid w:val="006600C2"/>
    <w:rsid w:val="00660176"/>
    <w:rsid w:val="00660229"/>
    <w:rsid w:val="006602C6"/>
    <w:rsid w:val="00660301"/>
    <w:rsid w:val="0066043D"/>
    <w:rsid w:val="0066066C"/>
    <w:rsid w:val="006607E3"/>
    <w:rsid w:val="006607E8"/>
    <w:rsid w:val="00660804"/>
    <w:rsid w:val="006608B1"/>
    <w:rsid w:val="00660951"/>
    <w:rsid w:val="00660A91"/>
    <w:rsid w:val="00660B4D"/>
    <w:rsid w:val="00661118"/>
    <w:rsid w:val="0066137B"/>
    <w:rsid w:val="006616E7"/>
    <w:rsid w:val="00661C6E"/>
    <w:rsid w:val="00661CC8"/>
    <w:rsid w:val="00662307"/>
    <w:rsid w:val="00662889"/>
    <w:rsid w:val="006628B7"/>
    <w:rsid w:val="00662A7E"/>
    <w:rsid w:val="00662BEF"/>
    <w:rsid w:val="006631A7"/>
    <w:rsid w:val="006633C5"/>
    <w:rsid w:val="00663554"/>
    <w:rsid w:val="006635A9"/>
    <w:rsid w:val="006635CD"/>
    <w:rsid w:val="00663A65"/>
    <w:rsid w:val="00663E1C"/>
    <w:rsid w:val="006641AE"/>
    <w:rsid w:val="006642BF"/>
    <w:rsid w:val="006643DB"/>
    <w:rsid w:val="0066455C"/>
    <w:rsid w:val="0066459F"/>
    <w:rsid w:val="00664745"/>
    <w:rsid w:val="006650EC"/>
    <w:rsid w:val="006650F2"/>
    <w:rsid w:val="0066511D"/>
    <w:rsid w:val="00665172"/>
    <w:rsid w:val="00665561"/>
    <w:rsid w:val="00665BC3"/>
    <w:rsid w:val="006664A7"/>
    <w:rsid w:val="00666621"/>
    <w:rsid w:val="0066663F"/>
    <w:rsid w:val="00666835"/>
    <w:rsid w:val="00666A38"/>
    <w:rsid w:val="00667197"/>
    <w:rsid w:val="006673EE"/>
    <w:rsid w:val="00667AA1"/>
    <w:rsid w:val="00667CF6"/>
    <w:rsid w:val="00670005"/>
    <w:rsid w:val="0067004A"/>
    <w:rsid w:val="0067027F"/>
    <w:rsid w:val="0067058F"/>
    <w:rsid w:val="00670AFF"/>
    <w:rsid w:val="00670E2E"/>
    <w:rsid w:val="006715C8"/>
    <w:rsid w:val="0067165A"/>
    <w:rsid w:val="006719E3"/>
    <w:rsid w:val="00671A9D"/>
    <w:rsid w:val="00671EC5"/>
    <w:rsid w:val="00671FC0"/>
    <w:rsid w:val="00672971"/>
    <w:rsid w:val="00672B77"/>
    <w:rsid w:val="00672F9C"/>
    <w:rsid w:val="006730A3"/>
    <w:rsid w:val="0067319E"/>
    <w:rsid w:val="00673337"/>
    <w:rsid w:val="006733D3"/>
    <w:rsid w:val="00673477"/>
    <w:rsid w:val="0067374D"/>
    <w:rsid w:val="00673812"/>
    <w:rsid w:val="00673A68"/>
    <w:rsid w:val="00673CDC"/>
    <w:rsid w:val="00673E76"/>
    <w:rsid w:val="00674086"/>
    <w:rsid w:val="006744AF"/>
    <w:rsid w:val="00674650"/>
    <w:rsid w:val="00674DDD"/>
    <w:rsid w:val="00675096"/>
    <w:rsid w:val="00675514"/>
    <w:rsid w:val="00675585"/>
    <w:rsid w:val="006755C0"/>
    <w:rsid w:val="00675731"/>
    <w:rsid w:val="00675759"/>
    <w:rsid w:val="00675A79"/>
    <w:rsid w:val="00675B45"/>
    <w:rsid w:val="00675DD4"/>
    <w:rsid w:val="00675E2B"/>
    <w:rsid w:val="00676011"/>
    <w:rsid w:val="00676154"/>
    <w:rsid w:val="006762B3"/>
    <w:rsid w:val="0067699C"/>
    <w:rsid w:val="00676D43"/>
    <w:rsid w:val="00677189"/>
    <w:rsid w:val="0067729D"/>
    <w:rsid w:val="006775B1"/>
    <w:rsid w:val="00677622"/>
    <w:rsid w:val="00677977"/>
    <w:rsid w:val="00677B11"/>
    <w:rsid w:val="00677C4D"/>
    <w:rsid w:val="00677CDA"/>
    <w:rsid w:val="00677D97"/>
    <w:rsid w:val="00677DFF"/>
    <w:rsid w:val="00677EF5"/>
    <w:rsid w:val="00677FC5"/>
    <w:rsid w:val="0068012B"/>
    <w:rsid w:val="006806F9"/>
    <w:rsid w:val="00680B67"/>
    <w:rsid w:val="0068103A"/>
    <w:rsid w:val="00681106"/>
    <w:rsid w:val="006814C3"/>
    <w:rsid w:val="0068157F"/>
    <w:rsid w:val="0068177F"/>
    <w:rsid w:val="00681894"/>
    <w:rsid w:val="00681D62"/>
    <w:rsid w:val="00681D89"/>
    <w:rsid w:val="006825E5"/>
    <w:rsid w:val="006828B5"/>
    <w:rsid w:val="006829D8"/>
    <w:rsid w:val="00682B5F"/>
    <w:rsid w:val="00682B94"/>
    <w:rsid w:val="00682DD6"/>
    <w:rsid w:val="00682E1C"/>
    <w:rsid w:val="006831D1"/>
    <w:rsid w:val="006831DC"/>
    <w:rsid w:val="00683413"/>
    <w:rsid w:val="0068347F"/>
    <w:rsid w:val="0068353B"/>
    <w:rsid w:val="0068388A"/>
    <w:rsid w:val="00683B70"/>
    <w:rsid w:val="00683DFD"/>
    <w:rsid w:val="00683E0E"/>
    <w:rsid w:val="00683F0B"/>
    <w:rsid w:val="00683FE6"/>
    <w:rsid w:val="00684115"/>
    <w:rsid w:val="006843B8"/>
    <w:rsid w:val="006843D5"/>
    <w:rsid w:val="00684583"/>
    <w:rsid w:val="00684729"/>
    <w:rsid w:val="0068484B"/>
    <w:rsid w:val="00684883"/>
    <w:rsid w:val="00684902"/>
    <w:rsid w:val="00684C89"/>
    <w:rsid w:val="00684D6E"/>
    <w:rsid w:val="00684DA9"/>
    <w:rsid w:val="00684F45"/>
    <w:rsid w:val="00685167"/>
    <w:rsid w:val="00685236"/>
    <w:rsid w:val="00685305"/>
    <w:rsid w:val="00685AD6"/>
    <w:rsid w:val="00685B75"/>
    <w:rsid w:val="00685C83"/>
    <w:rsid w:val="00685D55"/>
    <w:rsid w:val="00686153"/>
    <w:rsid w:val="00686454"/>
    <w:rsid w:val="00686530"/>
    <w:rsid w:val="00686849"/>
    <w:rsid w:val="0068689B"/>
    <w:rsid w:val="0068692A"/>
    <w:rsid w:val="00686BE4"/>
    <w:rsid w:val="00686C30"/>
    <w:rsid w:val="00686C36"/>
    <w:rsid w:val="00686EE7"/>
    <w:rsid w:val="00687083"/>
    <w:rsid w:val="0068735B"/>
    <w:rsid w:val="00687C38"/>
    <w:rsid w:val="00687E39"/>
    <w:rsid w:val="00690200"/>
    <w:rsid w:val="00690416"/>
    <w:rsid w:val="006904A1"/>
    <w:rsid w:val="006905AF"/>
    <w:rsid w:val="00690700"/>
    <w:rsid w:val="006907CC"/>
    <w:rsid w:val="00690810"/>
    <w:rsid w:val="006909D8"/>
    <w:rsid w:val="00690B01"/>
    <w:rsid w:val="00690C8A"/>
    <w:rsid w:val="00690F47"/>
    <w:rsid w:val="00691273"/>
    <w:rsid w:val="0069157F"/>
    <w:rsid w:val="00692002"/>
    <w:rsid w:val="0069213A"/>
    <w:rsid w:val="006924A8"/>
    <w:rsid w:val="006924B6"/>
    <w:rsid w:val="00692561"/>
    <w:rsid w:val="00692761"/>
    <w:rsid w:val="00692CAA"/>
    <w:rsid w:val="006931F7"/>
    <w:rsid w:val="0069334E"/>
    <w:rsid w:val="00693475"/>
    <w:rsid w:val="006935FB"/>
    <w:rsid w:val="00693C53"/>
    <w:rsid w:val="00693D54"/>
    <w:rsid w:val="0069400E"/>
    <w:rsid w:val="00694147"/>
    <w:rsid w:val="006941BD"/>
    <w:rsid w:val="0069439F"/>
    <w:rsid w:val="00694827"/>
    <w:rsid w:val="00694B6D"/>
    <w:rsid w:val="00694BC2"/>
    <w:rsid w:val="006951AD"/>
    <w:rsid w:val="006951DA"/>
    <w:rsid w:val="006956E2"/>
    <w:rsid w:val="00695A70"/>
    <w:rsid w:val="00695B4E"/>
    <w:rsid w:val="00696325"/>
    <w:rsid w:val="00696357"/>
    <w:rsid w:val="006963CC"/>
    <w:rsid w:val="006964BF"/>
    <w:rsid w:val="006966E4"/>
    <w:rsid w:val="00696A23"/>
    <w:rsid w:val="00696AC4"/>
    <w:rsid w:val="00696D56"/>
    <w:rsid w:val="00696EF7"/>
    <w:rsid w:val="0069738E"/>
    <w:rsid w:val="00697568"/>
    <w:rsid w:val="00697AF3"/>
    <w:rsid w:val="00697E5A"/>
    <w:rsid w:val="006A0132"/>
    <w:rsid w:val="006A04D9"/>
    <w:rsid w:val="006A0645"/>
    <w:rsid w:val="006A069F"/>
    <w:rsid w:val="006A06D9"/>
    <w:rsid w:val="006A0742"/>
    <w:rsid w:val="006A0778"/>
    <w:rsid w:val="006A0E01"/>
    <w:rsid w:val="006A0E5A"/>
    <w:rsid w:val="006A10C0"/>
    <w:rsid w:val="006A12E3"/>
    <w:rsid w:val="006A192C"/>
    <w:rsid w:val="006A1F25"/>
    <w:rsid w:val="006A1FA2"/>
    <w:rsid w:val="006A20E2"/>
    <w:rsid w:val="006A27D5"/>
    <w:rsid w:val="006A286D"/>
    <w:rsid w:val="006A2910"/>
    <w:rsid w:val="006A2AC1"/>
    <w:rsid w:val="006A2BB0"/>
    <w:rsid w:val="006A2EEF"/>
    <w:rsid w:val="006A3254"/>
    <w:rsid w:val="006A3277"/>
    <w:rsid w:val="006A33E9"/>
    <w:rsid w:val="006A3506"/>
    <w:rsid w:val="006A35CB"/>
    <w:rsid w:val="006A3F1B"/>
    <w:rsid w:val="006A41D7"/>
    <w:rsid w:val="006A43D7"/>
    <w:rsid w:val="006A44F5"/>
    <w:rsid w:val="006A4644"/>
    <w:rsid w:val="006A4BDC"/>
    <w:rsid w:val="006A4EEC"/>
    <w:rsid w:val="006A4F50"/>
    <w:rsid w:val="006A574F"/>
    <w:rsid w:val="006A5812"/>
    <w:rsid w:val="006A58D4"/>
    <w:rsid w:val="006A5D64"/>
    <w:rsid w:val="006A6117"/>
    <w:rsid w:val="006A6185"/>
    <w:rsid w:val="006A6284"/>
    <w:rsid w:val="006A6555"/>
    <w:rsid w:val="006A68AF"/>
    <w:rsid w:val="006A6914"/>
    <w:rsid w:val="006A6A61"/>
    <w:rsid w:val="006A6AA4"/>
    <w:rsid w:val="006A6BF5"/>
    <w:rsid w:val="006A6DC2"/>
    <w:rsid w:val="006A6E10"/>
    <w:rsid w:val="006A6EC4"/>
    <w:rsid w:val="006A6FED"/>
    <w:rsid w:val="006A74B7"/>
    <w:rsid w:val="006A75E9"/>
    <w:rsid w:val="006A7B48"/>
    <w:rsid w:val="006A7EFB"/>
    <w:rsid w:val="006B00B0"/>
    <w:rsid w:val="006B00B7"/>
    <w:rsid w:val="006B0235"/>
    <w:rsid w:val="006B02DD"/>
    <w:rsid w:val="006B057F"/>
    <w:rsid w:val="006B068D"/>
    <w:rsid w:val="006B0759"/>
    <w:rsid w:val="006B0C85"/>
    <w:rsid w:val="006B0D8B"/>
    <w:rsid w:val="006B0F86"/>
    <w:rsid w:val="006B0FD0"/>
    <w:rsid w:val="006B181B"/>
    <w:rsid w:val="006B18EB"/>
    <w:rsid w:val="006B1F3E"/>
    <w:rsid w:val="006B1F4D"/>
    <w:rsid w:val="006B248C"/>
    <w:rsid w:val="006B278F"/>
    <w:rsid w:val="006B2872"/>
    <w:rsid w:val="006B28F3"/>
    <w:rsid w:val="006B2925"/>
    <w:rsid w:val="006B296C"/>
    <w:rsid w:val="006B3321"/>
    <w:rsid w:val="006B36B8"/>
    <w:rsid w:val="006B36EE"/>
    <w:rsid w:val="006B3A4B"/>
    <w:rsid w:val="006B3D8F"/>
    <w:rsid w:val="006B4094"/>
    <w:rsid w:val="006B4F83"/>
    <w:rsid w:val="006B509F"/>
    <w:rsid w:val="006B547D"/>
    <w:rsid w:val="006B567F"/>
    <w:rsid w:val="006B5947"/>
    <w:rsid w:val="006B5C63"/>
    <w:rsid w:val="006B5E97"/>
    <w:rsid w:val="006B61B6"/>
    <w:rsid w:val="006B63C5"/>
    <w:rsid w:val="006B65AC"/>
    <w:rsid w:val="006B68F8"/>
    <w:rsid w:val="006B6A0C"/>
    <w:rsid w:val="006B6A13"/>
    <w:rsid w:val="006B6ED6"/>
    <w:rsid w:val="006B6F4A"/>
    <w:rsid w:val="006B77A5"/>
    <w:rsid w:val="006B7985"/>
    <w:rsid w:val="006B7A5D"/>
    <w:rsid w:val="006B7FE3"/>
    <w:rsid w:val="006C0092"/>
    <w:rsid w:val="006C0474"/>
    <w:rsid w:val="006C06F1"/>
    <w:rsid w:val="006C09CD"/>
    <w:rsid w:val="006C138D"/>
    <w:rsid w:val="006C16F1"/>
    <w:rsid w:val="006C19AC"/>
    <w:rsid w:val="006C1E04"/>
    <w:rsid w:val="006C1F01"/>
    <w:rsid w:val="006C2177"/>
    <w:rsid w:val="006C2326"/>
    <w:rsid w:val="006C2610"/>
    <w:rsid w:val="006C2BC9"/>
    <w:rsid w:val="006C2BE6"/>
    <w:rsid w:val="006C2CD5"/>
    <w:rsid w:val="006C2D3D"/>
    <w:rsid w:val="006C2DAF"/>
    <w:rsid w:val="006C2DC8"/>
    <w:rsid w:val="006C2E09"/>
    <w:rsid w:val="006C2EF3"/>
    <w:rsid w:val="006C2F24"/>
    <w:rsid w:val="006C319B"/>
    <w:rsid w:val="006C323D"/>
    <w:rsid w:val="006C326D"/>
    <w:rsid w:val="006C330B"/>
    <w:rsid w:val="006C357D"/>
    <w:rsid w:val="006C3706"/>
    <w:rsid w:val="006C38AF"/>
    <w:rsid w:val="006C399E"/>
    <w:rsid w:val="006C3CA5"/>
    <w:rsid w:val="006C3D6F"/>
    <w:rsid w:val="006C3FF5"/>
    <w:rsid w:val="006C4181"/>
    <w:rsid w:val="006C4543"/>
    <w:rsid w:val="006C4741"/>
    <w:rsid w:val="006C48C6"/>
    <w:rsid w:val="006C4D73"/>
    <w:rsid w:val="006C50A4"/>
    <w:rsid w:val="006C5260"/>
    <w:rsid w:val="006C5318"/>
    <w:rsid w:val="006C53FE"/>
    <w:rsid w:val="006C57C6"/>
    <w:rsid w:val="006C5C51"/>
    <w:rsid w:val="006C5E69"/>
    <w:rsid w:val="006C62DC"/>
    <w:rsid w:val="006C6584"/>
    <w:rsid w:val="006C6CC2"/>
    <w:rsid w:val="006C6E7D"/>
    <w:rsid w:val="006C6ED0"/>
    <w:rsid w:val="006C6FA4"/>
    <w:rsid w:val="006C70AD"/>
    <w:rsid w:val="006C73C0"/>
    <w:rsid w:val="006C75A5"/>
    <w:rsid w:val="006C76CC"/>
    <w:rsid w:val="006C7709"/>
    <w:rsid w:val="006C773C"/>
    <w:rsid w:val="006C777C"/>
    <w:rsid w:val="006C788B"/>
    <w:rsid w:val="006C7FC8"/>
    <w:rsid w:val="006C7FDC"/>
    <w:rsid w:val="006D02BD"/>
    <w:rsid w:val="006D03D1"/>
    <w:rsid w:val="006D0676"/>
    <w:rsid w:val="006D0AEF"/>
    <w:rsid w:val="006D0AFF"/>
    <w:rsid w:val="006D0BAF"/>
    <w:rsid w:val="006D0C8E"/>
    <w:rsid w:val="006D0F19"/>
    <w:rsid w:val="006D111E"/>
    <w:rsid w:val="006D1276"/>
    <w:rsid w:val="006D1426"/>
    <w:rsid w:val="006D16FC"/>
    <w:rsid w:val="006D16FE"/>
    <w:rsid w:val="006D1953"/>
    <w:rsid w:val="006D1A0F"/>
    <w:rsid w:val="006D1A84"/>
    <w:rsid w:val="006D1D66"/>
    <w:rsid w:val="006D203D"/>
    <w:rsid w:val="006D20FE"/>
    <w:rsid w:val="006D274D"/>
    <w:rsid w:val="006D2B4D"/>
    <w:rsid w:val="006D2DFA"/>
    <w:rsid w:val="006D2FD6"/>
    <w:rsid w:val="006D2FDF"/>
    <w:rsid w:val="006D34FE"/>
    <w:rsid w:val="006D3925"/>
    <w:rsid w:val="006D3E91"/>
    <w:rsid w:val="006D4039"/>
    <w:rsid w:val="006D48CF"/>
    <w:rsid w:val="006D4A81"/>
    <w:rsid w:val="006D4C41"/>
    <w:rsid w:val="006D4E7E"/>
    <w:rsid w:val="006D4E97"/>
    <w:rsid w:val="006D4F85"/>
    <w:rsid w:val="006D5022"/>
    <w:rsid w:val="006D5567"/>
    <w:rsid w:val="006D5715"/>
    <w:rsid w:val="006D5886"/>
    <w:rsid w:val="006D5A82"/>
    <w:rsid w:val="006D6017"/>
    <w:rsid w:val="006D6478"/>
    <w:rsid w:val="006D64C8"/>
    <w:rsid w:val="006D66A1"/>
    <w:rsid w:val="006D67A0"/>
    <w:rsid w:val="006D6838"/>
    <w:rsid w:val="006D6C08"/>
    <w:rsid w:val="006D6CB0"/>
    <w:rsid w:val="006D6F1B"/>
    <w:rsid w:val="006D714A"/>
    <w:rsid w:val="006D76D2"/>
    <w:rsid w:val="006D78BB"/>
    <w:rsid w:val="006D7A04"/>
    <w:rsid w:val="006D7BEF"/>
    <w:rsid w:val="006E0513"/>
    <w:rsid w:val="006E0537"/>
    <w:rsid w:val="006E0606"/>
    <w:rsid w:val="006E060B"/>
    <w:rsid w:val="006E068E"/>
    <w:rsid w:val="006E068F"/>
    <w:rsid w:val="006E07EA"/>
    <w:rsid w:val="006E0D46"/>
    <w:rsid w:val="006E0F38"/>
    <w:rsid w:val="006E1388"/>
    <w:rsid w:val="006E1660"/>
    <w:rsid w:val="006E178A"/>
    <w:rsid w:val="006E1922"/>
    <w:rsid w:val="006E1C26"/>
    <w:rsid w:val="006E1D74"/>
    <w:rsid w:val="006E2389"/>
    <w:rsid w:val="006E29FF"/>
    <w:rsid w:val="006E2A82"/>
    <w:rsid w:val="006E2F45"/>
    <w:rsid w:val="006E3024"/>
    <w:rsid w:val="006E3029"/>
    <w:rsid w:val="006E3251"/>
    <w:rsid w:val="006E32F9"/>
    <w:rsid w:val="006E33ED"/>
    <w:rsid w:val="006E35DA"/>
    <w:rsid w:val="006E386C"/>
    <w:rsid w:val="006E3F0F"/>
    <w:rsid w:val="006E40E0"/>
    <w:rsid w:val="006E495F"/>
    <w:rsid w:val="006E508E"/>
    <w:rsid w:val="006E541D"/>
    <w:rsid w:val="006E5570"/>
    <w:rsid w:val="006E55DA"/>
    <w:rsid w:val="006E576B"/>
    <w:rsid w:val="006E59AC"/>
    <w:rsid w:val="006E5B18"/>
    <w:rsid w:val="006E5B48"/>
    <w:rsid w:val="006E6081"/>
    <w:rsid w:val="006E63B7"/>
    <w:rsid w:val="006E6436"/>
    <w:rsid w:val="006E6A15"/>
    <w:rsid w:val="006E6A75"/>
    <w:rsid w:val="006E6DB5"/>
    <w:rsid w:val="006E736E"/>
    <w:rsid w:val="006E7696"/>
    <w:rsid w:val="006E7B9D"/>
    <w:rsid w:val="006E7DB8"/>
    <w:rsid w:val="006F0006"/>
    <w:rsid w:val="006F0116"/>
    <w:rsid w:val="006F012A"/>
    <w:rsid w:val="006F0395"/>
    <w:rsid w:val="006F03C3"/>
    <w:rsid w:val="006F06F3"/>
    <w:rsid w:val="006F074B"/>
    <w:rsid w:val="006F0858"/>
    <w:rsid w:val="006F0CCF"/>
    <w:rsid w:val="006F0E36"/>
    <w:rsid w:val="006F1395"/>
    <w:rsid w:val="006F142A"/>
    <w:rsid w:val="006F17AA"/>
    <w:rsid w:val="006F17BA"/>
    <w:rsid w:val="006F1CC4"/>
    <w:rsid w:val="006F1D9E"/>
    <w:rsid w:val="006F1F55"/>
    <w:rsid w:val="006F22B4"/>
    <w:rsid w:val="006F23C2"/>
    <w:rsid w:val="006F2421"/>
    <w:rsid w:val="006F2520"/>
    <w:rsid w:val="006F2636"/>
    <w:rsid w:val="006F277D"/>
    <w:rsid w:val="006F29B6"/>
    <w:rsid w:val="006F2BFB"/>
    <w:rsid w:val="006F2C2B"/>
    <w:rsid w:val="006F3211"/>
    <w:rsid w:val="006F34AA"/>
    <w:rsid w:val="006F39CF"/>
    <w:rsid w:val="006F3B9C"/>
    <w:rsid w:val="006F41D2"/>
    <w:rsid w:val="006F45AB"/>
    <w:rsid w:val="006F4A6D"/>
    <w:rsid w:val="006F4AB6"/>
    <w:rsid w:val="006F4AEC"/>
    <w:rsid w:val="006F4B1A"/>
    <w:rsid w:val="006F4C2D"/>
    <w:rsid w:val="006F4C57"/>
    <w:rsid w:val="006F4D85"/>
    <w:rsid w:val="006F4ED1"/>
    <w:rsid w:val="006F5010"/>
    <w:rsid w:val="006F5131"/>
    <w:rsid w:val="006F5153"/>
    <w:rsid w:val="006F51D4"/>
    <w:rsid w:val="006F5314"/>
    <w:rsid w:val="006F5577"/>
    <w:rsid w:val="006F5984"/>
    <w:rsid w:val="006F59BC"/>
    <w:rsid w:val="006F5A80"/>
    <w:rsid w:val="006F6118"/>
    <w:rsid w:val="006F6227"/>
    <w:rsid w:val="006F634C"/>
    <w:rsid w:val="006F6517"/>
    <w:rsid w:val="006F6A03"/>
    <w:rsid w:val="006F6AD6"/>
    <w:rsid w:val="006F71B7"/>
    <w:rsid w:val="006F73B8"/>
    <w:rsid w:val="006F767F"/>
    <w:rsid w:val="006F76FD"/>
    <w:rsid w:val="006F77F8"/>
    <w:rsid w:val="006F7A2B"/>
    <w:rsid w:val="006F7A38"/>
    <w:rsid w:val="006F7CEE"/>
    <w:rsid w:val="006F7E34"/>
    <w:rsid w:val="00700031"/>
    <w:rsid w:val="007003BF"/>
    <w:rsid w:val="00700A34"/>
    <w:rsid w:val="00700D55"/>
    <w:rsid w:val="00700E9B"/>
    <w:rsid w:val="0070102C"/>
    <w:rsid w:val="0070124A"/>
    <w:rsid w:val="00701310"/>
    <w:rsid w:val="007014A7"/>
    <w:rsid w:val="007016A1"/>
    <w:rsid w:val="00702132"/>
    <w:rsid w:val="0070264A"/>
    <w:rsid w:val="0070264E"/>
    <w:rsid w:val="007027AF"/>
    <w:rsid w:val="007027D3"/>
    <w:rsid w:val="007028F3"/>
    <w:rsid w:val="00702970"/>
    <w:rsid w:val="007029CF"/>
    <w:rsid w:val="00702AF9"/>
    <w:rsid w:val="00702D3B"/>
    <w:rsid w:val="00703551"/>
    <w:rsid w:val="007035D4"/>
    <w:rsid w:val="00703600"/>
    <w:rsid w:val="007038F3"/>
    <w:rsid w:val="00703CCF"/>
    <w:rsid w:val="00704240"/>
    <w:rsid w:val="007042B8"/>
    <w:rsid w:val="00704F76"/>
    <w:rsid w:val="0070514E"/>
    <w:rsid w:val="0070524C"/>
    <w:rsid w:val="00705525"/>
    <w:rsid w:val="007055C0"/>
    <w:rsid w:val="0070560D"/>
    <w:rsid w:val="00705668"/>
    <w:rsid w:val="0070573C"/>
    <w:rsid w:val="00705798"/>
    <w:rsid w:val="00705BEA"/>
    <w:rsid w:val="00705C80"/>
    <w:rsid w:val="00705D78"/>
    <w:rsid w:val="00705FE5"/>
    <w:rsid w:val="0070610A"/>
    <w:rsid w:val="00706113"/>
    <w:rsid w:val="00706365"/>
    <w:rsid w:val="0070653B"/>
    <w:rsid w:val="007065DF"/>
    <w:rsid w:val="007065EA"/>
    <w:rsid w:val="007066BB"/>
    <w:rsid w:val="0070684C"/>
    <w:rsid w:val="0070694C"/>
    <w:rsid w:val="00706E95"/>
    <w:rsid w:val="007071B9"/>
    <w:rsid w:val="0070754B"/>
    <w:rsid w:val="007075A1"/>
    <w:rsid w:val="007075DA"/>
    <w:rsid w:val="00707645"/>
    <w:rsid w:val="00707A95"/>
    <w:rsid w:val="00707F48"/>
    <w:rsid w:val="00710191"/>
    <w:rsid w:val="00710220"/>
    <w:rsid w:val="0071037A"/>
    <w:rsid w:val="007103A1"/>
    <w:rsid w:val="00710670"/>
    <w:rsid w:val="0071085D"/>
    <w:rsid w:val="00710A1A"/>
    <w:rsid w:val="00710C10"/>
    <w:rsid w:val="00710D10"/>
    <w:rsid w:val="00710D24"/>
    <w:rsid w:val="00710F6F"/>
    <w:rsid w:val="007119E6"/>
    <w:rsid w:val="00711ACF"/>
    <w:rsid w:val="00711F83"/>
    <w:rsid w:val="007122F1"/>
    <w:rsid w:val="007126FA"/>
    <w:rsid w:val="007128F2"/>
    <w:rsid w:val="00712B27"/>
    <w:rsid w:val="00712B9C"/>
    <w:rsid w:val="00712C8B"/>
    <w:rsid w:val="00712D3D"/>
    <w:rsid w:val="00713180"/>
    <w:rsid w:val="00713216"/>
    <w:rsid w:val="007133D9"/>
    <w:rsid w:val="00713662"/>
    <w:rsid w:val="007136DE"/>
    <w:rsid w:val="0071388E"/>
    <w:rsid w:val="007138A0"/>
    <w:rsid w:val="007138D1"/>
    <w:rsid w:val="00713B22"/>
    <w:rsid w:val="00713C34"/>
    <w:rsid w:val="007140AA"/>
    <w:rsid w:val="00714173"/>
    <w:rsid w:val="007147CE"/>
    <w:rsid w:val="007149DA"/>
    <w:rsid w:val="00714C42"/>
    <w:rsid w:val="007153BB"/>
    <w:rsid w:val="007153CE"/>
    <w:rsid w:val="00715511"/>
    <w:rsid w:val="007155BB"/>
    <w:rsid w:val="0071567A"/>
    <w:rsid w:val="00715808"/>
    <w:rsid w:val="00715985"/>
    <w:rsid w:val="00715F19"/>
    <w:rsid w:val="00716252"/>
    <w:rsid w:val="007162B9"/>
    <w:rsid w:val="007165BA"/>
    <w:rsid w:val="007169D6"/>
    <w:rsid w:val="00716AFE"/>
    <w:rsid w:val="00716BEA"/>
    <w:rsid w:val="00716FFB"/>
    <w:rsid w:val="0071740D"/>
    <w:rsid w:val="0071752F"/>
    <w:rsid w:val="0071772A"/>
    <w:rsid w:val="00717791"/>
    <w:rsid w:val="0071779A"/>
    <w:rsid w:val="007177C4"/>
    <w:rsid w:val="007178A9"/>
    <w:rsid w:val="007179CD"/>
    <w:rsid w:val="00717A30"/>
    <w:rsid w:val="00717A96"/>
    <w:rsid w:val="00717ABB"/>
    <w:rsid w:val="00717B3F"/>
    <w:rsid w:val="00717C12"/>
    <w:rsid w:val="00717D96"/>
    <w:rsid w:val="00717DED"/>
    <w:rsid w:val="00717EA9"/>
    <w:rsid w:val="00717F78"/>
    <w:rsid w:val="007203F0"/>
    <w:rsid w:val="007204CA"/>
    <w:rsid w:val="0072061F"/>
    <w:rsid w:val="00720A17"/>
    <w:rsid w:val="00720C73"/>
    <w:rsid w:val="00720C9B"/>
    <w:rsid w:val="00720D62"/>
    <w:rsid w:val="00720F2E"/>
    <w:rsid w:val="0072118C"/>
    <w:rsid w:val="00721311"/>
    <w:rsid w:val="0072148C"/>
    <w:rsid w:val="007215FE"/>
    <w:rsid w:val="0072167D"/>
    <w:rsid w:val="007219C7"/>
    <w:rsid w:val="00721AB3"/>
    <w:rsid w:val="00721B5D"/>
    <w:rsid w:val="00721BC8"/>
    <w:rsid w:val="00721EAF"/>
    <w:rsid w:val="00721F8F"/>
    <w:rsid w:val="0072213E"/>
    <w:rsid w:val="007221D8"/>
    <w:rsid w:val="007222D0"/>
    <w:rsid w:val="00722575"/>
    <w:rsid w:val="007225FB"/>
    <w:rsid w:val="00722A31"/>
    <w:rsid w:val="00722AB9"/>
    <w:rsid w:val="00722E15"/>
    <w:rsid w:val="00723033"/>
    <w:rsid w:val="00723153"/>
    <w:rsid w:val="00723963"/>
    <w:rsid w:val="00723A02"/>
    <w:rsid w:val="00723BEB"/>
    <w:rsid w:val="00723E15"/>
    <w:rsid w:val="00723F7E"/>
    <w:rsid w:val="0072426C"/>
    <w:rsid w:val="0072433A"/>
    <w:rsid w:val="0072434E"/>
    <w:rsid w:val="0072447A"/>
    <w:rsid w:val="0072488B"/>
    <w:rsid w:val="0072493B"/>
    <w:rsid w:val="00724BA5"/>
    <w:rsid w:val="00724BF9"/>
    <w:rsid w:val="00725099"/>
    <w:rsid w:val="00725140"/>
    <w:rsid w:val="0072523E"/>
    <w:rsid w:val="007253C3"/>
    <w:rsid w:val="0072589D"/>
    <w:rsid w:val="00725A76"/>
    <w:rsid w:val="00725F0B"/>
    <w:rsid w:val="00726129"/>
    <w:rsid w:val="0072616B"/>
    <w:rsid w:val="00726283"/>
    <w:rsid w:val="0072638E"/>
    <w:rsid w:val="00726567"/>
    <w:rsid w:val="00726948"/>
    <w:rsid w:val="007269E6"/>
    <w:rsid w:val="00726BAF"/>
    <w:rsid w:val="00726DDB"/>
    <w:rsid w:val="007271CE"/>
    <w:rsid w:val="00727450"/>
    <w:rsid w:val="00727863"/>
    <w:rsid w:val="007278DF"/>
    <w:rsid w:val="007279A3"/>
    <w:rsid w:val="00727E46"/>
    <w:rsid w:val="00730059"/>
    <w:rsid w:val="0073018C"/>
    <w:rsid w:val="007301DA"/>
    <w:rsid w:val="007304E3"/>
    <w:rsid w:val="007306E8"/>
    <w:rsid w:val="00730904"/>
    <w:rsid w:val="00730A42"/>
    <w:rsid w:val="00730F47"/>
    <w:rsid w:val="00730F71"/>
    <w:rsid w:val="00731383"/>
    <w:rsid w:val="007318D9"/>
    <w:rsid w:val="00731915"/>
    <w:rsid w:val="007319BC"/>
    <w:rsid w:val="00731BFD"/>
    <w:rsid w:val="00731CF9"/>
    <w:rsid w:val="00731E8B"/>
    <w:rsid w:val="00731F2B"/>
    <w:rsid w:val="00731F92"/>
    <w:rsid w:val="007324AD"/>
    <w:rsid w:val="007328BC"/>
    <w:rsid w:val="00732954"/>
    <w:rsid w:val="00732A9E"/>
    <w:rsid w:val="00732AAC"/>
    <w:rsid w:val="00732E1A"/>
    <w:rsid w:val="00732EF0"/>
    <w:rsid w:val="00733186"/>
    <w:rsid w:val="00733222"/>
    <w:rsid w:val="00733290"/>
    <w:rsid w:val="00733342"/>
    <w:rsid w:val="007333FC"/>
    <w:rsid w:val="007337F4"/>
    <w:rsid w:val="00733B31"/>
    <w:rsid w:val="0073404F"/>
    <w:rsid w:val="007341A7"/>
    <w:rsid w:val="00735093"/>
    <w:rsid w:val="007350BD"/>
    <w:rsid w:val="007352C6"/>
    <w:rsid w:val="00735B9B"/>
    <w:rsid w:val="00735D3B"/>
    <w:rsid w:val="00735E20"/>
    <w:rsid w:val="00735F68"/>
    <w:rsid w:val="00736028"/>
    <w:rsid w:val="00736098"/>
    <w:rsid w:val="0073626B"/>
    <w:rsid w:val="00736648"/>
    <w:rsid w:val="0073694F"/>
    <w:rsid w:val="007371A3"/>
    <w:rsid w:val="007373E7"/>
    <w:rsid w:val="00737822"/>
    <w:rsid w:val="0073787E"/>
    <w:rsid w:val="00737A0B"/>
    <w:rsid w:val="00737D18"/>
    <w:rsid w:val="00737E96"/>
    <w:rsid w:val="00737F69"/>
    <w:rsid w:val="0074008C"/>
    <w:rsid w:val="007400A3"/>
    <w:rsid w:val="00740302"/>
    <w:rsid w:val="00740408"/>
    <w:rsid w:val="007404D3"/>
    <w:rsid w:val="007405EA"/>
    <w:rsid w:val="0074085C"/>
    <w:rsid w:val="0074090D"/>
    <w:rsid w:val="00740E70"/>
    <w:rsid w:val="0074200D"/>
    <w:rsid w:val="00742016"/>
    <w:rsid w:val="0074203E"/>
    <w:rsid w:val="007423C4"/>
    <w:rsid w:val="00742423"/>
    <w:rsid w:val="00742644"/>
    <w:rsid w:val="00742665"/>
    <w:rsid w:val="00742ADF"/>
    <w:rsid w:val="00742DD5"/>
    <w:rsid w:val="007430A8"/>
    <w:rsid w:val="00743601"/>
    <w:rsid w:val="007437FF"/>
    <w:rsid w:val="00743A16"/>
    <w:rsid w:val="00743A6B"/>
    <w:rsid w:val="00743A8A"/>
    <w:rsid w:val="00743D0C"/>
    <w:rsid w:val="007440AE"/>
    <w:rsid w:val="00744180"/>
    <w:rsid w:val="007442FD"/>
    <w:rsid w:val="007445EC"/>
    <w:rsid w:val="00744661"/>
    <w:rsid w:val="00744758"/>
    <w:rsid w:val="00744845"/>
    <w:rsid w:val="007448E9"/>
    <w:rsid w:val="00744B3F"/>
    <w:rsid w:val="00744D35"/>
    <w:rsid w:val="00744D5F"/>
    <w:rsid w:val="00744EC2"/>
    <w:rsid w:val="00744F5C"/>
    <w:rsid w:val="00745070"/>
    <w:rsid w:val="0074536D"/>
    <w:rsid w:val="007453BD"/>
    <w:rsid w:val="007458AA"/>
    <w:rsid w:val="007458E9"/>
    <w:rsid w:val="00745901"/>
    <w:rsid w:val="00745937"/>
    <w:rsid w:val="00745D33"/>
    <w:rsid w:val="0074607A"/>
    <w:rsid w:val="0074613C"/>
    <w:rsid w:val="007461BF"/>
    <w:rsid w:val="0074629C"/>
    <w:rsid w:val="007464D1"/>
    <w:rsid w:val="00746518"/>
    <w:rsid w:val="00746613"/>
    <w:rsid w:val="007466E4"/>
    <w:rsid w:val="0074697F"/>
    <w:rsid w:val="00746BEF"/>
    <w:rsid w:val="007472DE"/>
    <w:rsid w:val="00747498"/>
    <w:rsid w:val="007477AD"/>
    <w:rsid w:val="00747929"/>
    <w:rsid w:val="00747AC6"/>
    <w:rsid w:val="00747C48"/>
    <w:rsid w:val="00747CA9"/>
    <w:rsid w:val="00750131"/>
    <w:rsid w:val="00750273"/>
    <w:rsid w:val="00750361"/>
    <w:rsid w:val="00750A62"/>
    <w:rsid w:val="00750CBF"/>
    <w:rsid w:val="00750DA5"/>
    <w:rsid w:val="007517C1"/>
    <w:rsid w:val="00751BAC"/>
    <w:rsid w:val="00751E58"/>
    <w:rsid w:val="007521BC"/>
    <w:rsid w:val="007527AE"/>
    <w:rsid w:val="007527CB"/>
    <w:rsid w:val="00752CF8"/>
    <w:rsid w:val="00752D9D"/>
    <w:rsid w:val="00752DA8"/>
    <w:rsid w:val="00752F3D"/>
    <w:rsid w:val="0075393C"/>
    <w:rsid w:val="007539FC"/>
    <w:rsid w:val="00753C3E"/>
    <w:rsid w:val="007545BA"/>
    <w:rsid w:val="007548F2"/>
    <w:rsid w:val="00754992"/>
    <w:rsid w:val="007549EA"/>
    <w:rsid w:val="00754CDB"/>
    <w:rsid w:val="00754E55"/>
    <w:rsid w:val="00754F28"/>
    <w:rsid w:val="007550FE"/>
    <w:rsid w:val="007552AE"/>
    <w:rsid w:val="007554D0"/>
    <w:rsid w:val="00755508"/>
    <w:rsid w:val="00755588"/>
    <w:rsid w:val="007555A4"/>
    <w:rsid w:val="007555F8"/>
    <w:rsid w:val="00755B71"/>
    <w:rsid w:val="00755EC5"/>
    <w:rsid w:val="00755F02"/>
    <w:rsid w:val="00755FD0"/>
    <w:rsid w:val="007561B6"/>
    <w:rsid w:val="00756374"/>
    <w:rsid w:val="007563BA"/>
    <w:rsid w:val="007563D2"/>
    <w:rsid w:val="007564C1"/>
    <w:rsid w:val="00756592"/>
    <w:rsid w:val="0075667C"/>
    <w:rsid w:val="00756685"/>
    <w:rsid w:val="00756946"/>
    <w:rsid w:val="00756D53"/>
    <w:rsid w:val="00756E6E"/>
    <w:rsid w:val="00756F35"/>
    <w:rsid w:val="007570E3"/>
    <w:rsid w:val="00757180"/>
    <w:rsid w:val="007571BE"/>
    <w:rsid w:val="00757C6E"/>
    <w:rsid w:val="00760215"/>
    <w:rsid w:val="0076025F"/>
    <w:rsid w:val="00760509"/>
    <w:rsid w:val="00760578"/>
    <w:rsid w:val="0076057C"/>
    <w:rsid w:val="007606BE"/>
    <w:rsid w:val="00760799"/>
    <w:rsid w:val="00760DA7"/>
    <w:rsid w:val="00760F51"/>
    <w:rsid w:val="00761070"/>
    <w:rsid w:val="007610AD"/>
    <w:rsid w:val="00761141"/>
    <w:rsid w:val="00762229"/>
    <w:rsid w:val="007625D8"/>
    <w:rsid w:val="00762758"/>
    <w:rsid w:val="0076284A"/>
    <w:rsid w:val="0076298C"/>
    <w:rsid w:val="00762A19"/>
    <w:rsid w:val="00762AA0"/>
    <w:rsid w:val="00762CD0"/>
    <w:rsid w:val="00762D1B"/>
    <w:rsid w:val="00762D76"/>
    <w:rsid w:val="007630F8"/>
    <w:rsid w:val="007632DB"/>
    <w:rsid w:val="00763392"/>
    <w:rsid w:val="007633D1"/>
    <w:rsid w:val="00763853"/>
    <w:rsid w:val="007638D5"/>
    <w:rsid w:val="00763A17"/>
    <w:rsid w:val="00764183"/>
    <w:rsid w:val="0076463B"/>
    <w:rsid w:val="007646A0"/>
    <w:rsid w:val="007647D4"/>
    <w:rsid w:val="007647FB"/>
    <w:rsid w:val="00764EAC"/>
    <w:rsid w:val="00765039"/>
    <w:rsid w:val="0076511F"/>
    <w:rsid w:val="007651A6"/>
    <w:rsid w:val="0076529B"/>
    <w:rsid w:val="007652F0"/>
    <w:rsid w:val="007652F9"/>
    <w:rsid w:val="0076564B"/>
    <w:rsid w:val="007656EF"/>
    <w:rsid w:val="00765733"/>
    <w:rsid w:val="00765BBF"/>
    <w:rsid w:val="00765F07"/>
    <w:rsid w:val="007663BF"/>
    <w:rsid w:val="00766715"/>
    <w:rsid w:val="00766E0B"/>
    <w:rsid w:val="00766E3F"/>
    <w:rsid w:val="00766E73"/>
    <w:rsid w:val="007673E2"/>
    <w:rsid w:val="0076774B"/>
    <w:rsid w:val="00767914"/>
    <w:rsid w:val="00767A4C"/>
    <w:rsid w:val="00767EA6"/>
    <w:rsid w:val="00767EC3"/>
    <w:rsid w:val="00767FC3"/>
    <w:rsid w:val="00770368"/>
    <w:rsid w:val="00770459"/>
    <w:rsid w:val="00770512"/>
    <w:rsid w:val="007708A7"/>
    <w:rsid w:val="00770E6E"/>
    <w:rsid w:val="00771339"/>
    <w:rsid w:val="00771969"/>
    <w:rsid w:val="00771D9E"/>
    <w:rsid w:val="00771E7A"/>
    <w:rsid w:val="0077263D"/>
    <w:rsid w:val="00772895"/>
    <w:rsid w:val="00772F99"/>
    <w:rsid w:val="00773437"/>
    <w:rsid w:val="007735D0"/>
    <w:rsid w:val="007735DB"/>
    <w:rsid w:val="007736C7"/>
    <w:rsid w:val="00773729"/>
    <w:rsid w:val="00773CB7"/>
    <w:rsid w:val="00773F11"/>
    <w:rsid w:val="00773F70"/>
    <w:rsid w:val="00774168"/>
    <w:rsid w:val="007742EB"/>
    <w:rsid w:val="007745DE"/>
    <w:rsid w:val="00774924"/>
    <w:rsid w:val="00774950"/>
    <w:rsid w:val="00774CA2"/>
    <w:rsid w:val="00775026"/>
    <w:rsid w:val="00775556"/>
    <w:rsid w:val="00775773"/>
    <w:rsid w:val="0077578E"/>
    <w:rsid w:val="00775882"/>
    <w:rsid w:val="00775A48"/>
    <w:rsid w:val="00775D53"/>
    <w:rsid w:val="007760EF"/>
    <w:rsid w:val="007764FA"/>
    <w:rsid w:val="007766C6"/>
    <w:rsid w:val="00776946"/>
    <w:rsid w:val="00776AAB"/>
    <w:rsid w:val="00776EC8"/>
    <w:rsid w:val="00776EEB"/>
    <w:rsid w:val="00776FA9"/>
    <w:rsid w:val="00776FD0"/>
    <w:rsid w:val="00777045"/>
    <w:rsid w:val="0077767B"/>
    <w:rsid w:val="00777751"/>
    <w:rsid w:val="00777868"/>
    <w:rsid w:val="00777904"/>
    <w:rsid w:val="00777AF5"/>
    <w:rsid w:val="00777B4F"/>
    <w:rsid w:val="00777B8A"/>
    <w:rsid w:val="00777DBC"/>
    <w:rsid w:val="007800F3"/>
    <w:rsid w:val="007803EF"/>
    <w:rsid w:val="00780A6F"/>
    <w:rsid w:val="00780CF5"/>
    <w:rsid w:val="00780EAF"/>
    <w:rsid w:val="00781087"/>
    <w:rsid w:val="00781153"/>
    <w:rsid w:val="00781174"/>
    <w:rsid w:val="00781217"/>
    <w:rsid w:val="007817F1"/>
    <w:rsid w:val="00781985"/>
    <w:rsid w:val="007819D6"/>
    <w:rsid w:val="00781D4A"/>
    <w:rsid w:val="00781E82"/>
    <w:rsid w:val="00782248"/>
    <w:rsid w:val="00782316"/>
    <w:rsid w:val="00782410"/>
    <w:rsid w:val="00782C00"/>
    <w:rsid w:val="00783060"/>
    <w:rsid w:val="00783320"/>
    <w:rsid w:val="0078348B"/>
    <w:rsid w:val="0078410D"/>
    <w:rsid w:val="00784403"/>
    <w:rsid w:val="007849FE"/>
    <w:rsid w:val="00784AEA"/>
    <w:rsid w:val="00784C7C"/>
    <w:rsid w:val="00784DA3"/>
    <w:rsid w:val="00784FEB"/>
    <w:rsid w:val="007851D7"/>
    <w:rsid w:val="007851E9"/>
    <w:rsid w:val="0078555B"/>
    <w:rsid w:val="007856E6"/>
    <w:rsid w:val="00785E48"/>
    <w:rsid w:val="00786023"/>
    <w:rsid w:val="007867C9"/>
    <w:rsid w:val="00786837"/>
    <w:rsid w:val="00786A89"/>
    <w:rsid w:val="00786B0E"/>
    <w:rsid w:val="00786D72"/>
    <w:rsid w:val="00786DCC"/>
    <w:rsid w:val="00786DFE"/>
    <w:rsid w:val="00786FFE"/>
    <w:rsid w:val="00787336"/>
    <w:rsid w:val="0078753C"/>
    <w:rsid w:val="007878AC"/>
    <w:rsid w:val="007878E3"/>
    <w:rsid w:val="007879D9"/>
    <w:rsid w:val="00787D9F"/>
    <w:rsid w:val="007902C8"/>
    <w:rsid w:val="0079043B"/>
    <w:rsid w:val="00790BB3"/>
    <w:rsid w:val="00790D32"/>
    <w:rsid w:val="007915C8"/>
    <w:rsid w:val="0079186F"/>
    <w:rsid w:val="00791A70"/>
    <w:rsid w:val="00791B5A"/>
    <w:rsid w:val="007925AF"/>
    <w:rsid w:val="0079276D"/>
    <w:rsid w:val="0079277E"/>
    <w:rsid w:val="007928DB"/>
    <w:rsid w:val="00792CF5"/>
    <w:rsid w:val="00792D05"/>
    <w:rsid w:val="00792E23"/>
    <w:rsid w:val="00793059"/>
    <w:rsid w:val="00793106"/>
    <w:rsid w:val="00793141"/>
    <w:rsid w:val="00793432"/>
    <w:rsid w:val="00793D87"/>
    <w:rsid w:val="00793E46"/>
    <w:rsid w:val="00793E8A"/>
    <w:rsid w:val="00793EBE"/>
    <w:rsid w:val="00794007"/>
    <w:rsid w:val="0079445D"/>
    <w:rsid w:val="0079458F"/>
    <w:rsid w:val="0079490B"/>
    <w:rsid w:val="00794BB5"/>
    <w:rsid w:val="00795344"/>
    <w:rsid w:val="007953A2"/>
    <w:rsid w:val="007953C0"/>
    <w:rsid w:val="007954FC"/>
    <w:rsid w:val="00795551"/>
    <w:rsid w:val="007957CF"/>
    <w:rsid w:val="007959EE"/>
    <w:rsid w:val="00795AF2"/>
    <w:rsid w:val="00795DB1"/>
    <w:rsid w:val="00796164"/>
    <w:rsid w:val="0079657D"/>
    <w:rsid w:val="00796AC2"/>
    <w:rsid w:val="00796B4B"/>
    <w:rsid w:val="00796F38"/>
    <w:rsid w:val="0079714A"/>
    <w:rsid w:val="0079748E"/>
    <w:rsid w:val="00797667"/>
    <w:rsid w:val="00797A0A"/>
    <w:rsid w:val="00797B41"/>
    <w:rsid w:val="00797C18"/>
    <w:rsid w:val="00797E2A"/>
    <w:rsid w:val="00797FF7"/>
    <w:rsid w:val="007A05C2"/>
    <w:rsid w:val="007A05C4"/>
    <w:rsid w:val="007A0638"/>
    <w:rsid w:val="007A068B"/>
    <w:rsid w:val="007A0C8F"/>
    <w:rsid w:val="007A0D1E"/>
    <w:rsid w:val="007A0E78"/>
    <w:rsid w:val="007A0EA0"/>
    <w:rsid w:val="007A10D1"/>
    <w:rsid w:val="007A13C9"/>
    <w:rsid w:val="007A14CF"/>
    <w:rsid w:val="007A1586"/>
    <w:rsid w:val="007A19C9"/>
    <w:rsid w:val="007A1D80"/>
    <w:rsid w:val="007A1E20"/>
    <w:rsid w:val="007A1F52"/>
    <w:rsid w:val="007A2092"/>
    <w:rsid w:val="007A247A"/>
    <w:rsid w:val="007A29C5"/>
    <w:rsid w:val="007A2CCE"/>
    <w:rsid w:val="007A2D1A"/>
    <w:rsid w:val="007A2F02"/>
    <w:rsid w:val="007A312D"/>
    <w:rsid w:val="007A34C7"/>
    <w:rsid w:val="007A3748"/>
    <w:rsid w:val="007A3758"/>
    <w:rsid w:val="007A38E0"/>
    <w:rsid w:val="007A392B"/>
    <w:rsid w:val="007A3A2E"/>
    <w:rsid w:val="007A3A83"/>
    <w:rsid w:val="007A3D75"/>
    <w:rsid w:val="007A4204"/>
    <w:rsid w:val="007A440D"/>
    <w:rsid w:val="007A479F"/>
    <w:rsid w:val="007A4AA1"/>
    <w:rsid w:val="007A4BF1"/>
    <w:rsid w:val="007A5320"/>
    <w:rsid w:val="007A57B7"/>
    <w:rsid w:val="007A584E"/>
    <w:rsid w:val="007A5B1C"/>
    <w:rsid w:val="007A6091"/>
    <w:rsid w:val="007A61DE"/>
    <w:rsid w:val="007A63A5"/>
    <w:rsid w:val="007A6717"/>
    <w:rsid w:val="007A67D9"/>
    <w:rsid w:val="007A6A6B"/>
    <w:rsid w:val="007A71CE"/>
    <w:rsid w:val="007A73D9"/>
    <w:rsid w:val="007A78C3"/>
    <w:rsid w:val="007A7B65"/>
    <w:rsid w:val="007A7D3C"/>
    <w:rsid w:val="007B0481"/>
    <w:rsid w:val="007B0652"/>
    <w:rsid w:val="007B0736"/>
    <w:rsid w:val="007B0B3C"/>
    <w:rsid w:val="007B10CC"/>
    <w:rsid w:val="007B1157"/>
    <w:rsid w:val="007B1192"/>
    <w:rsid w:val="007B1890"/>
    <w:rsid w:val="007B1898"/>
    <w:rsid w:val="007B1C1F"/>
    <w:rsid w:val="007B1D03"/>
    <w:rsid w:val="007B2AA2"/>
    <w:rsid w:val="007B32D3"/>
    <w:rsid w:val="007B392E"/>
    <w:rsid w:val="007B3D2D"/>
    <w:rsid w:val="007B3FBF"/>
    <w:rsid w:val="007B4185"/>
    <w:rsid w:val="007B43F9"/>
    <w:rsid w:val="007B45FD"/>
    <w:rsid w:val="007B46F0"/>
    <w:rsid w:val="007B4B5D"/>
    <w:rsid w:val="007B520C"/>
    <w:rsid w:val="007B5AA8"/>
    <w:rsid w:val="007B5C52"/>
    <w:rsid w:val="007B5CE4"/>
    <w:rsid w:val="007B605B"/>
    <w:rsid w:val="007B6086"/>
    <w:rsid w:val="007B6279"/>
    <w:rsid w:val="007B6548"/>
    <w:rsid w:val="007B6717"/>
    <w:rsid w:val="007B674B"/>
    <w:rsid w:val="007B6BB3"/>
    <w:rsid w:val="007B6D96"/>
    <w:rsid w:val="007B716C"/>
    <w:rsid w:val="007B747B"/>
    <w:rsid w:val="007B7A7E"/>
    <w:rsid w:val="007B7ADD"/>
    <w:rsid w:val="007B7F57"/>
    <w:rsid w:val="007C00F2"/>
    <w:rsid w:val="007C032C"/>
    <w:rsid w:val="007C03C3"/>
    <w:rsid w:val="007C04E7"/>
    <w:rsid w:val="007C04FC"/>
    <w:rsid w:val="007C0995"/>
    <w:rsid w:val="007C0B66"/>
    <w:rsid w:val="007C0DAA"/>
    <w:rsid w:val="007C0DD5"/>
    <w:rsid w:val="007C0E94"/>
    <w:rsid w:val="007C0F42"/>
    <w:rsid w:val="007C1018"/>
    <w:rsid w:val="007C1398"/>
    <w:rsid w:val="007C1594"/>
    <w:rsid w:val="007C1BA1"/>
    <w:rsid w:val="007C1E1E"/>
    <w:rsid w:val="007C2074"/>
    <w:rsid w:val="007C213A"/>
    <w:rsid w:val="007C226F"/>
    <w:rsid w:val="007C2A2C"/>
    <w:rsid w:val="007C2A73"/>
    <w:rsid w:val="007C2CAA"/>
    <w:rsid w:val="007C2DB7"/>
    <w:rsid w:val="007C2DBA"/>
    <w:rsid w:val="007C2DBE"/>
    <w:rsid w:val="007C30E0"/>
    <w:rsid w:val="007C322E"/>
    <w:rsid w:val="007C32C3"/>
    <w:rsid w:val="007C35BC"/>
    <w:rsid w:val="007C3DFB"/>
    <w:rsid w:val="007C3E24"/>
    <w:rsid w:val="007C410E"/>
    <w:rsid w:val="007C41AE"/>
    <w:rsid w:val="007C41EA"/>
    <w:rsid w:val="007C4250"/>
    <w:rsid w:val="007C42F5"/>
    <w:rsid w:val="007C449D"/>
    <w:rsid w:val="007C49E4"/>
    <w:rsid w:val="007C4B80"/>
    <w:rsid w:val="007C4D6D"/>
    <w:rsid w:val="007C4F7E"/>
    <w:rsid w:val="007C4FEE"/>
    <w:rsid w:val="007C5075"/>
    <w:rsid w:val="007C534C"/>
    <w:rsid w:val="007C59B6"/>
    <w:rsid w:val="007C5CB6"/>
    <w:rsid w:val="007C5E00"/>
    <w:rsid w:val="007C608D"/>
    <w:rsid w:val="007C6205"/>
    <w:rsid w:val="007C666B"/>
    <w:rsid w:val="007C68F6"/>
    <w:rsid w:val="007C6B06"/>
    <w:rsid w:val="007C6EAA"/>
    <w:rsid w:val="007C6F8D"/>
    <w:rsid w:val="007C755B"/>
    <w:rsid w:val="007C7951"/>
    <w:rsid w:val="007C7BBD"/>
    <w:rsid w:val="007C7CB2"/>
    <w:rsid w:val="007D005A"/>
    <w:rsid w:val="007D00B3"/>
    <w:rsid w:val="007D019A"/>
    <w:rsid w:val="007D052B"/>
    <w:rsid w:val="007D0554"/>
    <w:rsid w:val="007D0750"/>
    <w:rsid w:val="007D0B29"/>
    <w:rsid w:val="007D0B46"/>
    <w:rsid w:val="007D0B56"/>
    <w:rsid w:val="007D10BE"/>
    <w:rsid w:val="007D1A51"/>
    <w:rsid w:val="007D1A80"/>
    <w:rsid w:val="007D1B53"/>
    <w:rsid w:val="007D1C27"/>
    <w:rsid w:val="007D1C48"/>
    <w:rsid w:val="007D1DE1"/>
    <w:rsid w:val="007D1E2A"/>
    <w:rsid w:val="007D1E7C"/>
    <w:rsid w:val="007D1F33"/>
    <w:rsid w:val="007D1F63"/>
    <w:rsid w:val="007D234C"/>
    <w:rsid w:val="007D23B7"/>
    <w:rsid w:val="007D23C1"/>
    <w:rsid w:val="007D23DB"/>
    <w:rsid w:val="007D2497"/>
    <w:rsid w:val="007D24A8"/>
    <w:rsid w:val="007D2643"/>
    <w:rsid w:val="007D2670"/>
    <w:rsid w:val="007D2903"/>
    <w:rsid w:val="007D2962"/>
    <w:rsid w:val="007D2B1E"/>
    <w:rsid w:val="007D2B6D"/>
    <w:rsid w:val="007D326F"/>
    <w:rsid w:val="007D394D"/>
    <w:rsid w:val="007D3B8D"/>
    <w:rsid w:val="007D3E8F"/>
    <w:rsid w:val="007D3F5E"/>
    <w:rsid w:val="007D41FC"/>
    <w:rsid w:val="007D42FD"/>
    <w:rsid w:val="007D43BF"/>
    <w:rsid w:val="007D43E3"/>
    <w:rsid w:val="007D469E"/>
    <w:rsid w:val="007D47F2"/>
    <w:rsid w:val="007D4933"/>
    <w:rsid w:val="007D4947"/>
    <w:rsid w:val="007D4D99"/>
    <w:rsid w:val="007D5251"/>
    <w:rsid w:val="007D5568"/>
    <w:rsid w:val="007D5951"/>
    <w:rsid w:val="007D5CE2"/>
    <w:rsid w:val="007D5D5F"/>
    <w:rsid w:val="007D6A57"/>
    <w:rsid w:val="007D6BE9"/>
    <w:rsid w:val="007D6DA3"/>
    <w:rsid w:val="007D6FB9"/>
    <w:rsid w:val="007D70B9"/>
    <w:rsid w:val="007D73E8"/>
    <w:rsid w:val="007D74F9"/>
    <w:rsid w:val="007D773B"/>
    <w:rsid w:val="007D7AC8"/>
    <w:rsid w:val="007D7BF6"/>
    <w:rsid w:val="007D7DC9"/>
    <w:rsid w:val="007D7DD2"/>
    <w:rsid w:val="007E012C"/>
    <w:rsid w:val="007E02FC"/>
    <w:rsid w:val="007E046B"/>
    <w:rsid w:val="007E083D"/>
    <w:rsid w:val="007E08EC"/>
    <w:rsid w:val="007E09D5"/>
    <w:rsid w:val="007E0C13"/>
    <w:rsid w:val="007E0D47"/>
    <w:rsid w:val="007E0D53"/>
    <w:rsid w:val="007E0F6E"/>
    <w:rsid w:val="007E1072"/>
    <w:rsid w:val="007E1872"/>
    <w:rsid w:val="007E1894"/>
    <w:rsid w:val="007E1988"/>
    <w:rsid w:val="007E1A84"/>
    <w:rsid w:val="007E2128"/>
    <w:rsid w:val="007E2453"/>
    <w:rsid w:val="007E250F"/>
    <w:rsid w:val="007E2516"/>
    <w:rsid w:val="007E2601"/>
    <w:rsid w:val="007E28A3"/>
    <w:rsid w:val="007E2CB4"/>
    <w:rsid w:val="007E2D47"/>
    <w:rsid w:val="007E2D88"/>
    <w:rsid w:val="007E2EE7"/>
    <w:rsid w:val="007E30B1"/>
    <w:rsid w:val="007E3145"/>
    <w:rsid w:val="007E3189"/>
    <w:rsid w:val="007E32B5"/>
    <w:rsid w:val="007E3449"/>
    <w:rsid w:val="007E34E1"/>
    <w:rsid w:val="007E3509"/>
    <w:rsid w:val="007E38A2"/>
    <w:rsid w:val="007E3AD2"/>
    <w:rsid w:val="007E3ADC"/>
    <w:rsid w:val="007E3B82"/>
    <w:rsid w:val="007E3B99"/>
    <w:rsid w:val="007E3DA2"/>
    <w:rsid w:val="007E3E85"/>
    <w:rsid w:val="007E3F3A"/>
    <w:rsid w:val="007E41B7"/>
    <w:rsid w:val="007E42BF"/>
    <w:rsid w:val="007E4412"/>
    <w:rsid w:val="007E4629"/>
    <w:rsid w:val="007E4850"/>
    <w:rsid w:val="007E4A07"/>
    <w:rsid w:val="007E4C6A"/>
    <w:rsid w:val="007E5623"/>
    <w:rsid w:val="007E5641"/>
    <w:rsid w:val="007E57C2"/>
    <w:rsid w:val="007E5823"/>
    <w:rsid w:val="007E5894"/>
    <w:rsid w:val="007E5D3F"/>
    <w:rsid w:val="007E5DAF"/>
    <w:rsid w:val="007E5E77"/>
    <w:rsid w:val="007E5EB2"/>
    <w:rsid w:val="007E5F70"/>
    <w:rsid w:val="007E5FE9"/>
    <w:rsid w:val="007E6017"/>
    <w:rsid w:val="007E61A5"/>
    <w:rsid w:val="007E620D"/>
    <w:rsid w:val="007E64DF"/>
    <w:rsid w:val="007E6521"/>
    <w:rsid w:val="007E68C5"/>
    <w:rsid w:val="007E69B8"/>
    <w:rsid w:val="007E69F7"/>
    <w:rsid w:val="007E6B5E"/>
    <w:rsid w:val="007E6CC2"/>
    <w:rsid w:val="007E6D3C"/>
    <w:rsid w:val="007E6DA7"/>
    <w:rsid w:val="007E6E53"/>
    <w:rsid w:val="007E6F96"/>
    <w:rsid w:val="007E7076"/>
    <w:rsid w:val="007E70ED"/>
    <w:rsid w:val="007E71EB"/>
    <w:rsid w:val="007E7624"/>
    <w:rsid w:val="007E7A46"/>
    <w:rsid w:val="007F03E7"/>
    <w:rsid w:val="007F0402"/>
    <w:rsid w:val="007F0640"/>
    <w:rsid w:val="007F08E5"/>
    <w:rsid w:val="007F0A49"/>
    <w:rsid w:val="007F185C"/>
    <w:rsid w:val="007F1D02"/>
    <w:rsid w:val="007F1D21"/>
    <w:rsid w:val="007F1F87"/>
    <w:rsid w:val="007F205C"/>
    <w:rsid w:val="007F207F"/>
    <w:rsid w:val="007F20EC"/>
    <w:rsid w:val="007F20FF"/>
    <w:rsid w:val="007F23CD"/>
    <w:rsid w:val="007F2A93"/>
    <w:rsid w:val="007F34ED"/>
    <w:rsid w:val="007F3757"/>
    <w:rsid w:val="007F3DAD"/>
    <w:rsid w:val="007F4095"/>
    <w:rsid w:val="007F4322"/>
    <w:rsid w:val="007F44FA"/>
    <w:rsid w:val="007F4507"/>
    <w:rsid w:val="007F461B"/>
    <w:rsid w:val="007F4666"/>
    <w:rsid w:val="007F4ABB"/>
    <w:rsid w:val="007F4B66"/>
    <w:rsid w:val="007F5163"/>
    <w:rsid w:val="007F52A8"/>
    <w:rsid w:val="007F536C"/>
    <w:rsid w:val="007F56CA"/>
    <w:rsid w:val="007F5799"/>
    <w:rsid w:val="007F58F6"/>
    <w:rsid w:val="007F5949"/>
    <w:rsid w:val="007F5D22"/>
    <w:rsid w:val="007F5F6E"/>
    <w:rsid w:val="007F62D9"/>
    <w:rsid w:val="007F65C3"/>
    <w:rsid w:val="007F676B"/>
    <w:rsid w:val="007F6872"/>
    <w:rsid w:val="007F6BFE"/>
    <w:rsid w:val="007F6CCF"/>
    <w:rsid w:val="007F6FB5"/>
    <w:rsid w:val="007F78B7"/>
    <w:rsid w:val="007F7A5D"/>
    <w:rsid w:val="007F7B55"/>
    <w:rsid w:val="007F7BB8"/>
    <w:rsid w:val="007F7E07"/>
    <w:rsid w:val="007F7F40"/>
    <w:rsid w:val="007F7FC1"/>
    <w:rsid w:val="00800083"/>
    <w:rsid w:val="0080034F"/>
    <w:rsid w:val="00800783"/>
    <w:rsid w:val="0080085F"/>
    <w:rsid w:val="00800A7C"/>
    <w:rsid w:val="00800F17"/>
    <w:rsid w:val="008010A5"/>
    <w:rsid w:val="0080146B"/>
    <w:rsid w:val="00801742"/>
    <w:rsid w:val="00802004"/>
    <w:rsid w:val="00802102"/>
    <w:rsid w:val="00802213"/>
    <w:rsid w:val="00802990"/>
    <w:rsid w:val="00802CB2"/>
    <w:rsid w:val="00802D50"/>
    <w:rsid w:val="00802DA6"/>
    <w:rsid w:val="00802DD7"/>
    <w:rsid w:val="008030F3"/>
    <w:rsid w:val="00803113"/>
    <w:rsid w:val="00803121"/>
    <w:rsid w:val="008031E3"/>
    <w:rsid w:val="008032E5"/>
    <w:rsid w:val="008033D7"/>
    <w:rsid w:val="0080382E"/>
    <w:rsid w:val="0080395B"/>
    <w:rsid w:val="00803B80"/>
    <w:rsid w:val="00804000"/>
    <w:rsid w:val="008040E9"/>
    <w:rsid w:val="00804196"/>
    <w:rsid w:val="008046C8"/>
    <w:rsid w:val="00804999"/>
    <w:rsid w:val="008049BC"/>
    <w:rsid w:val="00804BD5"/>
    <w:rsid w:val="00804F36"/>
    <w:rsid w:val="008050B8"/>
    <w:rsid w:val="00805394"/>
    <w:rsid w:val="0080548F"/>
    <w:rsid w:val="0080551A"/>
    <w:rsid w:val="00805553"/>
    <w:rsid w:val="008055AB"/>
    <w:rsid w:val="008058DD"/>
    <w:rsid w:val="00805CA0"/>
    <w:rsid w:val="00805E96"/>
    <w:rsid w:val="00805F4C"/>
    <w:rsid w:val="0080619E"/>
    <w:rsid w:val="008065F7"/>
    <w:rsid w:val="00806687"/>
    <w:rsid w:val="008066DC"/>
    <w:rsid w:val="00806931"/>
    <w:rsid w:val="00806B0F"/>
    <w:rsid w:val="00806D0E"/>
    <w:rsid w:val="00806DAD"/>
    <w:rsid w:val="00806F62"/>
    <w:rsid w:val="008071CF"/>
    <w:rsid w:val="00807332"/>
    <w:rsid w:val="00807A1C"/>
    <w:rsid w:val="00807B78"/>
    <w:rsid w:val="00810261"/>
    <w:rsid w:val="0081039A"/>
    <w:rsid w:val="008108B4"/>
    <w:rsid w:val="008109B4"/>
    <w:rsid w:val="00810DC5"/>
    <w:rsid w:val="00810EF8"/>
    <w:rsid w:val="0081111B"/>
    <w:rsid w:val="0081115E"/>
    <w:rsid w:val="0081141D"/>
    <w:rsid w:val="008118D0"/>
    <w:rsid w:val="00811967"/>
    <w:rsid w:val="00811C35"/>
    <w:rsid w:val="00811CDE"/>
    <w:rsid w:val="00811CEA"/>
    <w:rsid w:val="00811D95"/>
    <w:rsid w:val="00811E2B"/>
    <w:rsid w:val="00811FCA"/>
    <w:rsid w:val="00812455"/>
    <w:rsid w:val="00812505"/>
    <w:rsid w:val="00812611"/>
    <w:rsid w:val="008126D5"/>
    <w:rsid w:val="0081283A"/>
    <w:rsid w:val="00812AAF"/>
    <w:rsid w:val="00812BD9"/>
    <w:rsid w:val="00812C6C"/>
    <w:rsid w:val="00812E28"/>
    <w:rsid w:val="00812F9D"/>
    <w:rsid w:val="008138D4"/>
    <w:rsid w:val="008138EE"/>
    <w:rsid w:val="00813AD8"/>
    <w:rsid w:val="00813CE4"/>
    <w:rsid w:val="008147EE"/>
    <w:rsid w:val="00814975"/>
    <w:rsid w:val="00814CC3"/>
    <w:rsid w:val="00814DDA"/>
    <w:rsid w:val="00814F4D"/>
    <w:rsid w:val="008151EB"/>
    <w:rsid w:val="00815508"/>
    <w:rsid w:val="00815EE4"/>
    <w:rsid w:val="008161EA"/>
    <w:rsid w:val="0081630A"/>
    <w:rsid w:val="00816595"/>
    <w:rsid w:val="0081659A"/>
    <w:rsid w:val="00816732"/>
    <w:rsid w:val="00816740"/>
    <w:rsid w:val="00816A39"/>
    <w:rsid w:val="00816A62"/>
    <w:rsid w:val="00816AE6"/>
    <w:rsid w:val="00816BD8"/>
    <w:rsid w:val="00816F38"/>
    <w:rsid w:val="00816F3B"/>
    <w:rsid w:val="00816F78"/>
    <w:rsid w:val="008170C3"/>
    <w:rsid w:val="008171E7"/>
    <w:rsid w:val="008173C9"/>
    <w:rsid w:val="00817D43"/>
    <w:rsid w:val="00817D4E"/>
    <w:rsid w:val="00817E7E"/>
    <w:rsid w:val="00820197"/>
    <w:rsid w:val="0082061D"/>
    <w:rsid w:val="00820B98"/>
    <w:rsid w:val="00820BA5"/>
    <w:rsid w:val="00820CA4"/>
    <w:rsid w:val="00820EFF"/>
    <w:rsid w:val="008211BE"/>
    <w:rsid w:val="00821219"/>
    <w:rsid w:val="00821425"/>
    <w:rsid w:val="0082144A"/>
    <w:rsid w:val="00821639"/>
    <w:rsid w:val="0082188C"/>
    <w:rsid w:val="00821B07"/>
    <w:rsid w:val="00821BDD"/>
    <w:rsid w:val="00822005"/>
    <w:rsid w:val="0082224A"/>
    <w:rsid w:val="00822789"/>
    <w:rsid w:val="008227E0"/>
    <w:rsid w:val="008228DD"/>
    <w:rsid w:val="00822D38"/>
    <w:rsid w:val="00822DAE"/>
    <w:rsid w:val="00822EAF"/>
    <w:rsid w:val="00822FB4"/>
    <w:rsid w:val="008234C4"/>
    <w:rsid w:val="00823521"/>
    <w:rsid w:val="00823705"/>
    <w:rsid w:val="00823886"/>
    <w:rsid w:val="00823BD5"/>
    <w:rsid w:val="00823DC9"/>
    <w:rsid w:val="0082444B"/>
    <w:rsid w:val="0082464B"/>
    <w:rsid w:val="00824651"/>
    <w:rsid w:val="00824779"/>
    <w:rsid w:val="00824C4F"/>
    <w:rsid w:val="00824CD7"/>
    <w:rsid w:val="00824EE4"/>
    <w:rsid w:val="00824F2D"/>
    <w:rsid w:val="00825065"/>
    <w:rsid w:val="00825197"/>
    <w:rsid w:val="00825334"/>
    <w:rsid w:val="00825482"/>
    <w:rsid w:val="0082584B"/>
    <w:rsid w:val="008258D9"/>
    <w:rsid w:val="00825903"/>
    <w:rsid w:val="00825AE5"/>
    <w:rsid w:val="00825B3D"/>
    <w:rsid w:val="00825C20"/>
    <w:rsid w:val="00825E1B"/>
    <w:rsid w:val="00825F95"/>
    <w:rsid w:val="00825FC4"/>
    <w:rsid w:val="00826309"/>
    <w:rsid w:val="00826464"/>
    <w:rsid w:val="00826521"/>
    <w:rsid w:val="00826CF9"/>
    <w:rsid w:val="00827042"/>
    <w:rsid w:val="008272B0"/>
    <w:rsid w:val="008272ED"/>
    <w:rsid w:val="008275B7"/>
    <w:rsid w:val="00827624"/>
    <w:rsid w:val="008279B3"/>
    <w:rsid w:val="00830147"/>
    <w:rsid w:val="00830150"/>
    <w:rsid w:val="00830785"/>
    <w:rsid w:val="00830F90"/>
    <w:rsid w:val="0083103D"/>
    <w:rsid w:val="00831146"/>
    <w:rsid w:val="008311D9"/>
    <w:rsid w:val="00831655"/>
    <w:rsid w:val="00831DA1"/>
    <w:rsid w:val="00831FBE"/>
    <w:rsid w:val="00832017"/>
    <w:rsid w:val="008321F2"/>
    <w:rsid w:val="008322E6"/>
    <w:rsid w:val="00832310"/>
    <w:rsid w:val="00832321"/>
    <w:rsid w:val="00832659"/>
    <w:rsid w:val="008326E7"/>
    <w:rsid w:val="008327E9"/>
    <w:rsid w:val="00832A22"/>
    <w:rsid w:val="00832B6B"/>
    <w:rsid w:val="00832BC5"/>
    <w:rsid w:val="00832D3D"/>
    <w:rsid w:val="00832DB5"/>
    <w:rsid w:val="00832F1E"/>
    <w:rsid w:val="00833005"/>
    <w:rsid w:val="00833195"/>
    <w:rsid w:val="008332DF"/>
    <w:rsid w:val="0083377E"/>
    <w:rsid w:val="00833A74"/>
    <w:rsid w:val="008344D2"/>
    <w:rsid w:val="00834AB2"/>
    <w:rsid w:val="00834C9B"/>
    <w:rsid w:val="00834D8D"/>
    <w:rsid w:val="00834E29"/>
    <w:rsid w:val="00834F51"/>
    <w:rsid w:val="008353AC"/>
    <w:rsid w:val="00835548"/>
    <w:rsid w:val="00835817"/>
    <w:rsid w:val="008359DE"/>
    <w:rsid w:val="00835B0F"/>
    <w:rsid w:val="00835BA2"/>
    <w:rsid w:val="00835D52"/>
    <w:rsid w:val="00835F2D"/>
    <w:rsid w:val="0083641C"/>
    <w:rsid w:val="008366DF"/>
    <w:rsid w:val="00836D34"/>
    <w:rsid w:val="00836F2D"/>
    <w:rsid w:val="00837080"/>
    <w:rsid w:val="008372B3"/>
    <w:rsid w:val="00837322"/>
    <w:rsid w:val="00837455"/>
    <w:rsid w:val="008376D4"/>
    <w:rsid w:val="008377D1"/>
    <w:rsid w:val="00837DAA"/>
    <w:rsid w:val="00837F64"/>
    <w:rsid w:val="0084044F"/>
    <w:rsid w:val="00840520"/>
    <w:rsid w:val="008405CC"/>
    <w:rsid w:val="0084064B"/>
    <w:rsid w:val="00840910"/>
    <w:rsid w:val="00840946"/>
    <w:rsid w:val="00840A98"/>
    <w:rsid w:val="00840E55"/>
    <w:rsid w:val="00840FBA"/>
    <w:rsid w:val="00841058"/>
    <w:rsid w:val="00841A3A"/>
    <w:rsid w:val="00841AB8"/>
    <w:rsid w:val="00841C4B"/>
    <w:rsid w:val="00842297"/>
    <w:rsid w:val="008422B4"/>
    <w:rsid w:val="008423EB"/>
    <w:rsid w:val="0084241F"/>
    <w:rsid w:val="008424D3"/>
    <w:rsid w:val="008424EE"/>
    <w:rsid w:val="0084254E"/>
    <w:rsid w:val="008426A8"/>
    <w:rsid w:val="00842964"/>
    <w:rsid w:val="00842D51"/>
    <w:rsid w:val="00842E70"/>
    <w:rsid w:val="00842E73"/>
    <w:rsid w:val="0084302C"/>
    <w:rsid w:val="008430CA"/>
    <w:rsid w:val="008431CB"/>
    <w:rsid w:val="00843306"/>
    <w:rsid w:val="008433D0"/>
    <w:rsid w:val="008435CE"/>
    <w:rsid w:val="00843724"/>
    <w:rsid w:val="00843ADB"/>
    <w:rsid w:val="00843C56"/>
    <w:rsid w:val="00843F65"/>
    <w:rsid w:val="0084407A"/>
    <w:rsid w:val="00844579"/>
    <w:rsid w:val="00844613"/>
    <w:rsid w:val="0084479D"/>
    <w:rsid w:val="0084527B"/>
    <w:rsid w:val="008457C9"/>
    <w:rsid w:val="00845B0A"/>
    <w:rsid w:val="00845FDE"/>
    <w:rsid w:val="008462F6"/>
    <w:rsid w:val="00846553"/>
    <w:rsid w:val="008467C9"/>
    <w:rsid w:val="008468DB"/>
    <w:rsid w:val="00846CE3"/>
    <w:rsid w:val="00846F75"/>
    <w:rsid w:val="00846F8D"/>
    <w:rsid w:val="00846FCD"/>
    <w:rsid w:val="0084707D"/>
    <w:rsid w:val="008470CA"/>
    <w:rsid w:val="008473A1"/>
    <w:rsid w:val="0084762F"/>
    <w:rsid w:val="00847933"/>
    <w:rsid w:val="008479BE"/>
    <w:rsid w:val="00847E2B"/>
    <w:rsid w:val="00850104"/>
    <w:rsid w:val="0085026E"/>
    <w:rsid w:val="008503F5"/>
    <w:rsid w:val="0085059B"/>
    <w:rsid w:val="008508A7"/>
    <w:rsid w:val="00850BEE"/>
    <w:rsid w:val="00850C99"/>
    <w:rsid w:val="00850F07"/>
    <w:rsid w:val="00850F3D"/>
    <w:rsid w:val="00851008"/>
    <w:rsid w:val="008510B2"/>
    <w:rsid w:val="00851114"/>
    <w:rsid w:val="0085154C"/>
    <w:rsid w:val="00851793"/>
    <w:rsid w:val="00851AE3"/>
    <w:rsid w:val="00851BB9"/>
    <w:rsid w:val="00851DAE"/>
    <w:rsid w:val="00851F23"/>
    <w:rsid w:val="008522DD"/>
    <w:rsid w:val="00852553"/>
    <w:rsid w:val="008526C2"/>
    <w:rsid w:val="0085284A"/>
    <w:rsid w:val="0085296F"/>
    <w:rsid w:val="00852F81"/>
    <w:rsid w:val="00853422"/>
    <w:rsid w:val="0085352D"/>
    <w:rsid w:val="00853607"/>
    <w:rsid w:val="00853803"/>
    <w:rsid w:val="0085382D"/>
    <w:rsid w:val="008538EF"/>
    <w:rsid w:val="00853D89"/>
    <w:rsid w:val="00853E81"/>
    <w:rsid w:val="008542AD"/>
    <w:rsid w:val="008544CE"/>
    <w:rsid w:val="00854637"/>
    <w:rsid w:val="008546A2"/>
    <w:rsid w:val="008547E9"/>
    <w:rsid w:val="00854828"/>
    <w:rsid w:val="008549AB"/>
    <w:rsid w:val="00854A04"/>
    <w:rsid w:val="008553BA"/>
    <w:rsid w:val="00855458"/>
    <w:rsid w:val="00855522"/>
    <w:rsid w:val="00855602"/>
    <w:rsid w:val="008556E9"/>
    <w:rsid w:val="0085573B"/>
    <w:rsid w:val="00855AD5"/>
    <w:rsid w:val="00855C9E"/>
    <w:rsid w:val="00855D3F"/>
    <w:rsid w:val="00855D70"/>
    <w:rsid w:val="00855DA4"/>
    <w:rsid w:val="00855EAF"/>
    <w:rsid w:val="00856008"/>
    <w:rsid w:val="0085646C"/>
    <w:rsid w:val="0085649C"/>
    <w:rsid w:val="00856A19"/>
    <w:rsid w:val="00856A77"/>
    <w:rsid w:val="00856AD9"/>
    <w:rsid w:val="00856ADD"/>
    <w:rsid w:val="00856DB5"/>
    <w:rsid w:val="00856F8D"/>
    <w:rsid w:val="00857078"/>
    <w:rsid w:val="00857118"/>
    <w:rsid w:val="00857298"/>
    <w:rsid w:val="00857313"/>
    <w:rsid w:val="008573FD"/>
    <w:rsid w:val="0085754A"/>
    <w:rsid w:val="00857683"/>
    <w:rsid w:val="00857B08"/>
    <w:rsid w:val="00857E23"/>
    <w:rsid w:val="00857FBF"/>
    <w:rsid w:val="00860586"/>
    <w:rsid w:val="008608AF"/>
    <w:rsid w:val="00860F64"/>
    <w:rsid w:val="008611A9"/>
    <w:rsid w:val="0086135E"/>
    <w:rsid w:val="008615C1"/>
    <w:rsid w:val="0086170D"/>
    <w:rsid w:val="008619C6"/>
    <w:rsid w:val="00861CEC"/>
    <w:rsid w:val="00861EBC"/>
    <w:rsid w:val="00861F23"/>
    <w:rsid w:val="008620B1"/>
    <w:rsid w:val="008621D4"/>
    <w:rsid w:val="008627EC"/>
    <w:rsid w:val="00862870"/>
    <w:rsid w:val="00862B99"/>
    <w:rsid w:val="00862BDF"/>
    <w:rsid w:val="00862CFE"/>
    <w:rsid w:val="00862D15"/>
    <w:rsid w:val="00862D43"/>
    <w:rsid w:val="00862E1F"/>
    <w:rsid w:val="0086312B"/>
    <w:rsid w:val="0086340E"/>
    <w:rsid w:val="00863448"/>
    <w:rsid w:val="00863806"/>
    <w:rsid w:val="008638EE"/>
    <w:rsid w:val="00863C8F"/>
    <w:rsid w:val="00863D1F"/>
    <w:rsid w:val="00863DCF"/>
    <w:rsid w:val="00863FC2"/>
    <w:rsid w:val="008640BD"/>
    <w:rsid w:val="008640E7"/>
    <w:rsid w:val="0086419E"/>
    <w:rsid w:val="00864214"/>
    <w:rsid w:val="0086422B"/>
    <w:rsid w:val="0086424C"/>
    <w:rsid w:val="0086426D"/>
    <w:rsid w:val="008645B2"/>
    <w:rsid w:val="00864706"/>
    <w:rsid w:val="00864B38"/>
    <w:rsid w:val="00865397"/>
    <w:rsid w:val="008656A2"/>
    <w:rsid w:val="00865702"/>
    <w:rsid w:val="00865A10"/>
    <w:rsid w:val="00865D1F"/>
    <w:rsid w:val="00865DB0"/>
    <w:rsid w:val="00865F98"/>
    <w:rsid w:val="008663AC"/>
    <w:rsid w:val="0086655D"/>
    <w:rsid w:val="00866A40"/>
    <w:rsid w:val="00866C1C"/>
    <w:rsid w:val="00866CA4"/>
    <w:rsid w:val="00866CF5"/>
    <w:rsid w:val="00866D8D"/>
    <w:rsid w:val="00867245"/>
    <w:rsid w:val="0086727B"/>
    <w:rsid w:val="0086733D"/>
    <w:rsid w:val="00867655"/>
    <w:rsid w:val="008679E6"/>
    <w:rsid w:val="008679F9"/>
    <w:rsid w:val="00867B8C"/>
    <w:rsid w:val="0087013E"/>
    <w:rsid w:val="008701FF"/>
    <w:rsid w:val="00870205"/>
    <w:rsid w:val="008703F0"/>
    <w:rsid w:val="008704E8"/>
    <w:rsid w:val="0087050B"/>
    <w:rsid w:val="00870548"/>
    <w:rsid w:val="0087054F"/>
    <w:rsid w:val="008705EF"/>
    <w:rsid w:val="00870B05"/>
    <w:rsid w:val="00870E56"/>
    <w:rsid w:val="00870E95"/>
    <w:rsid w:val="00870FA9"/>
    <w:rsid w:val="00870FF6"/>
    <w:rsid w:val="00871269"/>
    <w:rsid w:val="00871418"/>
    <w:rsid w:val="008715DF"/>
    <w:rsid w:val="0087163A"/>
    <w:rsid w:val="00871F13"/>
    <w:rsid w:val="00871F8F"/>
    <w:rsid w:val="008725E0"/>
    <w:rsid w:val="0087266D"/>
    <w:rsid w:val="00872D4B"/>
    <w:rsid w:val="00872DCA"/>
    <w:rsid w:val="00872F24"/>
    <w:rsid w:val="0087332B"/>
    <w:rsid w:val="008736F6"/>
    <w:rsid w:val="0087390E"/>
    <w:rsid w:val="00873981"/>
    <w:rsid w:val="008739A4"/>
    <w:rsid w:val="00873C25"/>
    <w:rsid w:val="00873E29"/>
    <w:rsid w:val="0087423D"/>
    <w:rsid w:val="008742C2"/>
    <w:rsid w:val="008750EB"/>
    <w:rsid w:val="008755E7"/>
    <w:rsid w:val="008757B0"/>
    <w:rsid w:val="00875A04"/>
    <w:rsid w:val="00875BC1"/>
    <w:rsid w:val="00875C91"/>
    <w:rsid w:val="00875DF6"/>
    <w:rsid w:val="008762F8"/>
    <w:rsid w:val="00876797"/>
    <w:rsid w:val="00876867"/>
    <w:rsid w:val="008769C9"/>
    <w:rsid w:val="00877259"/>
    <w:rsid w:val="0087736E"/>
    <w:rsid w:val="0087755E"/>
    <w:rsid w:val="008777AD"/>
    <w:rsid w:val="008777B3"/>
    <w:rsid w:val="00877861"/>
    <w:rsid w:val="00880008"/>
    <w:rsid w:val="0088012F"/>
    <w:rsid w:val="008802E3"/>
    <w:rsid w:val="008803BB"/>
    <w:rsid w:val="0088047B"/>
    <w:rsid w:val="00880BF5"/>
    <w:rsid w:val="00880E33"/>
    <w:rsid w:val="008811D9"/>
    <w:rsid w:val="00881294"/>
    <w:rsid w:val="0088129D"/>
    <w:rsid w:val="008813A3"/>
    <w:rsid w:val="00881727"/>
    <w:rsid w:val="008817AC"/>
    <w:rsid w:val="00881806"/>
    <w:rsid w:val="00881993"/>
    <w:rsid w:val="00881C9E"/>
    <w:rsid w:val="008821B1"/>
    <w:rsid w:val="00882254"/>
    <w:rsid w:val="008822C8"/>
    <w:rsid w:val="008822F8"/>
    <w:rsid w:val="008823E6"/>
    <w:rsid w:val="0088276C"/>
    <w:rsid w:val="008828DC"/>
    <w:rsid w:val="008828E5"/>
    <w:rsid w:val="00882DE7"/>
    <w:rsid w:val="0088317A"/>
    <w:rsid w:val="008832DF"/>
    <w:rsid w:val="00883396"/>
    <w:rsid w:val="0088378B"/>
    <w:rsid w:val="00883870"/>
    <w:rsid w:val="00883897"/>
    <w:rsid w:val="00883C88"/>
    <w:rsid w:val="00883CCE"/>
    <w:rsid w:val="00883D64"/>
    <w:rsid w:val="00883F46"/>
    <w:rsid w:val="008843FF"/>
    <w:rsid w:val="00884402"/>
    <w:rsid w:val="008844F9"/>
    <w:rsid w:val="00884543"/>
    <w:rsid w:val="008848C9"/>
    <w:rsid w:val="00884DCE"/>
    <w:rsid w:val="00885211"/>
    <w:rsid w:val="008853D5"/>
    <w:rsid w:val="008858D2"/>
    <w:rsid w:val="0088591E"/>
    <w:rsid w:val="0088598A"/>
    <w:rsid w:val="00885B45"/>
    <w:rsid w:val="00885C86"/>
    <w:rsid w:val="00885CB2"/>
    <w:rsid w:val="00885D40"/>
    <w:rsid w:val="00885E99"/>
    <w:rsid w:val="00885F00"/>
    <w:rsid w:val="008864AF"/>
    <w:rsid w:val="00886572"/>
    <w:rsid w:val="00886621"/>
    <w:rsid w:val="008866AC"/>
    <w:rsid w:val="008866E7"/>
    <w:rsid w:val="008869D3"/>
    <w:rsid w:val="00886C23"/>
    <w:rsid w:val="00886E22"/>
    <w:rsid w:val="0088714D"/>
    <w:rsid w:val="008872EF"/>
    <w:rsid w:val="008873EC"/>
    <w:rsid w:val="0088747B"/>
    <w:rsid w:val="0088748B"/>
    <w:rsid w:val="00887871"/>
    <w:rsid w:val="0088794D"/>
    <w:rsid w:val="00887A86"/>
    <w:rsid w:val="00887AB9"/>
    <w:rsid w:val="00887BA9"/>
    <w:rsid w:val="00887FEE"/>
    <w:rsid w:val="00890237"/>
    <w:rsid w:val="0089026D"/>
    <w:rsid w:val="0089038A"/>
    <w:rsid w:val="008904B9"/>
    <w:rsid w:val="0089056B"/>
    <w:rsid w:val="0089082F"/>
    <w:rsid w:val="00890B29"/>
    <w:rsid w:val="00890B60"/>
    <w:rsid w:val="00890C23"/>
    <w:rsid w:val="00890C3F"/>
    <w:rsid w:val="00890C80"/>
    <w:rsid w:val="008911F3"/>
    <w:rsid w:val="00891252"/>
    <w:rsid w:val="008913D0"/>
    <w:rsid w:val="00891967"/>
    <w:rsid w:val="00891B17"/>
    <w:rsid w:val="00891C59"/>
    <w:rsid w:val="00891D5E"/>
    <w:rsid w:val="00892098"/>
    <w:rsid w:val="00892197"/>
    <w:rsid w:val="00892230"/>
    <w:rsid w:val="008927ED"/>
    <w:rsid w:val="00892DB6"/>
    <w:rsid w:val="00892E4A"/>
    <w:rsid w:val="008932B4"/>
    <w:rsid w:val="008932F1"/>
    <w:rsid w:val="00893549"/>
    <w:rsid w:val="008947EC"/>
    <w:rsid w:val="00894807"/>
    <w:rsid w:val="0089482B"/>
    <w:rsid w:val="0089489F"/>
    <w:rsid w:val="00894B84"/>
    <w:rsid w:val="00894B9B"/>
    <w:rsid w:val="00894BA7"/>
    <w:rsid w:val="00894E0E"/>
    <w:rsid w:val="0089513C"/>
    <w:rsid w:val="0089523D"/>
    <w:rsid w:val="008952A8"/>
    <w:rsid w:val="0089535E"/>
    <w:rsid w:val="00895382"/>
    <w:rsid w:val="00895500"/>
    <w:rsid w:val="0089556E"/>
    <w:rsid w:val="008956E5"/>
    <w:rsid w:val="00895DA4"/>
    <w:rsid w:val="00895E05"/>
    <w:rsid w:val="00896559"/>
    <w:rsid w:val="008965A8"/>
    <w:rsid w:val="0089672A"/>
    <w:rsid w:val="008967AB"/>
    <w:rsid w:val="0089685A"/>
    <w:rsid w:val="008968F7"/>
    <w:rsid w:val="00896BFB"/>
    <w:rsid w:val="00896E08"/>
    <w:rsid w:val="00897064"/>
    <w:rsid w:val="0089708A"/>
    <w:rsid w:val="00897203"/>
    <w:rsid w:val="00897353"/>
    <w:rsid w:val="00897680"/>
    <w:rsid w:val="00897C7F"/>
    <w:rsid w:val="008A0053"/>
    <w:rsid w:val="008A04FF"/>
    <w:rsid w:val="008A098F"/>
    <w:rsid w:val="008A0AA3"/>
    <w:rsid w:val="008A0AF4"/>
    <w:rsid w:val="008A0C5B"/>
    <w:rsid w:val="008A1067"/>
    <w:rsid w:val="008A1450"/>
    <w:rsid w:val="008A15BA"/>
    <w:rsid w:val="008A15F5"/>
    <w:rsid w:val="008A1704"/>
    <w:rsid w:val="008A1A3D"/>
    <w:rsid w:val="008A1A69"/>
    <w:rsid w:val="008A1AAF"/>
    <w:rsid w:val="008A202A"/>
    <w:rsid w:val="008A2622"/>
    <w:rsid w:val="008A2694"/>
    <w:rsid w:val="008A2A34"/>
    <w:rsid w:val="008A2F0D"/>
    <w:rsid w:val="008A33BE"/>
    <w:rsid w:val="008A3530"/>
    <w:rsid w:val="008A3FC0"/>
    <w:rsid w:val="008A428C"/>
    <w:rsid w:val="008A4290"/>
    <w:rsid w:val="008A44F4"/>
    <w:rsid w:val="008A45BC"/>
    <w:rsid w:val="008A4B81"/>
    <w:rsid w:val="008A4CAE"/>
    <w:rsid w:val="008A4CB1"/>
    <w:rsid w:val="008A4F5C"/>
    <w:rsid w:val="008A5391"/>
    <w:rsid w:val="008A5425"/>
    <w:rsid w:val="008A56EA"/>
    <w:rsid w:val="008A58DC"/>
    <w:rsid w:val="008A5C14"/>
    <w:rsid w:val="008A6260"/>
    <w:rsid w:val="008A62A1"/>
    <w:rsid w:val="008A62A7"/>
    <w:rsid w:val="008A64DC"/>
    <w:rsid w:val="008A6518"/>
    <w:rsid w:val="008A65E2"/>
    <w:rsid w:val="008A6634"/>
    <w:rsid w:val="008A6932"/>
    <w:rsid w:val="008A69EB"/>
    <w:rsid w:val="008A6B2E"/>
    <w:rsid w:val="008A6C1B"/>
    <w:rsid w:val="008A6C7E"/>
    <w:rsid w:val="008A70DB"/>
    <w:rsid w:val="008A70E5"/>
    <w:rsid w:val="008A7219"/>
    <w:rsid w:val="008A7248"/>
    <w:rsid w:val="008A742A"/>
    <w:rsid w:val="008B0078"/>
    <w:rsid w:val="008B0210"/>
    <w:rsid w:val="008B0607"/>
    <w:rsid w:val="008B0A83"/>
    <w:rsid w:val="008B0B26"/>
    <w:rsid w:val="008B0D0F"/>
    <w:rsid w:val="008B0D38"/>
    <w:rsid w:val="008B0EF3"/>
    <w:rsid w:val="008B1440"/>
    <w:rsid w:val="008B16F7"/>
    <w:rsid w:val="008B18BC"/>
    <w:rsid w:val="008B1DFB"/>
    <w:rsid w:val="008B1EB8"/>
    <w:rsid w:val="008B2559"/>
    <w:rsid w:val="008B26B8"/>
    <w:rsid w:val="008B2787"/>
    <w:rsid w:val="008B2A69"/>
    <w:rsid w:val="008B2D34"/>
    <w:rsid w:val="008B2F79"/>
    <w:rsid w:val="008B30DC"/>
    <w:rsid w:val="008B359D"/>
    <w:rsid w:val="008B38CA"/>
    <w:rsid w:val="008B3A44"/>
    <w:rsid w:val="008B42B5"/>
    <w:rsid w:val="008B44D2"/>
    <w:rsid w:val="008B47FE"/>
    <w:rsid w:val="008B4956"/>
    <w:rsid w:val="008B4D45"/>
    <w:rsid w:val="008B4E0E"/>
    <w:rsid w:val="008B4F4C"/>
    <w:rsid w:val="008B569F"/>
    <w:rsid w:val="008B56D5"/>
    <w:rsid w:val="008B5768"/>
    <w:rsid w:val="008B5A6A"/>
    <w:rsid w:val="008B5AE2"/>
    <w:rsid w:val="008B5F3D"/>
    <w:rsid w:val="008B6250"/>
    <w:rsid w:val="008B6406"/>
    <w:rsid w:val="008B6590"/>
    <w:rsid w:val="008B6D2F"/>
    <w:rsid w:val="008B6D56"/>
    <w:rsid w:val="008B6F6A"/>
    <w:rsid w:val="008B6FD4"/>
    <w:rsid w:val="008B73EC"/>
    <w:rsid w:val="008B7628"/>
    <w:rsid w:val="008B762B"/>
    <w:rsid w:val="008B76B6"/>
    <w:rsid w:val="008B7FF2"/>
    <w:rsid w:val="008C0012"/>
    <w:rsid w:val="008C0090"/>
    <w:rsid w:val="008C00DA"/>
    <w:rsid w:val="008C0191"/>
    <w:rsid w:val="008C06FC"/>
    <w:rsid w:val="008C0AEE"/>
    <w:rsid w:val="008C0BC4"/>
    <w:rsid w:val="008C0E43"/>
    <w:rsid w:val="008C0FAF"/>
    <w:rsid w:val="008C10DE"/>
    <w:rsid w:val="008C10F9"/>
    <w:rsid w:val="008C13CF"/>
    <w:rsid w:val="008C1916"/>
    <w:rsid w:val="008C1ABB"/>
    <w:rsid w:val="008C1E24"/>
    <w:rsid w:val="008C1F9A"/>
    <w:rsid w:val="008C2085"/>
    <w:rsid w:val="008C2574"/>
    <w:rsid w:val="008C2597"/>
    <w:rsid w:val="008C2C86"/>
    <w:rsid w:val="008C2D5F"/>
    <w:rsid w:val="008C2EA3"/>
    <w:rsid w:val="008C2F3A"/>
    <w:rsid w:val="008C3081"/>
    <w:rsid w:val="008C30E6"/>
    <w:rsid w:val="008C36D0"/>
    <w:rsid w:val="008C3A2D"/>
    <w:rsid w:val="008C3B74"/>
    <w:rsid w:val="008C3BF4"/>
    <w:rsid w:val="008C3FE4"/>
    <w:rsid w:val="008C4141"/>
    <w:rsid w:val="008C4229"/>
    <w:rsid w:val="008C4394"/>
    <w:rsid w:val="008C4670"/>
    <w:rsid w:val="008C47EA"/>
    <w:rsid w:val="008C54EA"/>
    <w:rsid w:val="008C5822"/>
    <w:rsid w:val="008C5848"/>
    <w:rsid w:val="008C5E9B"/>
    <w:rsid w:val="008C5F35"/>
    <w:rsid w:val="008C608A"/>
    <w:rsid w:val="008C61FE"/>
    <w:rsid w:val="008C62B8"/>
    <w:rsid w:val="008C649F"/>
    <w:rsid w:val="008C6567"/>
    <w:rsid w:val="008C6995"/>
    <w:rsid w:val="008C6D2E"/>
    <w:rsid w:val="008C70B5"/>
    <w:rsid w:val="008C70C4"/>
    <w:rsid w:val="008C7201"/>
    <w:rsid w:val="008C735A"/>
    <w:rsid w:val="008C76E5"/>
    <w:rsid w:val="008C77F8"/>
    <w:rsid w:val="008C7A21"/>
    <w:rsid w:val="008C7A5C"/>
    <w:rsid w:val="008C7AC8"/>
    <w:rsid w:val="008C7BC4"/>
    <w:rsid w:val="008D00DC"/>
    <w:rsid w:val="008D0119"/>
    <w:rsid w:val="008D014F"/>
    <w:rsid w:val="008D043C"/>
    <w:rsid w:val="008D065C"/>
    <w:rsid w:val="008D0704"/>
    <w:rsid w:val="008D0835"/>
    <w:rsid w:val="008D089C"/>
    <w:rsid w:val="008D0BC7"/>
    <w:rsid w:val="008D0C86"/>
    <w:rsid w:val="008D0CAB"/>
    <w:rsid w:val="008D0DC0"/>
    <w:rsid w:val="008D0EA0"/>
    <w:rsid w:val="008D16AA"/>
    <w:rsid w:val="008D1936"/>
    <w:rsid w:val="008D1984"/>
    <w:rsid w:val="008D1C26"/>
    <w:rsid w:val="008D1D97"/>
    <w:rsid w:val="008D22A7"/>
    <w:rsid w:val="008D23FD"/>
    <w:rsid w:val="008D26B4"/>
    <w:rsid w:val="008D2754"/>
    <w:rsid w:val="008D2C64"/>
    <w:rsid w:val="008D3089"/>
    <w:rsid w:val="008D30A0"/>
    <w:rsid w:val="008D3104"/>
    <w:rsid w:val="008D330A"/>
    <w:rsid w:val="008D33EE"/>
    <w:rsid w:val="008D371B"/>
    <w:rsid w:val="008D3788"/>
    <w:rsid w:val="008D3FCC"/>
    <w:rsid w:val="008D407B"/>
    <w:rsid w:val="008D43F1"/>
    <w:rsid w:val="008D45C6"/>
    <w:rsid w:val="008D4679"/>
    <w:rsid w:val="008D4797"/>
    <w:rsid w:val="008D4A35"/>
    <w:rsid w:val="008D4B30"/>
    <w:rsid w:val="008D4C70"/>
    <w:rsid w:val="008D50E9"/>
    <w:rsid w:val="008D52E1"/>
    <w:rsid w:val="008D539C"/>
    <w:rsid w:val="008D541C"/>
    <w:rsid w:val="008D5C3B"/>
    <w:rsid w:val="008D5DB9"/>
    <w:rsid w:val="008D5EFB"/>
    <w:rsid w:val="008D6017"/>
    <w:rsid w:val="008D61FB"/>
    <w:rsid w:val="008D627B"/>
    <w:rsid w:val="008D642E"/>
    <w:rsid w:val="008D672B"/>
    <w:rsid w:val="008D6DAA"/>
    <w:rsid w:val="008D6F36"/>
    <w:rsid w:val="008D743C"/>
    <w:rsid w:val="008D7707"/>
    <w:rsid w:val="008D7AA6"/>
    <w:rsid w:val="008D7B92"/>
    <w:rsid w:val="008D7BAE"/>
    <w:rsid w:val="008D7FB1"/>
    <w:rsid w:val="008E033D"/>
    <w:rsid w:val="008E049E"/>
    <w:rsid w:val="008E05E5"/>
    <w:rsid w:val="008E0662"/>
    <w:rsid w:val="008E08A2"/>
    <w:rsid w:val="008E0A76"/>
    <w:rsid w:val="008E0C0E"/>
    <w:rsid w:val="008E0C22"/>
    <w:rsid w:val="008E0DE1"/>
    <w:rsid w:val="008E0ED6"/>
    <w:rsid w:val="008E10A2"/>
    <w:rsid w:val="008E1353"/>
    <w:rsid w:val="008E1AA0"/>
    <w:rsid w:val="008E1FF8"/>
    <w:rsid w:val="008E20BB"/>
    <w:rsid w:val="008E2145"/>
    <w:rsid w:val="008E231D"/>
    <w:rsid w:val="008E266B"/>
    <w:rsid w:val="008E2EE0"/>
    <w:rsid w:val="008E2F0A"/>
    <w:rsid w:val="008E2F66"/>
    <w:rsid w:val="008E30E6"/>
    <w:rsid w:val="008E3281"/>
    <w:rsid w:val="008E34AA"/>
    <w:rsid w:val="008E36B9"/>
    <w:rsid w:val="008E3967"/>
    <w:rsid w:val="008E3B4E"/>
    <w:rsid w:val="008E3C3F"/>
    <w:rsid w:val="008E3DE3"/>
    <w:rsid w:val="008E3DEE"/>
    <w:rsid w:val="008E41A0"/>
    <w:rsid w:val="008E4233"/>
    <w:rsid w:val="008E4237"/>
    <w:rsid w:val="008E4364"/>
    <w:rsid w:val="008E4439"/>
    <w:rsid w:val="008E47E6"/>
    <w:rsid w:val="008E4894"/>
    <w:rsid w:val="008E4DEB"/>
    <w:rsid w:val="008E5022"/>
    <w:rsid w:val="008E538E"/>
    <w:rsid w:val="008E5CEB"/>
    <w:rsid w:val="008E627E"/>
    <w:rsid w:val="008E63DE"/>
    <w:rsid w:val="008E6541"/>
    <w:rsid w:val="008E66CE"/>
    <w:rsid w:val="008E6EFE"/>
    <w:rsid w:val="008E700E"/>
    <w:rsid w:val="008E708F"/>
    <w:rsid w:val="008E749C"/>
    <w:rsid w:val="008E7A4F"/>
    <w:rsid w:val="008E7A8B"/>
    <w:rsid w:val="008E7AE5"/>
    <w:rsid w:val="008E7CAF"/>
    <w:rsid w:val="008E7E53"/>
    <w:rsid w:val="008F00DB"/>
    <w:rsid w:val="008F0117"/>
    <w:rsid w:val="008F01D7"/>
    <w:rsid w:val="008F0550"/>
    <w:rsid w:val="008F05C1"/>
    <w:rsid w:val="008F066D"/>
    <w:rsid w:val="008F0887"/>
    <w:rsid w:val="008F08CA"/>
    <w:rsid w:val="008F09C4"/>
    <w:rsid w:val="008F0A5D"/>
    <w:rsid w:val="008F0BCE"/>
    <w:rsid w:val="008F0E8E"/>
    <w:rsid w:val="008F1152"/>
    <w:rsid w:val="008F12BA"/>
    <w:rsid w:val="008F16E6"/>
    <w:rsid w:val="008F1A6E"/>
    <w:rsid w:val="008F1BE7"/>
    <w:rsid w:val="008F1BEB"/>
    <w:rsid w:val="008F2097"/>
    <w:rsid w:val="008F209E"/>
    <w:rsid w:val="008F25B0"/>
    <w:rsid w:val="008F260D"/>
    <w:rsid w:val="008F29E0"/>
    <w:rsid w:val="008F2D50"/>
    <w:rsid w:val="008F2E16"/>
    <w:rsid w:val="008F313D"/>
    <w:rsid w:val="008F323B"/>
    <w:rsid w:val="008F3572"/>
    <w:rsid w:val="008F3609"/>
    <w:rsid w:val="008F3B15"/>
    <w:rsid w:val="008F3C3F"/>
    <w:rsid w:val="008F3C4A"/>
    <w:rsid w:val="008F4101"/>
    <w:rsid w:val="008F4273"/>
    <w:rsid w:val="008F4369"/>
    <w:rsid w:val="008F4627"/>
    <w:rsid w:val="008F498E"/>
    <w:rsid w:val="008F4BF9"/>
    <w:rsid w:val="008F4CC1"/>
    <w:rsid w:val="008F4DBE"/>
    <w:rsid w:val="008F4E0C"/>
    <w:rsid w:val="008F503D"/>
    <w:rsid w:val="008F52B4"/>
    <w:rsid w:val="008F563C"/>
    <w:rsid w:val="008F5C3D"/>
    <w:rsid w:val="008F5CB3"/>
    <w:rsid w:val="008F5CBA"/>
    <w:rsid w:val="008F5EC8"/>
    <w:rsid w:val="008F6272"/>
    <w:rsid w:val="008F62CE"/>
    <w:rsid w:val="008F62EA"/>
    <w:rsid w:val="008F6597"/>
    <w:rsid w:val="008F66CC"/>
    <w:rsid w:val="008F6751"/>
    <w:rsid w:val="008F678F"/>
    <w:rsid w:val="008F6C92"/>
    <w:rsid w:val="008F6E76"/>
    <w:rsid w:val="008F6EF6"/>
    <w:rsid w:val="008F6FFC"/>
    <w:rsid w:val="008F7403"/>
    <w:rsid w:val="008F7801"/>
    <w:rsid w:val="008F78D1"/>
    <w:rsid w:val="008F799D"/>
    <w:rsid w:val="008F7B5C"/>
    <w:rsid w:val="008F7C4D"/>
    <w:rsid w:val="008F7FE7"/>
    <w:rsid w:val="0090020D"/>
    <w:rsid w:val="009002A0"/>
    <w:rsid w:val="0090042C"/>
    <w:rsid w:val="009005B9"/>
    <w:rsid w:val="0090084C"/>
    <w:rsid w:val="0090089D"/>
    <w:rsid w:val="009008E1"/>
    <w:rsid w:val="009009AB"/>
    <w:rsid w:val="00900FA8"/>
    <w:rsid w:val="00901391"/>
    <w:rsid w:val="0090148F"/>
    <w:rsid w:val="009018CB"/>
    <w:rsid w:val="00901A5A"/>
    <w:rsid w:val="00901A73"/>
    <w:rsid w:val="00901D4B"/>
    <w:rsid w:val="00901DD6"/>
    <w:rsid w:val="0090205F"/>
    <w:rsid w:val="00902212"/>
    <w:rsid w:val="0090221C"/>
    <w:rsid w:val="009022A3"/>
    <w:rsid w:val="0090240E"/>
    <w:rsid w:val="00902515"/>
    <w:rsid w:val="00902668"/>
    <w:rsid w:val="0090295F"/>
    <w:rsid w:val="00902ABD"/>
    <w:rsid w:val="00902C58"/>
    <w:rsid w:val="00902D49"/>
    <w:rsid w:val="00902E4A"/>
    <w:rsid w:val="00902F79"/>
    <w:rsid w:val="0090353B"/>
    <w:rsid w:val="009035C8"/>
    <w:rsid w:val="00903A08"/>
    <w:rsid w:val="00903B95"/>
    <w:rsid w:val="009042BF"/>
    <w:rsid w:val="009044D5"/>
    <w:rsid w:val="00904664"/>
    <w:rsid w:val="00904802"/>
    <w:rsid w:val="00904829"/>
    <w:rsid w:val="00904B0B"/>
    <w:rsid w:val="00904B68"/>
    <w:rsid w:val="00904F0F"/>
    <w:rsid w:val="00904F66"/>
    <w:rsid w:val="00905051"/>
    <w:rsid w:val="00905109"/>
    <w:rsid w:val="009051DB"/>
    <w:rsid w:val="009054EE"/>
    <w:rsid w:val="00905780"/>
    <w:rsid w:val="00905D90"/>
    <w:rsid w:val="00905E82"/>
    <w:rsid w:val="00905F18"/>
    <w:rsid w:val="009060B1"/>
    <w:rsid w:val="009060F6"/>
    <w:rsid w:val="00906175"/>
    <w:rsid w:val="009061FD"/>
    <w:rsid w:val="00906274"/>
    <w:rsid w:val="009062E1"/>
    <w:rsid w:val="0090644C"/>
    <w:rsid w:val="00906579"/>
    <w:rsid w:val="00906622"/>
    <w:rsid w:val="009069A0"/>
    <w:rsid w:val="00906B49"/>
    <w:rsid w:val="00906E45"/>
    <w:rsid w:val="009072F9"/>
    <w:rsid w:val="0090737D"/>
    <w:rsid w:val="0090739F"/>
    <w:rsid w:val="0090755A"/>
    <w:rsid w:val="00907791"/>
    <w:rsid w:val="00907DA0"/>
    <w:rsid w:val="00907FC5"/>
    <w:rsid w:val="00910107"/>
    <w:rsid w:val="00910110"/>
    <w:rsid w:val="0091015F"/>
    <w:rsid w:val="0091042E"/>
    <w:rsid w:val="009113BE"/>
    <w:rsid w:val="00911797"/>
    <w:rsid w:val="009118ED"/>
    <w:rsid w:val="00911B09"/>
    <w:rsid w:val="00911E22"/>
    <w:rsid w:val="009121C5"/>
    <w:rsid w:val="009121E2"/>
    <w:rsid w:val="00912789"/>
    <w:rsid w:val="00912A4C"/>
    <w:rsid w:val="00912C18"/>
    <w:rsid w:val="00913043"/>
    <w:rsid w:val="009130F8"/>
    <w:rsid w:val="009133FC"/>
    <w:rsid w:val="00913FEF"/>
    <w:rsid w:val="00914195"/>
    <w:rsid w:val="00914536"/>
    <w:rsid w:val="00914FD0"/>
    <w:rsid w:val="0091526A"/>
    <w:rsid w:val="0091533B"/>
    <w:rsid w:val="00915348"/>
    <w:rsid w:val="00915470"/>
    <w:rsid w:val="00915487"/>
    <w:rsid w:val="0091568E"/>
    <w:rsid w:val="00915B2D"/>
    <w:rsid w:val="00915EC3"/>
    <w:rsid w:val="00916026"/>
    <w:rsid w:val="0091604B"/>
    <w:rsid w:val="00916099"/>
    <w:rsid w:val="00916195"/>
    <w:rsid w:val="00916208"/>
    <w:rsid w:val="0091624C"/>
    <w:rsid w:val="009164EA"/>
    <w:rsid w:val="0091664A"/>
    <w:rsid w:val="009166B4"/>
    <w:rsid w:val="00916C96"/>
    <w:rsid w:val="00916DD9"/>
    <w:rsid w:val="00916FC8"/>
    <w:rsid w:val="009170A6"/>
    <w:rsid w:val="00917252"/>
    <w:rsid w:val="0091729A"/>
    <w:rsid w:val="0091766C"/>
    <w:rsid w:val="00917B0C"/>
    <w:rsid w:val="00917C05"/>
    <w:rsid w:val="00917D08"/>
    <w:rsid w:val="00917E34"/>
    <w:rsid w:val="00917F32"/>
    <w:rsid w:val="00920039"/>
    <w:rsid w:val="0092019E"/>
    <w:rsid w:val="009201C6"/>
    <w:rsid w:val="0092033C"/>
    <w:rsid w:val="009203E5"/>
    <w:rsid w:val="00920491"/>
    <w:rsid w:val="009204B7"/>
    <w:rsid w:val="0092084E"/>
    <w:rsid w:val="00920D02"/>
    <w:rsid w:val="00920EA7"/>
    <w:rsid w:val="009210DE"/>
    <w:rsid w:val="00921155"/>
    <w:rsid w:val="00921193"/>
    <w:rsid w:val="00921AB8"/>
    <w:rsid w:val="00921BAE"/>
    <w:rsid w:val="00921C29"/>
    <w:rsid w:val="00921D45"/>
    <w:rsid w:val="009224E5"/>
    <w:rsid w:val="009227B8"/>
    <w:rsid w:val="0092297E"/>
    <w:rsid w:val="00922B33"/>
    <w:rsid w:val="00922E08"/>
    <w:rsid w:val="00922EE0"/>
    <w:rsid w:val="00923023"/>
    <w:rsid w:val="00923147"/>
    <w:rsid w:val="00923347"/>
    <w:rsid w:val="00923958"/>
    <w:rsid w:val="009239B2"/>
    <w:rsid w:val="00923B1D"/>
    <w:rsid w:val="00923B93"/>
    <w:rsid w:val="00923D11"/>
    <w:rsid w:val="00923E20"/>
    <w:rsid w:val="00923FB9"/>
    <w:rsid w:val="00924214"/>
    <w:rsid w:val="00924283"/>
    <w:rsid w:val="009244E0"/>
    <w:rsid w:val="00924575"/>
    <w:rsid w:val="0092484D"/>
    <w:rsid w:val="0092496D"/>
    <w:rsid w:val="00924AA9"/>
    <w:rsid w:val="00925046"/>
    <w:rsid w:val="0092521B"/>
    <w:rsid w:val="00925368"/>
    <w:rsid w:val="00925426"/>
    <w:rsid w:val="00925912"/>
    <w:rsid w:val="009259C0"/>
    <w:rsid w:val="00925A6C"/>
    <w:rsid w:val="00925C7D"/>
    <w:rsid w:val="00925E4B"/>
    <w:rsid w:val="009261F7"/>
    <w:rsid w:val="0092622C"/>
    <w:rsid w:val="0092645F"/>
    <w:rsid w:val="009266DA"/>
    <w:rsid w:val="00926704"/>
    <w:rsid w:val="00926A15"/>
    <w:rsid w:val="00927308"/>
    <w:rsid w:val="0092736E"/>
    <w:rsid w:val="0092747C"/>
    <w:rsid w:val="00927564"/>
    <w:rsid w:val="00927A31"/>
    <w:rsid w:val="00927C61"/>
    <w:rsid w:val="009304D5"/>
    <w:rsid w:val="00930507"/>
    <w:rsid w:val="0093055C"/>
    <w:rsid w:val="0093068B"/>
    <w:rsid w:val="00930A0D"/>
    <w:rsid w:val="00930A45"/>
    <w:rsid w:val="00930BAF"/>
    <w:rsid w:val="00930C36"/>
    <w:rsid w:val="00930D75"/>
    <w:rsid w:val="0093139F"/>
    <w:rsid w:val="009315DC"/>
    <w:rsid w:val="00931705"/>
    <w:rsid w:val="00931820"/>
    <w:rsid w:val="009319FA"/>
    <w:rsid w:val="00931B44"/>
    <w:rsid w:val="00931C02"/>
    <w:rsid w:val="00931CD9"/>
    <w:rsid w:val="00931DF1"/>
    <w:rsid w:val="00931E4B"/>
    <w:rsid w:val="0093206C"/>
    <w:rsid w:val="00932395"/>
    <w:rsid w:val="00932406"/>
    <w:rsid w:val="0093252D"/>
    <w:rsid w:val="00932B6D"/>
    <w:rsid w:val="0093314D"/>
    <w:rsid w:val="0093357F"/>
    <w:rsid w:val="00933609"/>
    <w:rsid w:val="009337D8"/>
    <w:rsid w:val="00933AA3"/>
    <w:rsid w:val="00933E42"/>
    <w:rsid w:val="00933EAD"/>
    <w:rsid w:val="00933EDE"/>
    <w:rsid w:val="00934580"/>
    <w:rsid w:val="00934DA1"/>
    <w:rsid w:val="00934DC2"/>
    <w:rsid w:val="00934DFD"/>
    <w:rsid w:val="00934EE0"/>
    <w:rsid w:val="00934F4E"/>
    <w:rsid w:val="00934FBB"/>
    <w:rsid w:val="00934FE2"/>
    <w:rsid w:val="00935220"/>
    <w:rsid w:val="00935519"/>
    <w:rsid w:val="00935544"/>
    <w:rsid w:val="0093578F"/>
    <w:rsid w:val="00935D8B"/>
    <w:rsid w:val="00935DB1"/>
    <w:rsid w:val="00935E8C"/>
    <w:rsid w:val="00935F7E"/>
    <w:rsid w:val="009361F1"/>
    <w:rsid w:val="0093628A"/>
    <w:rsid w:val="009362A7"/>
    <w:rsid w:val="00936718"/>
    <w:rsid w:val="00936762"/>
    <w:rsid w:val="00936CA7"/>
    <w:rsid w:val="00936E2A"/>
    <w:rsid w:val="00937040"/>
    <w:rsid w:val="00937276"/>
    <w:rsid w:val="00937468"/>
    <w:rsid w:val="0093748D"/>
    <w:rsid w:val="0093796C"/>
    <w:rsid w:val="00937EE7"/>
    <w:rsid w:val="0094016D"/>
    <w:rsid w:val="0094056A"/>
    <w:rsid w:val="00940A0A"/>
    <w:rsid w:val="00940AAA"/>
    <w:rsid w:val="00940F75"/>
    <w:rsid w:val="00940F7F"/>
    <w:rsid w:val="00940FF7"/>
    <w:rsid w:val="009411EA"/>
    <w:rsid w:val="0094152B"/>
    <w:rsid w:val="009417CB"/>
    <w:rsid w:val="00941905"/>
    <w:rsid w:val="00941922"/>
    <w:rsid w:val="00941AAC"/>
    <w:rsid w:val="00941ACD"/>
    <w:rsid w:val="00941D08"/>
    <w:rsid w:val="00941EAE"/>
    <w:rsid w:val="009420F4"/>
    <w:rsid w:val="0094218C"/>
    <w:rsid w:val="0094219B"/>
    <w:rsid w:val="00942275"/>
    <w:rsid w:val="00942281"/>
    <w:rsid w:val="009428E3"/>
    <w:rsid w:val="00943302"/>
    <w:rsid w:val="009433AA"/>
    <w:rsid w:val="009437A6"/>
    <w:rsid w:val="00943884"/>
    <w:rsid w:val="009439AF"/>
    <w:rsid w:val="00943B3F"/>
    <w:rsid w:val="00943BE4"/>
    <w:rsid w:val="00943FEF"/>
    <w:rsid w:val="009441CB"/>
    <w:rsid w:val="0094424E"/>
    <w:rsid w:val="009443AE"/>
    <w:rsid w:val="009447DC"/>
    <w:rsid w:val="009449EB"/>
    <w:rsid w:val="009451DB"/>
    <w:rsid w:val="00945BB6"/>
    <w:rsid w:val="00945E4A"/>
    <w:rsid w:val="00945E84"/>
    <w:rsid w:val="009460A1"/>
    <w:rsid w:val="00946334"/>
    <w:rsid w:val="00946491"/>
    <w:rsid w:val="009468E8"/>
    <w:rsid w:val="00946BC5"/>
    <w:rsid w:val="00946D66"/>
    <w:rsid w:val="00946E8B"/>
    <w:rsid w:val="0094716A"/>
    <w:rsid w:val="00947200"/>
    <w:rsid w:val="0094729E"/>
    <w:rsid w:val="009474AF"/>
    <w:rsid w:val="009476BF"/>
    <w:rsid w:val="0094794C"/>
    <w:rsid w:val="00947B07"/>
    <w:rsid w:val="00947C93"/>
    <w:rsid w:val="00947CAE"/>
    <w:rsid w:val="0095000D"/>
    <w:rsid w:val="009501CF"/>
    <w:rsid w:val="009502B4"/>
    <w:rsid w:val="009502EB"/>
    <w:rsid w:val="00950382"/>
    <w:rsid w:val="009505F3"/>
    <w:rsid w:val="009506A4"/>
    <w:rsid w:val="00950742"/>
    <w:rsid w:val="009507EE"/>
    <w:rsid w:val="009509D0"/>
    <w:rsid w:val="00950A2E"/>
    <w:rsid w:val="00950C95"/>
    <w:rsid w:val="00951001"/>
    <w:rsid w:val="0095120E"/>
    <w:rsid w:val="009513AB"/>
    <w:rsid w:val="009515F7"/>
    <w:rsid w:val="009516B3"/>
    <w:rsid w:val="00951745"/>
    <w:rsid w:val="00951BFB"/>
    <w:rsid w:val="00951DA7"/>
    <w:rsid w:val="00951F2F"/>
    <w:rsid w:val="00952294"/>
    <w:rsid w:val="0095248C"/>
    <w:rsid w:val="009525D1"/>
    <w:rsid w:val="00952A42"/>
    <w:rsid w:val="00952A77"/>
    <w:rsid w:val="00952C77"/>
    <w:rsid w:val="00952D46"/>
    <w:rsid w:val="0095317D"/>
    <w:rsid w:val="00953188"/>
    <w:rsid w:val="009537AC"/>
    <w:rsid w:val="00953969"/>
    <w:rsid w:val="009539EA"/>
    <w:rsid w:val="00953B83"/>
    <w:rsid w:val="00953BE3"/>
    <w:rsid w:val="00953F81"/>
    <w:rsid w:val="00953F98"/>
    <w:rsid w:val="00954053"/>
    <w:rsid w:val="00954303"/>
    <w:rsid w:val="0095470A"/>
    <w:rsid w:val="00954AB1"/>
    <w:rsid w:val="00954B6D"/>
    <w:rsid w:val="00954D98"/>
    <w:rsid w:val="00954E6B"/>
    <w:rsid w:val="00954ED0"/>
    <w:rsid w:val="00954F25"/>
    <w:rsid w:val="0095507F"/>
    <w:rsid w:val="009550AD"/>
    <w:rsid w:val="00955C34"/>
    <w:rsid w:val="00955EE3"/>
    <w:rsid w:val="009560A9"/>
    <w:rsid w:val="009561AB"/>
    <w:rsid w:val="009562DB"/>
    <w:rsid w:val="00956386"/>
    <w:rsid w:val="009568DE"/>
    <w:rsid w:val="00956CAF"/>
    <w:rsid w:val="00956ED5"/>
    <w:rsid w:val="00957041"/>
    <w:rsid w:val="00957067"/>
    <w:rsid w:val="009574EF"/>
    <w:rsid w:val="009579A3"/>
    <w:rsid w:val="00957D27"/>
    <w:rsid w:val="00957D90"/>
    <w:rsid w:val="00957DE8"/>
    <w:rsid w:val="00960018"/>
    <w:rsid w:val="00960180"/>
    <w:rsid w:val="00960495"/>
    <w:rsid w:val="0096061B"/>
    <w:rsid w:val="00960BF7"/>
    <w:rsid w:val="009611AE"/>
    <w:rsid w:val="009613D1"/>
    <w:rsid w:val="00961532"/>
    <w:rsid w:val="0096163E"/>
    <w:rsid w:val="00961DAE"/>
    <w:rsid w:val="009620CE"/>
    <w:rsid w:val="00962223"/>
    <w:rsid w:val="00962432"/>
    <w:rsid w:val="009624D6"/>
    <w:rsid w:val="0096252A"/>
    <w:rsid w:val="00962794"/>
    <w:rsid w:val="00962850"/>
    <w:rsid w:val="00963354"/>
    <w:rsid w:val="00963742"/>
    <w:rsid w:val="00963776"/>
    <w:rsid w:val="00963B24"/>
    <w:rsid w:val="00963DD1"/>
    <w:rsid w:val="00964132"/>
    <w:rsid w:val="009643F7"/>
    <w:rsid w:val="00964429"/>
    <w:rsid w:val="009644CD"/>
    <w:rsid w:val="009644D2"/>
    <w:rsid w:val="00964CC7"/>
    <w:rsid w:val="00964D63"/>
    <w:rsid w:val="009651B8"/>
    <w:rsid w:val="0096537A"/>
    <w:rsid w:val="009657DA"/>
    <w:rsid w:val="0096594C"/>
    <w:rsid w:val="009659A9"/>
    <w:rsid w:val="009659FF"/>
    <w:rsid w:val="00965F13"/>
    <w:rsid w:val="00966125"/>
    <w:rsid w:val="0096628A"/>
    <w:rsid w:val="00966AB7"/>
    <w:rsid w:val="00966FE6"/>
    <w:rsid w:val="009671FD"/>
    <w:rsid w:val="009672C1"/>
    <w:rsid w:val="00967629"/>
    <w:rsid w:val="00967861"/>
    <w:rsid w:val="00967998"/>
    <w:rsid w:val="00967F4B"/>
    <w:rsid w:val="0097009F"/>
    <w:rsid w:val="009702F6"/>
    <w:rsid w:val="00970C6B"/>
    <w:rsid w:val="00970C94"/>
    <w:rsid w:val="0097109A"/>
    <w:rsid w:val="009712CF"/>
    <w:rsid w:val="009712DE"/>
    <w:rsid w:val="00971406"/>
    <w:rsid w:val="00971715"/>
    <w:rsid w:val="009718A3"/>
    <w:rsid w:val="009718CF"/>
    <w:rsid w:val="00971A46"/>
    <w:rsid w:val="00971BE4"/>
    <w:rsid w:val="00971CE4"/>
    <w:rsid w:val="00971DD7"/>
    <w:rsid w:val="00971FDB"/>
    <w:rsid w:val="00972043"/>
    <w:rsid w:val="009725BE"/>
    <w:rsid w:val="0097262D"/>
    <w:rsid w:val="009728FA"/>
    <w:rsid w:val="00972D1E"/>
    <w:rsid w:val="009739BD"/>
    <w:rsid w:val="00973E99"/>
    <w:rsid w:val="00974072"/>
    <w:rsid w:val="009741F9"/>
    <w:rsid w:val="00974288"/>
    <w:rsid w:val="00974989"/>
    <w:rsid w:val="00974DA1"/>
    <w:rsid w:val="00975486"/>
    <w:rsid w:val="00975544"/>
    <w:rsid w:val="009757D8"/>
    <w:rsid w:val="00975865"/>
    <w:rsid w:val="00975912"/>
    <w:rsid w:val="00975D2D"/>
    <w:rsid w:val="0097611A"/>
    <w:rsid w:val="00976542"/>
    <w:rsid w:val="0097656B"/>
    <w:rsid w:val="009768BB"/>
    <w:rsid w:val="009769F9"/>
    <w:rsid w:val="00976AD3"/>
    <w:rsid w:val="00976BB2"/>
    <w:rsid w:val="00976D04"/>
    <w:rsid w:val="0097701B"/>
    <w:rsid w:val="0097725A"/>
    <w:rsid w:val="0097757E"/>
    <w:rsid w:val="009776FF"/>
    <w:rsid w:val="0097776B"/>
    <w:rsid w:val="00977B76"/>
    <w:rsid w:val="00977D33"/>
    <w:rsid w:val="00977EE2"/>
    <w:rsid w:val="00977F97"/>
    <w:rsid w:val="00977FC4"/>
    <w:rsid w:val="009800A2"/>
    <w:rsid w:val="0098023C"/>
    <w:rsid w:val="00980437"/>
    <w:rsid w:val="009806C0"/>
    <w:rsid w:val="0098080C"/>
    <w:rsid w:val="0098090C"/>
    <w:rsid w:val="00980A3D"/>
    <w:rsid w:val="00980A6A"/>
    <w:rsid w:val="00980D0B"/>
    <w:rsid w:val="00980EC1"/>
    <w:rsid w:val="009810A1"/>
    <w:rsid w:val="0098124E"/>
    <w:rsid w:val="009815F7"/>
    <w:rsid w:val="00981603"/>
    <w:rsid w:val="0098197C"/>
    <w:rsid w:val="009819B3"/>
    <w:rsid w:val="00981C38"/>
    <w:rsid w:val="00981EBF"/>
    <w:rsid w:val="00982840"/>
    <w:rsid w:val="00982965"/>
    <w:rsid w:val="00982A5C"/>
    <w:rsid w:val="00982BC1"/>
    <w:rsid w:val="00982DCF"/>
    <w:rsid w:val="00982E74"/>
    <w:rsid w:val="00982EC9"/>
    <w:rsid w:val="009832F3"/>
    <w:rsid w:val="00983310"/>
    <w:rsid w:val="009833C4"/>
    <w:rsid w:val="00983928"/>
    <w:rsid w:val="00983A6E"/>
    <w:rsid w:val="00984085"/>
    <w:rsid w:val="0098409D"/>
    <w:rsid w:val="00984193"/>
    <w:rsid w:val="00984245"/>
    <w:rsid w:val="009842F9"/>
    <w:rsid w:val="0098439C"/>
    <w:rsid w:val="0098450E"/>
    <w:rsid w:val="00984565"/>
    <w:rsid w:val="009846DC"/>
    <w:rsid w:val="00984772"/>
    <w:rsid w:val="00984784"/>
    <w:rsid w:val="009848D3"/>
    <w:rsid w:val="009849F2"/>
    <w:rsid w:val="00984A27"/>
    <w:rsid w:val="00984E74"/>
    <w:rsid w:val="009850ED"/>
    <w:rsid w:val="009851B2"/>
    <w:rsid w:val="009851EA"/>
    <w:rsid w:val="009851F1"/>
    <w:rsid w:val="00985314"/>
    <w:rsid w:val="009853E4"/>
    <w:rsid w:val="0098552E"/>
    <w:rsid w:val="0098587E"/>
    <w:rsid w:val="0098595D"/>
    <w:rsid w:val="00985B0E"/>
    <w:rsid w:val="00985B63"/>
    <w:rsid w:val="00985EB9"/>
    <w:rsid w:val="00986231"/>
    <w:rsid w:val="009866C0"/>
    <w:rsid w:val="009867B0"/>
    <w:rsid w:val="009868BF"/>
    <w:rsid w:val="00986C37"/>
    <w:rsid w:val="00986DD2"/>
    <w:rsid w:val="0098744A"/>
    <w:rsid w:val="00987871"/>
    <w:rsid w:val="0098798E"/>
    <w:rsid w:val="00987D35"/>
    <w:rsid w:val="00990379"/>
    <w:rsid w:val="0099038E"/>
    <w:rsid w:val="00990626"/>
    <w:rsid w:val="00990804"/>
    <w:rsid w:val="0099090F"/>
    <w:rsid w:val="00990972"/>
    <w:rsid w:val="00990BED"/>
    <w:rsid w:val="00990DFD"/>
    <w:rsid w:val="00991049"/>
    <w:rsid w:val="00991217"/>
    <w:rsid w:val="009912D1"/>
    <w:rsid w:val="009913ED"/>
    <w:rsid w:val="0099195F"/>
    <w:rsid w:val="00991C4C"/>
    <w:rsid w:val="00991F6D"/>
    <w:rsid w:val="00992096"/>
    <w:rsid w:val="0099212E"/>
    <w:rsid w:val="009923DD"/>
    <w:rsid w:val="0099257C"/>
    <w:rsid w:val="0099295A"/>
    <w:rsid w:val="00992A8D"/>
    <w:rsid w:val="00992D76"/>
    <w:rsid w:val="00992D9B"/>
    <w:rsid w:val="00992DC1"/>
    <w:rsid w:val="00993342"/>
    <w:rsid w:val="009934C4"/>
    <w:rsid w:val="0099358B"/>
    <w:rsid w:val="009936A4"/>
    <w:rsid w:val="009937CE"/>
    <w:rsid w:val="00993A95"/>
    <w:rsid w:val="009940B8"/>
    <w:rsid w:val="0099432B"/>
    <w:rsid w:val="0099438D"/>
    <w:rsid w:val="009944A1"/>
    <w:rsid w:val="0099455C"/>
    <w:rsid w:val="00994567"/>
    <w:rsid w:val="00994CDE"/>
    <w:rsid w:val="00994DEB"/>
    <w:rsid w:val="00994E7D"/>
    <w:rsid w:val="00994F58"/>
    <w:rsid w:val="00994FC7"/>
    <w:rsid w:val="009954D8"/>
    <w:rsid w:val="00995611"/>
    <w:rsid w:val="00995725"/>
    <w:rsid w:val="0099589E"/>
    <w:rsid w:val="0099596C"/>
    <w:rsid w:val="00995BAF"/>
    <w:rsid w:val="00995BC5"/>
    <w:rsid w:val="00995C0E"/>
    <w:rsid w:val="00995DF3"/>
    <w:rsid w:val="00995E7D"/>
    <w:rsid w:val="00996136"/>
    <w:rsid w:val="009961D6"/>
    <w:rsid w:val="00996259"/>
    <w:rsid w:val="009962C3"/>
    <w:rsid w:val="00996C93"/>
    <w:rsid w:val="00996CD4"/>
    <w:rsid w:val="00996D8A"/>
    <w:rsid w:val="00996EA4"/>
    <w:rsid w:val="00997127"/>
    <w:rsid w:val="00997293"/>
    <w:rsid w:val="00997471"/>
    <w:rsid w:val="00997580"/>
    <w:rsid w:val="009977D1"/>
    <w:rsid w:val="00997989"/>
    <w:rsid w:val="009A0039"/>
    <w:rsid w:val="009A0A96"/>
    <w:rsid w:val="009A0B8A"/>
    <w:rsid w:val="009A0BF2"/>
    <w:rsid w:val="009A0DBC"/>
    <w:rsid w:val="009A0F25"/>
    <w:rsid w:val="009A109A"/>
    <w:rsid w:val="009A14BF"/>
    <w:rsid w:val="009A1A03"/>
    <w:rsid w:val="009A1A8E"/>
    <w:rsid w:val="009A1B3A"/>
    <w:rsid w:val="009A1E31"/>
    <w:rsid w:val="009A2076"/>
    <w:rsid w:val="009A21D8"/>
    <w:rsid w:val="009A21EF"/>
    <w:rsid w:val="009A23D8"/>
    <w:rsid w:val="009A25FE"/>
    <w:rsid w:val="009A2637"/>
    <w:rsid w:val="009A2808"/>
    <w:rsid w:val="009A28B9"/>
    <w:rsid w:val="009A28CE"/>
    <w:rsid w:val="009A2AF2"/>
    <w:rsid w:val="009A2B80"/>
    <w:rsid w:val="009A2D57"/>
    <w:rsid w:val="009A2DA0"/>
    <w:rsid w:val="009A313B"/>
    <w:rsid w:val="009A359D"/>
    <w:rsid w:val="009A36D0"/>
    <w:rsid w:val="009A370B"/>
    <w:rsid w:val="009A3799"/>
    <w:rsid w:val="009A37F4"/>
    <w:rsid w:val="009A391F"/>
    <w:rsid w:val="009A3949"/>
    <w:rsid w:val="009A39C7"/>
    <w:rsid w:val="009A3EEB"/>
    <w:rsid w:val="009A400D"/>
    <w:rsid w:val="009A4013"/>
    <w:rsid w:val="009A42CB"/>
    <w:rsid w:val="009A4436"/>
    <w:rsid w:val="009A4636"/>
    <w:rsid w:val="009A4880"/>
    <w:rsid w:val="009A4930"/>
    <w:rsid w:val="009A4A14"/>
    <w:rsid w:val="009A4ACD"/>
    <w:rsid w:val="009A4BF9"/>
    <w:rsid w:val="009A4C15"/>
    <w:rsid w:val="009A4D88"/>
    <w:rsid w:val="009A51FC"/>
    <w:rsid w:val="009A52C6"/>
    <w:rsid w:val="009A56E3"/>
    <w:rsid w:val="009A57A6"/>
    <w:rsid w:val="009A5830"/>
    <w:rsid w:val="009A5C94"/>
    <w:rsid w:val="009A615C"/>
    <w:rsid w:val="009A62AA"/>
    <w:rsid w:val="009A6496"/>
    <w:rsid w:val="009A653F"/>
    <w:rsid w:val="009A6789"/>
    <w:rsid w:val="009A6BC3"/>
    <w:rsid w:val="009A6BF9"/>
    <w:rsid w:val="009A6D24"/>
    <w:rsid w:val="009A6E88"/>
    <w:rsid w:val="009A6E9C"/>
    <w:rsid w:val="009A70A8"/>
    <w:rsid w:val="009A7192"/>
    <w:rsid w:val="009A723B"/>
    <w:rsid w:val="009A768D"/>
    <w:rsid w:val="009A77EB"/>
    <w:rsid w:val="009A7896"/>
    <w:rsid w:val="009A7E67"/>
    <w:rsid w:val="009B017D"/>
    <w:rsid w:val="009B01D0"/>
    <w:rsid w:val="009B0288"/>
    <w:rsid w:val="009B053B"/>
    <w:rsid w:val="009B062E"/>
    <w:rsid w:val="009B06CA"/>
    <w:rsid w:val="009B0760"/>
    <w:rsid w:val="009B0899"/>
    <w:rsid w:val="009B0A51"/>
    <w:rsid w:val="009B0A68"/>
    <w:rsid w:val="009B15B0"/>
    <w:rsid w:val="009B1CCA"/>
    <w:rsid w:val="009B1D69"/>
    <w:rsid w:val="009B1E52"/>
    <w:rsid w:val="009B1F8C"/>
    <w:rsid w:val="009B21ED"/>
    <w:rsid w:val="009B2269"/>
    <w:rsid w:val="009B245E"/>
    <w:rsid w:val="009B2528"/>
    <w:rsid w:val="009B27FF"/>
    <w:rsid w:val="009B2A9C"/>
    <w:rsid w:val="009B2B71"/>
    <w:rsid w:val="009B2DCC"/>
    <w:rsid w:val="009B2E99"/>
    <w:rsid w:val="009B2F6F"/>
    <w:rsid w:val="009B30E1"/>
    <w:rsid w:val="009B330F"/>
    <w:rsid w:val="009B335D"/>
    <w:rsid w:val="009B3698"/>
    <w:rsid w:val="009B3806"/>
    <w:rsid w:val="009B39F8"/>
    <w:rsid w:val="009B3EDE"/>
    <w:rsid w:val="009B444D"/>
    <w:rsid w:val="009B466A"/>
    <w:rsid w:val="009B46B3"/>
    <w:rsid w:val="009B4E6C"/>
    <w:rsid w:val="009B4F51"/>
    <w:rsid w:val="009B531C"/>
    <w:rsid w:val="009B532B"/>
    <w:rsid w:val="009B54AA"/>
    <w:rsid w:val="009B5814"/>
    <w:rsid w:val="009B58A0"/>
    <w:rsid w:val="009B59E3"/>
    <w:rsid w:val="009B5B15"/>
    <w:rsid w:val="009B5F2A"/>
    <w:rsid w:val="009B64CA"/>
    <w:rsid w:val="009B6A8D"/>
    <w:rsid w:val="009B6DEF"/>
    <w:rsid w:val="009B6E7A"/>
    <w:rsid w:val="009B6E84"/>
    <w:rsid w:val="009B6EA6"/>
    <w:rsid w:val="009B7103"/>
    <w:rsid w:val="009B7440"/>
    <w:rsid w:val="009B7455"/>
    <w:rsid w:val="009B7698"/>
    <w:rsid w:val="009B779C"/>
    <w:rsid w:val="009B7954"/>
    <w:rsid w:val="009B7A22"/>
    <w:rsid w:val="009B7AF1"/>
    <w:rsid w:val="009B7B0C"/>
    <w:rsid w:val="009B7EB4"/>
    <w:rsid w:val="009C03F9"/>
    <w:rsid w:val="009C0856"/>
    <w:rsid w:val="009C0C07"/>
    <w:rsid w:val="009C0E08"/>
    <w:rsid w:val="009C0FF6"/>
    <w:rsid w:val="009C1127"/>
    <w:rsid w:val="009C123D"/>
    <w:rsid w:val="009C1713"/>
    <w:rsid w:val="009C18A7"/>
    <w:rsid w:val="009C1BA5"/>
    <w:rsid w:val="009C1C83"/>
    <w:rsid w:val="009C1CC2"/>
    <w:rsid w:val="009C1D52"/>
    <w:rsid w:val="009C1DB6"/>
    <w:rsid w:val="009C1FEA"/>
    <w:rsid w:val="009C22BC"/>
    <w:rsid w:val="009C23AA"/>
    <w:rsid w:val="009C2467"/>
    <w:rsid w:val="009C2ABF"/>
    <w:rsid w:val="009C2B05"/>
    <w:rsid w:val="009C306D"/>
    <w:rsid w:val="009C3123"/>
    <w:rsid w:val="009C37CA"/>
    <w:rsid w:val="009C3A36"/>
    <w:rsid w:val="009C3D2E"/>
    <w:rsid w:val="009C4104"/>
    <w:rsid w:val="009C432E"/>
    <w:rsid w:val="009C44BA"/>
    <w:rsid w:val="009C4822"/>
    <w:rsid w:val="009C4897"/>
    <w:rsid w:val="009C4A02"/>
    <w:rsid w:val="009C4AB0"/>
    <w:rsid w:val="009C4AC1"/>
    <w:rsid w:val="009C4B7A"/>
    <w:rsid w:val="009C4BDE"/>
    <w:rsid w:val="009C505D"/>
    <w:rsid w:val="009C52E7"/>
    <w:rsid w:val="009C5303"/>
    <w:rsid w:val="009C5518"/>
    <w:rsid w:val="009C563C"/>
    <w:rsid w:val="009C5655"/>
    <w:rsid w:val="009C59E6"/>
    <w:rsid w:val="009C59F6"/>
    <w:rsid w:val="009C62A7"/>
    <w:rsid w:val="009C6464"/>
    <w:rsid w:val="009C6769"/>
    <w:rsid w:val="009C6C5D"/>
    <w:rsid w:val="009C72E0"/>
    <w:rsid w:val="009C7534"/>
    <w:rsid w:val="009C7816"/>
    <w:rsid w:val="009C793B"/>
    <w:rsid w:val="009C7960"/>
    <w:rsid w:val="009C7D16"/>
    <w:rsid w:val="009C7F54"/>
    <w:rsid w:val="009C7FA2"/>
    <w:rsid w:val="009D0077"/>
    <w:rsid w:val="009D0189"/>
    <w:rsid w:val="009D0854"/>
    <w:rsid w:val="009D0923"/>
    <w:rsid w:val="009D0A17"/>
    <w:rsid w:val="009D0C43"/>
    <w:rsid w:val="009D1015"/>
    <w:rsid w:val="009D1073"/>
    <w:rsid w:val="009D1630"/>
    <w:rsid w:val="009D1858"/>
    <w:rsid w:val="009D193E"/>
    <w:rsid w:val="009D1B26"/>
    <w:rsid w:val="009D1F33"/>
    <w:rsid w:val="009D2657"/>
    <w:rsid w:val="009D26C9"/>
    <w:rsid w:val="009D2761"/>
    <w:rsid w:val="009D30B7"/>
    <w:rsid w:val="009D3462"/>
    <w:rsid w:val="009D3870"/>
    <w:rsid w:val="009D3B9B"/>
    <w:rsid w:val="009D3C76"/>
    <w:rsid w:val="009D3E0E"/>
    <w:rsid w:val="009D3F79"/>
    <w:rsid w:val="009D415D"/>
    <w:rsid w:val="009D437F"/>
    <w:rsid w:val="009D4592"/>
    <w:rsid w:val="009D4A78"/>
    <w:rsid w:val="009D4E24"/>
    <w:rsid w:val="009D4F46"/>
    <w:rsid w:val="009D4FCE"/>
    <w:rsid w:val="009D57B4"/>
    <w:rsid w:val="009D5BFF"/>
    <w:rsid w:val="009D5CAF"/>
    <w:rsid w:val="009D6005"/>
    <w:rsid w:val="009D6118"/>
    <w:rsid w:val="009D65B7"/>
    <w:rsid w:val="009D68CC"/>
    <w:rsid w:val="009D68E6"/>
    <w:rsid w:val="009D6D64"/>
    <w:rsid w:val="009D6D8B"/>
    <w:rsid w:val="009D6E01"/>
    <w:rsid w:val="009D6FA5"/>
    <w:rsid w:val="009D70FC"/>
    <w:rsid w:val="009D7192"/>
    <w:rsid w:val="009D7253"/>
    <w:rsid w:val="009D7492"/>
    <w:rsid w:val="009D7539"/>
    <w:rsid w:val="009D7593"/>
    <w:rsid w:val="009D7707"/>
    <w:rsid w:val="009D79F0"/>
    <w:rsid w:val="009D7A97"/>
    <w:rsid w:val="009D7AFE"/>
    <w:rsid w:val="009D7B98"/>
    <w:rsid w:val="009D7D99"/>
    <w:rsid w:val="009E001D"/>
    <w:rsid w:val="009E01B1"/>
    <w:rsid w:val="009E027E"/>
    <w:rsid w:val="009E0AF2"/>
    <w:rsid w:val="009E0BA5"/>
    <w:rsid w:val="009E0D41"/>
    <w:rsid w:val="009E0DEA"/>
    <w:rsid w:val="009E0E08"/>
    <w:rsid w:val="009E175F"/>
    <w:rsid w:val="009E193D"/>
    <w:rsid w:val="009E1C89"/>
    <w:rsid w:val="009E1E2E"/>
    <w:rsid w:val="009E1EAE"/>
    <w:rsid w:val="009E1F00"/>
    <w:rsid w:val="009E200E"/>
    <w:rsid w:val="009E20B9"/>
    <w:rsid w:val="009E2459"/>
    <w:rsid w:val="009E2803"/>
    <w:rsid w:val="009E29AB"/>
    <w:rsid w:val="009E2D14"/>
    <w:rsid w:val="009E2DB5"/>
    <w:rsid w:val="009E2DD7"/>
    <w:rsid w:val="009E3058"/>
    <w:rsid w:val="009E3267"/>
    <w:rsid w:val="009E3883"/>
    <w:rsid w:val="009E3B03"/>
    <w:rsid w:val="009E3F94"/>
    <w:rsid w:val="009E42F5"/>
    <w:rsid w:val="009E44C4"/>
    <w:rsid w:val="009E474E"/>
    <w:rsid w:val="009E4A28"/>
    <w:rsid w:val="009E52A0"/>
    <w:rsid w:val="009E5359"/>
    <w:rsid w:val="009E5614"/>
    <w:rsid w:val="009E56FE"/>
    <w:rsid w:val="009E6497"/>
    <w:rsid w:val="009E672B"/>
    <w:rsid w:val="009E6749"/>
    <w:rsid w:val="009E6850"/>
    <w:rsid w:val="009E68B3"/>
    <w:rsid w:val="009E6D9C"/>
    <w:rsid w:val="009E6DB7"/>
    <w:rsid w:val="009E6EA2"/>
    <w:rsid w:val="009E6EA9"/>
    <w:rsid w:val="009E7204"/>
    <w:rsid w:val="009E733A"/>
    <w:rsid w:val="009E743B"/>
    <w:rsid w:val="009E756F"/>
    <w:rsid w:val="009E768C"/>
    <w:rsid w:val="009E791E"/>
    <w:rsid w:val="009E7B89"/>
    <w:rsid w:val="009F01DA"/>
    <w:rsid w:val="009F0630"/>
    <w:rsid w:val="009F07B5"/>
    <w:rsid w:val="009F0B09"/>
    <w:rsid w:val="009F0BF7"/>
    <w:rsid w:val="009F0C09"/>
    <w:rsid w:val="009F0EA3"/>
    <w:rsid w:val="009F112B"/>
    <w:rsid w:val="009F133C"/>
    <w:rsid w:val="009F1359"/>
    <w:rsid w:val="009F14F5"/>
    <w:rsid w:val="009F16C0"/>
    <w:rsid w:val="009F177E"/>
    <w:rsid w:val="009F192B"/>
    <w:rsid w:val="009F197B"/>
    <w:rsid w:val="009F1989"/>
    <w:rsid w:val="009F1A56"/>
    <w:rsid w:val="009F1CF2"/>
    <w:rsid w:val="009F26D2"/>
    <w:rsid w:val="009F2C20"/>
    <w:rsid w:val="009F2C23"/>
    <w:rsid w:val="009F2CAA"/>
    <w:rsid w:val="009F2FA3"/>
    <w:rsid w:val="009F2FF1"/>
    <w:rsid w:val="009F317A"/>
    <w:rsid w:val="009F31B1"/>
    <w:rsid w:val="009F3547"/>
    <w:rsid w:val="009F388E"/>
    <w:rsid w:val="009F392E"/>
    <w:rsid w:val="009F44EF"/>
    <w:rsid w:val="009F45A6"/>
    <w:rsid w:val="009F461D"/>
    <w:rsid w:val="009F4762"/>
    <w:rsid w:val="009F4BB1"/>
    <w:rsid w:val="009F4C14"/>
    <w:rsid w:val="009F5396"/>
    <w:rsid w:val="009F5677"/>
    <w:rsid w:val="009F57DF"/>
    <w:rsid w:val="009F5B68"/>
    <w:rsid w:val="009F5D45"/>
    <w:rsid w:val="009F6173"/>
    <w:rsid w:val="009F62FD"/>
    <w:rsid w:val="009F6458"/>
    <w:rsid w:val="009F6698"/>
    <w:rsid w:val="009F683B"/>
    <w:rsid w:val="009F6909"/>
    <w:rsid w:val="009F6918"/>
    <w:rsid w:val="009F6A3D"/>
    <w:rsid w:val="009F6CEB"/>
    <w:rsid w:val="009F6E41"/>
    <w:rsid w:val="009F6F3D"/>
    <w:rsid w:val="009F703F"/>
    <w:rsid w:val="009F713D"/>
    <w:rsid w:val="009F7564"/>
    <w:rsid w:val="009F75B4"/>
    <w:rsid w:val="009F78A7"/>
    <w:rsid w:val="009F793B"/>
    <w:rsid w:val="009F7B6B"/>
    <w:rsid w:val="009F7C08"/>
    <w:rsid w:val="009F7E16"/>
    <w:rsid w:val="00A00AC6"/>
    <w:rsid w:val="00A00B19"/>
    <w:rsid w:val="00A00EEA"/>
    <w:rsid w:val="00A0100A"/>
    <w:rsid w:val="00A016DD"/>
    <w:rsid w:val="00A0194B"/>
    <w:rsid w:val="00A01F09"/>
    <w:rsid w:val="00A02104"/>
    <w:rsid w:val="00A02195"/>
    <w:rsid w:val="00A022FD"/>
    <w:rsid w:val="00A0238D"/>
    <w:rsid w:val="00A0248C"/>
    <w:rsid w:val="00A027A5"/>
    <w:rsid w:val="00A02A8C"/>
    <w:rsid w:val="00A03394"/>
    <w:rsid w:val="00A037F2"/>
    <w:rsid w:val="00A03B43"/>
    <w:rsid w:val="00A03C50"/>
    <w:rsid w:val="00A03E06"/>
    <w:rsid w:val="00A04556"/>
    <w:rsid w:val="00A047F6"/>
    <w:rsid w:val="00A0481E"/>
    <w:rsid w:val="00A04FAF"/>
    <w:rsid w:val="00A05574"/>
    <w:rsid w:val="00A05845"/>
    <w:rsid w:val="00A05AB0"/>
    <w:rsid w:val="00A05D06"/>
    <w:rsid w:val="00A06318"/>
    <w:rsid w:val="00A06C58"/>
    <w:rsid w:val="00A06EFB"/>
    <w:rsid w:val="00A06FE4"/>
    <w:rsid w:val="00A072BE"/>
    <w:rsid w:val="00A07545"/>
    <w:rsid w:val="00A07615"/>
    <w:rsid w:val="00A076C1"/>
    <w:rsid w:val="00A079D8"/>
    <w:rsid w:val="00A079E7"/>
    <w:rsid w:val="00A07A78"/>
    <w:rsid w:val="00A07C44"/>
    <w:rsid w:val="00A07D79"/>
    <w:rsid w:val="00A07FED"/>
    <w:rsid w:val="00A10163"/>
    <w:rsid w:val="00A106D1"/>
    <w:rsid w:val="00A10787"/>
    <w:rsid w:val="00A1081E"/>
    <w:rsid w:val="00A10A0D"/>
    <w:rsid w:val="00A10CE3"/>
    <w:rsid w:val="00A1122D"/>
    <w:rsid w:val="00A11660"/>
    <w:rsid w:val="00A1184C"/>
    <w:rsid w:val="00A11B21"/>
    <w:rsid w:val="00A11B65"/>
    <w:rsid w:val="00A124C6"/>
    <w:rsid w:val="00A124FE"/>
    <w:rsid w:val="00A12673"/>
    <w:rsid w:val="00A12809"/>
    <w:rsid w:val="00A1308F"/>
    <w:rsid w:val="00A130E0"/>
    <w:rsid w:val="00A134DC"/>
    <w:rsid w:val="00A13514"/>
    <w:rsid w:val="00A135F2"/>
    <w:rsid w:val="00A137DB"/>
    <w:rsid w:val="00A13A52"/>
    <w:rsid w:val="00A13B13"/>
    <w:rsid w:val="00A13C15"/>
    <w:rsid w:val="00A13C66"/>
    <w:rsid w:val="00A13DB2"/>
    <w:rsid w:val="00A14482"/>
    <w:rsid w:val="00A146ED"/>
    <w:rsid w:val="00A14804"/>
    <w:rsid w:val="00A1483B"/>
    <w:rsid w:val="00A14A36"/>
    <w:rsid w:val="00A14B13"/>
    <w:rsid w:val="00A14EB9"/>
    <w:rsid w:val="00A14F79"/>
    <w:rsid w:val="00A152EB"/>
    <w:rsid w:val="00A15660"/>
    <w:rsid w:val="00A156D9"/>
    <w:rsid w:val="00A159E6"/>
    <w:rsid w:val="00A15E8E"/>
    <w:rsid w:val="00A15EB8"/>
    <w:rsid w:val="00A15EFC"/>
    <w:rsid w:val="00A16079"/>
    <w:rsid w:val="00A16115"/>
    <w:rsid w:val="00A168B1"/>
    <w:rsid w:val="00A16EC6"/>
    <w:rsid w:val="00A1702C"/>
    <w:rsid w:val="00A171C2"/>
    <w:rsid w:val="00A17465"/>
    <w:rsid w:val="00A17713"/>
    <w:rsid w:val="00A17A0F"/>
    <w:rsid w:val="00A17DCD"/>
    <w:rsid w:val="00A17DF0"/>
    <w:rsid w:val="00A20147"/>
    <w:rsid w:val="00A201CD"/>
    <w:rsid w:val="00A20957"/>
    <w:rsid w:val="00A209CC"/>
    <w:rsid w:val="00A20A96"/>
    <w:rsid w:val="00A20B6C"/>
    <w:rsid w:val="00A20CC3"/>
    <w:rsid w:val="00A2105A"/>
    <w:rsid w:val="00A21280"/>
    <w:rsid w:val="00A212C8"/>
    <w:rsid w:val="00A21300"/>
    <w:rsid w:val="00A213A0"/>
    <w:rsid w:val="00A21487"/>
    <w:rsid w:val="00A219D6"/>
    <w:rsid w:val="00A21E30"/>
    <w:rsid w:val="00A21F04"/>
    <w:rsid w:val="00A22089"/>
    <w:rsid w:val="00A2215A"/>
    <w:rsid w:val="00A22771"/>
    <w:rsid w:val="00A227BB"/>
    <w:rsid w:val="00A2289D"/>
    <w:rsid w:val="00A229DB"/>
    <w:rsid w:val="00A22D50"/>
    <w:rsid w:val="00A22E0E"/>
    <w:rsid w:val="00A22E5E"/>
    <w:rsid w:val="00A22FC5"/>
    <w:rsid w:val="00A231DB"/>
    <w:rsid w:val="00A2343A"/>
    <w:rsid w:val="00A23861"/>
    <w:rsid w:val="00A23B90"/>
    <w:rsid w:val="00A24270"/>
    <w:rsid w:val="00A24493"/>
    <w:rsid w:val="00A24558"/>
    <w:rsid w:val="00A2467E"/>
    <w:rsid w:val="00A24ABC"/>
    <w:rsid w:val="00A24E18"/>
    <w:rsid w:val="00A24FB0"/>
    <w:rsid w:val="00A251AE"/>
    <w:rsid w:val="00A253F8"/>
    <w:rsid w:val="00A254E4"/>
    <w:rsid w:val="00A25698"/>
    <w:rsid w:val="00A2599D"/>
    <w:rsid w:val="00A25D1B"/>
    <w:rsid w:val="00A25EBF"/>
    <w:rsid w:val="00A25F01"/>
    <w:rsid w:val="00A25F87"/>
    <w:rsid w:val="00A25FAB"/>
    <w:rsid w:val="00A2613C"/>
    <w:rsid w:val="00A26292"/>
    <w:rsid w:val="00A262D4"/>
    <w:rsid w:val="00A26511"/>
    <w:rsid w:val="00A26BB7"/>
    <w:rsid w:val="00A26CB3"/>
    <w:rsid w:val="00A26D7A"/>
    <w:rsid w:val="00A26E46"/>
    <w:rsid w:val="00A2700E"/>
    <w:rsid w:val="00A2746B"/>
    <w:rsid w:val="00A2763E"/>
    <w:rsid w:val="00A276C8"/>
    <w:rsid w:val="00A27991"/>
    <w:rsid w:val="00A27CA3"/>
    <w:rsid w:val="00A27E83"/>
    <w:rsid w:val="00A30148"/>
    <w:rsid w:val="00A30340"/>
    <w:rsid w:val="00A303DA"/>
    <w:rsid w:val="00A30698"/>
    <w:rsid w:val="00A306BE"/>
    <w:rsid w:val="00A308B6"/>
    <w:rsid w:val="00A309B4"/>
    <w:rsid w:val="00A30D54"/>
    <w:rsid w:val="00A3146B"/>
    <w:rsid w:val="00A3149F"/>
    <w:rsid w:val="00A314A5"/>
    <w:rsid w:val="00A315C6"/>
    <w:rsid w:val="00A316B0"/>
    <w:rsid w:val="00A31849"/>
    <w:rsid w:val="00A31994"/>
    <w:rsid w:val="00A319A6"/>
    <w:rsid w:val="00A31AAC"/>
    <w:rsid w:val="00A31F61"/>
    <w:rsid w:val="00A31F75"/>
    <w:rsid w:val="00A324E4"/>
    <w:rsid w:val="00A32C2B"/>
    <w:rsid w:val="00A32E32"/>
    <w:rsid w:val="00A32E83"/>
    <w:rsid w:val="00A332CF"/>
    <w:rsid w:val="00A33666"/>
    <w:rsid w:val="00A336BD"/>
    <w:rsid w:val="00A33A70"/>
    <w:rsid w:val="00A33C4E"/>
    <w:rsid w:val="00A33CB3"/>
    <w:rsid w:val="00A33DAB"/>
    <w:rsid w:val="00A33E6F"/>
    <w:rsid w:val="00A33EAA"/>
    <w:rsid w:val="00A33EF0"/>
    <w:rsid w:val="00A343BC"/>
    <w:rsid w:val="00A34CDB"/>
    <w:rsid w:val="00A3505E"/>
    <w:rsid w:val="00A352BB"/>
    <w:rsid w:val="00A3533D"/>
    <w:rsid w:val="00A35563"/>
    <w:rsid w:val="00A35A8B"/>
    <w:rsid w:val="00A35C20"/>
    <w:rsid w:val="00A35C80"/>
    <w:rsid w:val="00A35CEB"/>
    <w:rsid w:val="00A35D92"/>
    <w:rsid w:val="00A3609A"/>
    <w:rsid w:val="00A36113"/>
    <w:rsid w:val="00A3622B"/>
    <w:rsid w:val="00A36442"/>
    <w:rsid w:val="00A364C1"/>
    <w:rsid w:val="00A366D9"/>
    <w:rsid w:val="00A368E3"/>
    <w:rsid w:val="00A368FC"/>
    <w:rsid w:val="00A3691B"/>
    <w:rsid w:val="00A375D2"/>
    <w:rsid w:val="00A3760E"/>
    <w:rsid w:val="00A37743"/>
    <w:rsid w:val="00A378B9"/>
    <w:rsid w:val="00A37A2D"/>
    <w:rsid w:val="00A37A3C"/>
    <w:rsid w:val="00A37E5E"/>
    <w:rsid w:val="00A37E82"/>
    <w:rsid w:val="00A37FAD"/>
    <w:rsid w:val="00A37FE4"/>
    <w:rsid w:val="00A40452"/>
    <w:rsid w:val="00A4062F"/>
    <w:rsid w:val="00A40698"/>
    <w:rsid w:val="00A40885"/>
    <w:rsid w:val="00A408CB"/>
    <w:rsid w:val="00A40A17"/>
    <w:rsid w:val="00A40AEF"/>
    <w:rsid w:val="00A40C73"/>
    <w:rsid w:val="00A40FD3"/>
    <w:rsid w:val="00A4117C"/>
    <w:rsid w:val="00A41338"/>
    <w:rsid w:val="00A413F7"/>
    <w:rsid w:val="00A41555"/>
    <w:rsid w:val="00A4161C"/>
    <w:rsid w:val="00A4186B"/>
    <w:rsid w:val="00A418E9"/>
    <w:rsid w:val="00A41E33"/>
    <w:rsid w:val="00A41E8D"/>
    <w:rsid w:val="00A4202B"/>
    <w:rsid w:val="00A4276C"/>
    <w:rsid w:val="00A42B74"/>
    <w:rsid w:val="00A42CBC"/>
    <w:rsid w:val="00A42F07"/>
    <w:rsid w:val="00A43874"/>
    <w:rsid w:val="00A43AAE"/>
    <w:rsid w:val="00A43C8C"/>
    <w:rsid w:val="00A43E68"/>
    <w:rsid w:val="00A442C9"/>
    <w:rsid w:val="00A44382"/>
    <w:rsid w:val="00A444D1"/>
    <w:rsid w:val="00A445D5"/>
    <w:rsid w:val="00A45493"/>
    <w:rsid w:val="00A454E1"/>
    <w:rsid w:val="00A455F1"/>
    <w:rsid w:val="00A4561B"/>
    <w:rsid w:val="00A456BE"/>
    <w:rsid w:val="00A45733"/>
    <w:rsid w:val="00A45A31"/>
    <w:rsid w:val="00A45A4D"/>
    <w:rsid w:val="00A45B37"/>
    <w:rsid w:val="00A45D77"/>
    <w:rsid w:val="00A46111"/>
    <w:rsid w:val="00A46304"/>
    <w:rsid w:val="00A46344"/>
    <w:rsid w:val="00A464B4"/>
    <w:rsid w:val="00A46533"/>
    <w:rsid w:val="00A4663E"/>
    <w:rsid w:val="00A46E16"/>
    <w:rsid w:val="00A46E33"/>
    <w:rsid w:val="00A46F07"/>
    <w:rsid w:val="00A4718B"/>
    <w:rsid w:val="00A4768C"/>
    <w:rsid w:val="00A47783"/>
    <w:rsid w:val="00A477FD"/>
    <w:rsid w:val="00A479F8"/>
    <w:rsid w:val="00A47B2F"/>
    <w:rsid w:val="00A47CE0"/>
    <w:rsid w:val="00A47D11"/>
    <w:rsid w:val="00A501C9"/>
    <w:rsid w:val="00A504E3"/>
    <w:rsid w:val="00A50801"/>
    <w:rsid w:val="00A5083C"/>
    <w:rsid w:val="00A5093E"/>
    <w:rsid w:val="00A50A4F"/>
    <w:rsid w:val="00A50DAC"/>
    <w:rsid w:val="00A51059"/>
    <w:rsid w:val="00A5106F"/>
    <w:rsid w:val="00A517FD"/>
    <w:rsid w:val="00A51834"/>
    <w:rsid w:val="00A51910"/>
    <w:rsid w:val="00A51A7A"/>
    <w:rsid w:val="00A522D1"/>
    <w:rsid w:val="00A522EB"/>
    <w:rsid w:val="00A52661"/>
    <w:rsid w:val="00A526B1"/>
    <w:rsid w:val="00A526C3"/>
    <w:rsid w:val="00A52737"/>
    <w:rsid w:val="00A52835"/>
    <w:rsid w:val="00A52AE6"/>
    <w:rsid w:val="00A52F3A"/>
    <w:rsid w:val="00A530AE"/>
    <w:rsid w:val="00A531E9"/>
    <w:rsid w:val="00A53353"/>
    <w:rsid w:val="00A537D7"/>
    <w:rsid w:val="00A539CB"/>
    <w:rsid w:val="00A53AC7"/>
    <w:rsid w:val="00A53AF0"/>
    <w:rsid w:val="00A53D26"/>
    <w:rsid w:val="00A53EDA"/>
    <w:rsid w:val="00A53F59"/>
    <w:rsid w:val="00A540AE"/>
    <w:rsid w:val="00A5420E"/>
    <w:rsid w:val="00A5424D"/>
    <w:rsid w:val="00A5493D"/>
    <w:rsid w:val="00A54A9D"/>
    <w:rsid w:val="00A54C02"/>
    <w:rsid w:val="00A54C6A"/>
    <w:rsid w:val="00A54C71"/>
    <w:rsid w:val="00A54E49"/>
    <w:rsid w:val="00A54E4D"/>
    <w:rsid w:val="00A5506A"/>
    <w:rsid w:val="00A55185"/>
    <w:rsid w:val="00A556B1"/>
    <w:rsid w:val="00A5579B"/>
    <w:rsid w:val="00A557CB"/>
    <w:rsid w:val="00A5584B"/>
    <w:rsid w:val="00A55EFA"/>
    <w:rsid w:val="00A55F00"/>
    <w:rsid w:val="00A56187"/>
    <w:rsid w:val="00A56276"/>
    <w:rsid w:val="00A562DB"/>
    <w:rsid w:val="00A56634"/>
    <w:rsid w:val="00A56663"/>
    <w:rsid w:val="00A5668D"/>
    <w:rsid w:val="00A5673B"/>
    <w:rsid w:val="00A56AE0"/>
    <w:rsid w:val="00A56FE3"/>
    <w:rsid w:val="00A57120"/>
    <w:rsid w:val="00A572A1"/>
    <w:rsid w:val="00A572E2"/>
    <w:rsid w:val="00A5749E"/>
    <w:rsid w:val="00A57999"/>
    <w:rsid w:val="00A57A13"/>
    <w:rsid w:val="00A57B65"/>
    <w:rsid w:val="00A57BE1"/>
    <w:rsid w:val="00A57C4E"/>
    <w:rsid w:val="00A57DD9"/>
    <w:rsid w:val="00A60364"/>
    <w:rsid w:val="00A60395"/>
    <w:rsid w:val="00A6047F"/>
    <w:rsid w:val="00A60571"/>
    <w:rsid w:val="00A605F4"/>
    <w:rsid w:val="00A60709"/>
    <w:rsid w:val="00A6075C"/>
    <w:rsid w:val="00A607C0"/>
    <w:rsid w:val="00A60BF0"/>
    <w:rsid w:val="00A60C92"/>
    <w:rsid w:val="00A60D47"/>
    <w:rsid w:val="00A61165"/>
    <w:rsid w:val="00A6141F"/>
    <w:rsid w:val="00A615A2"/>
    <w:rsid w:val="00A619D1"/>
    <w:rsid w:val="00A61BDE"/>
    <w:rsid w:val="00A62025"/>
    <w:rsid w:val="00A6239F"/>
    <w:rsid w:val="00A624A6"/>
    <w:rsid w:val="00A62D05"/>
    <w:rsid w:val="00A62DDE"/>
    <w:rsid w:val="00A630E9"/>
    <w:rsid w:val="00A6320B"/>
    <w:rsid w:val="00A6326A"/>
    <w:rsid w:val="00A63458"/>
    <w:rsid w:val="00A63603"/>
    <w:rsid w:val="00A63823"/>
    <w:rsid w:val="00A6393D"/>
    <w:rsid w:val="00A63B7F"/>
    <w:rsid w:val="00A63C7A"/>
    <w:rsid w:val="00A64163"/>
    <w:rsid w:val="00A641A8"/>
    <w:rsid w:val="00A6438C"/>
    <w:rsid w:val="00A64406"/>
    <w:rsid w:val="00A64835"/>
    <w:rsid w:val="00A649CC"/>
    <w:rsid w:val="00A64D98"/>
    <w:rsid w:val="00A64E37"/>
    <w:rsid w:val="00A64EA1"/>
    <w:rsid w:val="00A64F65"/>
    <w:rsid w:val="00A65411"/>
    <w:rsid w:val="00A654E4"/>
    <w:rsid w:val="00A65502"/>
    <w:rsid w:val="00A65746"/>
    <w:rsid w:val="00A658FF"/>
    <w:rsid w:val="00A65CBD"/>
    <w:rsid w:val="00A65EE5"/>
    <w:rsid w:val="00A65F94"/>
    <w:rsid w:val="00A6613D"/>
    <w:rsid w:val="00A6672A"/>
    <w:rsid w:val="00A66856"/>
    <w:rsid w:val="00A66AC3"/>
    <w:rsid w:val="00A66B63"/>
    <w:rsid w:val="00A66BF4"/>
    <w:rsid w:val="00A66E30"/>
    <w:rsid w:val="00A66E7A"/>
    <w:rsid w:val="00A66F6A"/>
    <w:rsid w:val="00A67018"/>
    <w:rsid w:val="00A6774B"/>
    <w:rsid w:val="00A67B18"/>
    <w:rsid w:val="00A67C58"/>
    <w:rsid w:val="00A67CD0"/>
    <w:rsid w:val="00A67DAB"/>
    <w:rsid w:val="00A67E2D"/>
    <w:rsid w:val="00A67E6A"/>
    <w:rsid w:val="00A67F76"/>
    <w:rsid w:val="00A7005E"/>
    <w:rsid w:val="00A701A1"/>
    <w:rsid w:val="00A701F6"/>
    <w:rsid w:val="00A706AF"/>
    <w:rsid w:val="00A709A9"/>
    <w:rsid w:val="00A716E6"/>
    <w:rsid w:val="00A71884"/>
    <w:rsid w:val="00A71B87"/>
    <w:rsid w:val="00A71C9D"/>
    <w:rsid w:val="00A71DF3"/>
    <w:rsid w:val="00A71FAE"/>
    <w:rsid w:val="00A7216C"/>
    <w:rsid w:val="00A72436"/>
    <w:rsid w:val="00A724B0"/>
    <w:rsid w:val="00A72524"/>
    <w:rsid w:val="00A7287B"/>
    <w:rsid w:val="00A728D6"/>
    <w:rsid w:val="00A72DD9"/>
    <w:rsid w:val="00A72FB5"/>
    <w:rsid w:val="00A73165"/>
    <w:rsid w:val="00A731D0"/>
    <w:rsid w:val="00A73202"/>
    <w:rsid w:val="00A732A5"/>
    <w:rsid w:val="00A733F0"/>
    <w:rsid w:val="00A737BD"/>
    <w:rsid w:val="00A737F6"/>
    <w:rsid w:val="00A738A4"/>
    <w:rsid w:val="00A739BD"/>
    <w:rsid w:val="00A73A02"/>
    <w:rsid w:val="00A73C76"/>
    <w:rsid w:val="00A741DF"/>
    <w:rsid w:val="00A74238"/>
    <w:rsid w:val="00A7443A"/>
    <w:rsid w:val="00A7467C"/>
    <w:rsid w:val="00A747CF"/>
    <w:rsid w:val="00A7498E"/>
    <w:rsid w:val="00A74D97"/>
    <w:rsid w:val="00A74E8A"/>
    <w:rsid w:val="00A74EC8"/>
    <w:rsid w:val="00A74EE4"/>
    <w:rsid w:val="00A7525A"/>
    <w:rsid w:val="00A75633"/>
    <w:rsid w:val="00A7588A"/>
    <w:rsid w:val="00A75A46"/>
    <w:rsid w:val="00A75CA3"/>
    <w:rsid w:val="00A75F11"/>
    <w:rsid w:val="00A75F19"/>
    <w:rsid w:val="00A75FAA"/>
    <w:rsid w:val="00A761B1"/>
    <w:rsid w:val="00A76342"/>
    <w:rsid w:val="00A766CE"/>
    <w:rsid w:val="00A76A66"/>
    <w:rsid w:val="00A76A86"/>
    <w:rsid w:val="00A76B56"/>
    <w:rsid w:val="00A76B75"/>
    <w:rsid w:val="00A7714C"/>
    <w:rsid w:val="00A771A6"/>
    <w:rsid w:val="00A774A3"/>
    <w:rsid w:val="00A7789F"/>
    <w:rsid w:val="00A8001E"/>
    <w:rsid w:val="00A80111"/>
    <w:rsid w:val="00A8012A"/>
    <w:rsid w:val="00A80413"/>
    <w:rsid w:val="00A804B2"/>
    <w:rsid w:val="00A80603"/>
    <w:rsid w:val="00A80820"/>
    <w:rsid w:val="00A80A4A"/>
    <w:rsid w:val="00A80BF1"/>
    <w:rsid w:val="00A80C13"/>
    <w:rsid w:val="00A80CA4"/>
    <w:rsid w:val="00A80CAD"/>
    <w:rsid w:val="00A80D29"/>
    <w:rsid w:val="00A810D6"/>
    <w:rsid w:val="00A81118"/>
    <w:rsid w:val="00A8120E"/>
    <w:rsid w:val="00A816EB"/>
    <w:rsid w:val="00A81745"/>
    <w:rsid w:val="00A818AB"/>
    <w:rsid w:val="00A81CBC"/>
    <w:rsid w:val="00A8213A"/>
    <w:rsid w:val="00A8248F"/>
    <w:rsid w:val="00A827CD"/>
    <w:rsid w:val="00A8299D"/>
    <w:rsid w:val="00A82B81"/>
    <w:rsid w:val="00A82E81"/>
    <w:rsid w:val="00A83135"/>
    <w:rsid w:val="00A83184"/>
    <w:rsid w:val="00A8322D"/>
    <w:rsid w:val="00A8349F"/>
    <w:rsid w:val="00A836C4"/>
    <w:rsid w:val="00A838D9"/>
    <w:rsid w:val="00A8399C"/>
    <w:rsid w:val="00A83D3D"/>
    <w:rsid w:val="00A8410E"/>
    <w:rsid w:val="00A843A9"/>
    <w:rsid w:val="00A84792"/>
    <w:rsid w:val="00A847C9"/>
    <w:rsid w:val="00A848FD"/>
    <w:rsid w:val="00A84A77"/>
    <w:rsid w:val="00A84DE8"/>
    <w:rsid w:val="00A84EE3"/>
    <w:rsid w:val="00A85083"/>
    <w:rsid w:val="00A853F6"/>
    <w:rsid w:val="00A857C8"/>
    <w:rsid w:val="00A85B77"/>
    <w:rsid w:val="00A85E75"/>
    <w:rsid w:val="00A86067"/>
    <w:rsid w:val="00A86337"/>
    <w:rsid w:val="00A86711"/>
    <w:rsid w:val="00A86722"/>
    <w:rsid w:val="00A867F6"/>
    <w:rsid w:val="00A8690C"/>
    <w:rsid w:val="00A869E4"/>
    <w:rsid w:val="00A86D77"/>
    <w:rsid w:val="00A872B9"/>
    <w:rsid w:val="00A87463"/>
    <w:rsid w:val="00A8749D"/>
    <w:rsid w:val="00A87774"/>
    <w:rsid w:val="00A878D2"/>
    <w:rsid w:val="00A878E5"/>
    <w:rsid w:val="00A87AE5"/>
    <w:rsid w:val="00A903E0"/>
    <w:rsid w:val="00A90619"/>
    <w:rsid w:val="00A9070A"/>
    <w:rsid w:val="00A90742"/>
    <w:rsid w:val="00A909FF"/>
    <w:rsid w:val="00A90EC3"/>
    <w:rsid w:val="00A911E5"/>
    <w:rsid w:val="00A91240"/>
    <w:rsid w:val="00A912D1"/>
    <w:rsid w:val="00A91773"/>
    <w:rsid w:val="00A91B0C"/>
    <w:rsid w:val="00A91D8E"/>
    <w:rsid w:val="00A91ED7"/>
    <w:rsid w:val="00A91EE0"/>
    <w:rsid w:val="00A9234D"/>
    <w:rsid w:val="00A923C1"/>
    <w:rsid w:val="00A924A7"/>
    <w:rsid w:val="00A92555"/>
    <w:rsid w:val="00A926C9"/>
    <w:rsid w:val="00A92AB2"/>
    <w:rsid w:val="00A92C86"/>
    <w:rsid w:val="00A931A4"/>
    <w:rsid w:val="00A931B3"/>
    <w:rsid w:val="00A931EA"/>
    <w:rsid w:val="00A93351"/>
    <w:rsid w:val="00A93524"/>
    <w:rsid w:val="00A935F2"/>
    <w:rsid w:val="00A939D5"/>
    <w:rsid w:val="00A93A65"/>
    <w:rsid w:val="00A93FF8"/>
    <w:rsid w:val="00A9405D"/>
    <w:rsid w:val="00A941AA"/>
    <w:rsid w:val="00A94360"/>
    <w:rsid w:val="00A9465A"/>
    <w:rsid w:val="00A94670"/>
    <w:rsid w:val="00A94EAD"/>
    <w:rsid w:val="00A94F26"/>
    <w:rsid w:val="00A95334"/>
    <w:rsid w:val="00A95405"/>
    <w:rsid w:val="00A95465"/>
    <w:rsid w:val="00A954B2"/>
    <w:rsid w:val="00A954F1"/>
    <w:rsid w:val="00A955BA"/>
    <w:rsid w:val="00A9571F"/>
    <w:rsid w:val="00A95759"/>
    <w:rsid w:val="00A9594F"/>
    <w:rsid w:val="00A95BAC"/>
    <w:rsid w:val="00A95CFD"/>
    <w:rsid w:val="00A95F70"/>
    <w:rsid w:val="00A9602C"/>
    <w:rsid w:val="00A96245"/>
    <w:rsid w:val="00A964A4"/>
    <w:rsid w:val="00A9651F"/>
    <w:rsid w:val="00A965A1"/>
    <w:rsid w:val="00A96B0C"/>
    <w:rsid w:val="00A96C02"/>
    <w:rsid w:val="00A9701F"/>
    <w:rsid w:val="00A971DB"/>
    <w:rsid w:val="00A9738D"/>
    <w:rsid w:val="00A974DA"/>
    <w:rsid w:val="00A974E1"/>
    <w:rsid w:val="00A975EC"/>
    <w:rsid w:val="00A97829"/>
    <w:rsid w:val="00A978DF"/>
    <w:rsid w:val="00A97A1A"/>
    <w:rsid w:val="00A97B32"/>
    <w:rsid w:val="00A97EC3"/>
    <w:rsid w:val="00AA0233"/>
    <w:rsid w:val="00AA0691"/>
    <w:rsid w:val="00AA0922"/>
    <w:rsid w:val="00AA0C02"/>
    <w:rsid w:val="00AA0C51"/>
    <w:rsid w:val="00AA0DA6"/>
    <w:rsid w:val="00AA0E56"/>
    <w:rsid w:val="00AA127C"/>
    <w:rsid w:val="00AA1512"/>
    <w:rsid w:val="00AA15DC"/>
    <w:rsid w:val="00AA18B5"/>
    <w:rsid w:val="00AA1C7C"/>
    <w:rsid w:val="00AA1CB4"/>
    <w:rsid w:val="00AA2084"/>
    <w:rsid w:val="00AA22D1"/>
    <w:rsid w:val="00AA2955"/>
    <w:rsid w:val="00AA2BC6"/>
    <w:rsid w:val="00AA2DE3"/>
    <w:rsid w:val="00AA2E6B"/>
    <w:rsid w:val="00AA2EE5"/>
    <w:rsid w:val="00AA3743"/>
    <w:rsid w:val="00AA41ED"/>
    <w:rsid w:val="00AA4264"/>
    <w:rsid w:val="00AA426B"/>
    <w:rsid w:val="00AA44CC"/>
    <w:rsid w:val="00AA454D"/>
    <w:rsid w:val="00AA45D1"/>
    <w:rsid w:val="00AA47D5"/>
    <w:rsid w:val="00AA4B62"/>
    <w:rsid w:val="00AA4EC4"/>
    <w:rsid w:val="00AA5284"/>
    <w:rsid w:val="00AA5395"/>
    <w:rsid w:val="00AA543C"/>
    <w:rsid w:val="00AA5557"/>
    <w:rsid w:val="00AA5759"/>
    <w:rsid w:val="00AA5C06"/>
    <w:rsid w:val="00AA6250"/>
    <w:rsid w:val="00AA62DB"/>
    <w:rsid w:val="00AA689B"/>
    <w:rsid w:val="00AA6A13"/>
    <w:rsid w:val="00AA6A52"/>
    <w:rsid w:val="00AA6B23"/>
    <w:rsid w:val="00AA6C60"/>
    <w:rsid w:val="00AA6C90"/>
    <w:rsid w:val="00AA71E3"/>
    <w:rsid w:val="00AA7302"/>
    <w:rsid w:val="00AA730C"/>
    <w:rsid w:val="00AA7755"/>
    <w:rsid w:val="00AA78E3"/>
    <w:rsid w:val="00AA7B56"/>
    <w:rsid w:val="00AA7BA6"/>
    <w:rsid w:val="00AA7BFE"/>
    <w:rsid w:val="00AA7C40"/>
    <w:rsid w:val="00AA7CFC"/>
    <w:rsid w:val="00AA7D26"/>
    <w:rsid w:val="00AA7D94"/>
    <w:rsid w:val="00AB065D"/>
    <w:rsid w:val="00AB0746"/>
    <w:rsid w:val="00AB0DA2"/>
    <w:rsid w:val="00AB106E"/>
    <w:rsid w:val="00AB1166"/>
    <w:rsid w:val="00AB130D"/>
    <w:rsid w:val="00AB13AF"/>
    <w:rsid w:val="00AB14C1"/>
    <w:rsid w:val="00AB1630"/>
    <w:rsid w:val="00AB1895"/>
    <w:rsid w:val="00AB1D63"/>
    <w:rsid w:val="00AB1DE0"/>
    <w:rsid w:val="00AB1DE7"/>
    <w:rsid w:val="00AB1F06"/>
    <w:rsid w:val="00AB20B7"/>
    <w:rsid w:val="00AB24FA"/>
    <w:rsid w:val="00AB2A72"/>
    <w:rsid w:val="00AB2A93"/>
    <w:rsid w:val="00AB2A94"/>
    <w:rsid w:val="00AB2BDA"/>
    <w:rsid w:val="00AB2E20"/>
    <w:rsid w:val="00AB304F"/>
    <w:rsid w:val="00AB3103"/>
    <w:rsid w:val="00AB323F"/>
    <w:rsid w:val="00AB364C"/>
    <w:rsid w:val="00AB3669"/>
    <w:rsid w:val="00AB37CB"/>
    <w:rsid w:val="00AB3B42"/>
    <w:rsid w:val="00AB405A"/>
    <w:rsid w:val="00AB406A"/>
    <w:rsid w:val="00AB47E3"/>
    <w:rsid w:val="00AB4BAF"/>
    <w:rsid w:val="00AB4EAE"/>
    <w:rsid w:val="00AB4EC7"/>
    <w:rsid w:val="00AB4F20"/>
    <w:rsid w:val="00AB5274"/>
    <w:rsid w:val="00AB5D14"/>
    <w:rsid w:val="00AB5D66"/>
    <w:rsid w:val="00AB5FCF"/>
    <w:rsid w:val="00AB6216"/>
    <w:rsid w:val="00AB6448"/>
    <w:rsid w:val="00AB66E7"/>
    <w:rsid w:val="00AB68E4"/>
    <w:rsid w:val="00AB6A0F"/>
    <w:rsid w:val="00AB6A2B"/>
    <w:rsid w:val="00AB6A84"/>
    <w:rsid w:val="00AB6B38"/>
    <w:rsid w:val="00AB6C24"/>
    <w:rsid w:val="00AB6C95"/>
    <w:rsid w:val="00AB6D80"/>
    <w:rsid w:val="00AB6DC9"/>
    <w:rsid w:val="00AB6E3B"/>
    <w:rsid w:val="00AB6EC0"/>
    <w:rsid w:val="00AB6ED4"/>
    <w:rsid w:val="00AB6F9B"/>
    <w:rsid w:val="00AB6FA3"/>
    <w:rsid w:val="00AB7160"/>
    <w:rsid w:val="00AB732E"/>
    <w:rsid w:val="00AB7381"/>
    <w:rsid w:val="00AB7725"/>
    <w:rsid w:val="00AB7ABB"/>
    <w:rsid w:val="00AB7DE0"/>
    <w:rsid w:val="00AC019F"/>
    <w:rsid w:val="00AC01AF"/>
    <w:rsid w:val="00AC01E9"/>
    <w:rsid w:val="00AC0431"/>
    <w:rsid w:val="00AC065F"/>
    <w:rsid w:val="00AC0763"/>
    <w:rsid w:val="00AC08E1"/>
    <w:rsid w:val="00AC0CCF"/>
    <w:rsid w:val="00AC0D69"/>
    <w:rsid w:val="00AC1161"/>
    <w:rsid w:val="00AC154F"/>
    <w:rsid w:val="00AC1626"/>
    <w:rsid w:val="00AC1752"/>
    <w:rsid w:val="00AC1A47"/>
    <w:rsid w:val="00AC1B9A"/>
    <w:rsid w:val="00AC1BF0"/>
    <w:rsid w:val="00AC20B1"/>
    <w:rsid w:val="00AC24C2"/>
    <w:rsid w:val="00AC289D"/>
    <w:rsid w:val="00AC2BF5"/>
    <w:rsid w:val="00AC2F3D"/>
    <w:rsid w:val="00AC3244"/>
    <w:rsid w:val="00AC3400"/>
    <w:rsid w:val="00AC3417"/>
    <w:rsid w:val="00AC346E"/>
    <w:rsid w:val="00AC3D53"/>
    <w:rsid w:val="00AC4071"/>
    <w:rsid w:val="00AC4466"/>
    <w:rsid w:val="00AC464C"/>
    <w:rsid w:val="00AC4DE1"/>
    <w:rsid w:val="00AC4E53"/>
    <w:rsid w:val="00AC4EAF"/>
    <w:rsid w:val="00AC538B"/>
    <w:rsid w:val="00AC572D"/>
    <w:rsid w:val="00AC5734"/>
    <w:rsid w:val="00AC59CC"/>
    <w:rsid w:val="00AC5C25"/>
    <w:rsid w:val="00AC5C80"/>
    <w:rsid w:val="00AC5FA2"/>
    <w:rsid w:val="00AC6279"/>
    <w:rsid w:val="00AC62AE"/>
    <w:rsid w:val="00AC63E4"/>
    <w:rsid w:val="00AC6454"/>
    <w:rsid w:val="00AC64E4"/>
    <w:rsid w:val="00AC653A"/>
    <w:rsid w:val="00AC660E"/>
    <w:rsid w:val="00AC66EE"/>
    <w:rsid w:val="00AC68DD"/>
    <w:rsid w:val="00AC6902"/>
    <w:rsid w:val="00AC6BCF"/>
    <w:rsid w:val="00AC6EF2"/>
    <w:rsid w:val="00AC7190"/>
    <w:rsid w:val="00AC71A7"/>
    <w:rsid w:val="00AC7253"/>
    <w:rsid w:val="00AC76CE"/>
    <w:rsid w:val="00AC7724"/>
    <w:rsid w:val="00AC79D6"/>
    <w:rsid w:val="00AC7C7E"/>
    <w:rsid w:val="00AC7D51"/>
    <w:rsid w:val="00AC7D6C"/>
    <w:rsid w:val="00AC7F76"/>
    <w:rsid w:val="00AD00A5"/>
    <w:rsid w:val="00AD050D"/>
    <w:rsid w:val="00AD061E"/>
    <w:rsid w:val="00AD09EA"/>
    <w:rsid w:val="00AD0A18"/>
    <w:rsid w:val="00AD0EF7"/>
    <w:rsid w:val="00AD1284"/>
    <w:rsid w:val="00AD1550"/>
    <w:rsid w:val="00AD159E"/>
    <w:rsid w:val="00AD19A5"/>
    <w:rsid w:val="00AD1E8E"/>
    <w:rsid w:val="00AD1F4E"/>
    <w:rsid w:val="00AD2024"/>
    <w:rsid w:val="00AD205D"/>
    <w:rsid w:val="00AD2127"/>
    <w:rsid w:val="00AD2321"/>
    <w:rsid w:val="00AD2433"/>
    <w:rsid w:val="00AD25A3"/>
    <w:rsid w:val="00AD269B"/>
    <w:rsid w:val="00AD2A11"/>
    <w:rsid w:val="00AD2A9E"/>
    <w:rsid w:val="00AD30A2"/>
    <w:rsid w:val="00AD330A"/>
    <w:rsid w:val="00AD33F1"/>
    <w:rsid w:val="00AD36F0"/>
    <w:rsid w:val="00AD39D4"/>
    <w:rsid w:val="00AD3AF5"/>
    <w:rsid w:val="00AD41BB"/>
    <w:rsid w:val="00AD42B7"/>
    <w:rsid w:val="00AD4914"/>
    <w:rsid w:val="00AD4B1B"/>
    <w:rsid w:val="00AD4F7A"/>
    <w:rsid w:val="00AD5102"/>
    <w:rsid w:val="00AD5193"/>
    <w:rsid w:val="00AD5625"/>
    <w:rsid w:val="00AD5CEB"/>
    <w:rsid w:val="00AD5E17"/>
    <w:rsid w:val="00AD5E48"/>
    <w:rsid w:val="00AD5ED2"/>
    <w:rsid w:val="00AD5FCD"/>
    <w:rsid w:val="00AD6410"/>
    <w:rsid w:val="00AD657E"/>
    <w:rsid w:val="00AD65E9"/>
    <w:rsid w:val="00AD6828"/>
    <w:rsid w:val="00AD6908"/>
    <w:rsid w:val="00AD6BD0"/>
    <w:rsid w:val="00AD6F61"/>
    <w:rsid w:val="00AD703F"/>
    <w:rsid w:val="00AD717F"/>
    <w:rsid w:val="00AD7393"/>
    <w:rsid w:val="00AD74D9"/>
    <w:rsid w:val="00AD7574"/>
    <w:rsid w:val="00AD779A"/>
    <w:rsid w:val="00AD78AB"/>
    <w:rsid w:val="00AD7B20"/>
    <w:rsid w:val="00AE02BB"/>
    <w:rsid w:val="00AE02C3"/>
    <w:rsid w:val="00AE09E8"/>
    <w:rsid w:val="00AE0B69"/>
    <w:rsid w:val="00AE0ECC"/>
    <w:rsid w:val="00AE0F00"/>
    <w:rsid w:val="00AE10CF"/>
    <w:rsid w:val="00AE1349"/>
    <w:rsid w:val="00AE15A9"/>
    <w:rsid w:val="00AE19EC"/>
    <w:rsid w:val="00AE1A7C"/>
    <w:rsid w:val="00AE1CAF"/>
    <w:rsid w:val="00AE1CDE"/>
    <w:rsid w:val="00AE1D23"/>
    <w:rsid w:val="00AE1D79"/>
    <w:rsid w:val="00AE1FAB"/>
    <w:rsid w:val="00AE22FB"/>
    <w:rsid w:val="00AE234F"/>
    <w:rsid w:val="00AE289F"/>
    <w:rsid w:val="00AE2C16"/>
    <w:rsid w:val="00AE2CE9"/>
    <w:rsid w:val="00AE2DB3"/>
    <w:rsid w:val="00AE2F97"/>
    <w:rsid w:val="00AE310A"/>
    <w:rsid w:val="00AE3375"/>
    <w:rsid w:val="00AE387A"/>
    <w:rsid w:val="00AE42BD"/>
    <w:rsid w:val="00AE4AA9"/>
    <w:rsid w:val="00AE4B2D"/>
    <w:rsid w:val="00AE4CDC"/>
    <w:rsid w:val="00AE544B"/>
    <w:rsid w:val="00AE5681"/>
    <w:rsid w:val="00AE56F5"/>
    <w:rsid w:val="00AE5850"/>
    <w:rsid w:val="00AE644E"/>
    <w:rsid w:val="00AE6F26"/>
    <w:rsid w:val="00AE6F90"/>
    <w:rsid w:val="00AE7182"/>
    <w:rsid w:val="00AE71E9"/>
    <w:rsid w:val="00AE737C"/>
    <w:rsid w:val="00AE78D8"/>
    <w:rsid w:val="00AE7D55"/>
    <w:rsid w:val="00AF009E"/>
    <w:rsid w:val="00AF024D"/>
    <w:rsid w:val="00AF0603"/>
    <w:rsid w:val="00AF06CF"/>
    <w:rsid w:val="00AF0B5F"/>
    <w:rsid w:val="00AF124B"/>
    <w:rsid w:val="00AF187C"/>
    <w:rsid w:val="00AF1B52"/>
    <w:rsid w:val="00AF1C60"/>
    <w:rsid w:val="00AF2524"/>
    <w:rsid w:val="00AF255A"/>
    <w:rsid w:val="00AF2A43"/>
    <w:rsid w:val="00AF2E80"/>
    <w:rsid w:val="00AF3563"/>
    <w:rsid w:val="00AF3582"/>
    <w:rsid w:val="00AF3955"/>
    <w:rsid w:val="00AF395B"/>
    <w:rsid w:val="00AF3BA9"/>
    <w:rsid w:val="00AF3BB8"/>
    <w:rsid w:val="00AF3C70"/>
    <w:rsid w:val="00AF3C7B"/>
    <w:rsid w:val="00AF419C"/>
    <w:rsid w:val="00AF431D"/>
    <w:rsid w:val="00AF44F9"/>
    <w:rsid w:val="00AF48EE"/>
    <w:rsid w:val="00AF4A11"/>
    <w:rsid w:val="00AF4B0E"/>
    <w:rsid w:val="00AF4B31"/>
    <w:rsid w:val="00AF4B85"/>
    <w:rsid w:val="00AF4C50"/>
    <w:rsid w:val="00AF4CFF"/>
    <w:rsid w:val="00AF4E1C"/>
    <w:rsid w:val="00AF4F4E"/>
    <w:rsid w:val="00AF5012"/>
    <w:rsid w:val="00AF5031"/>
    <w:rsid w:val="00AF5666"/>
    <w:rsid w:val="00AF5A10"/>
    <w:rsid w:val="00AF5BBA"/>
    <w:rsid w:val="00AF5ED6"/>
    <w:rsid w:val="00AF5EDD"/>
    <w:rsid w:val="00AF6164"/>
    <w:rsid w:val="00AF65B4"/>
    <w:rsid w:val="00AF70BC"/>
    <w:rsid w:val="00AF7455"/>
    <w:rsid w:val="00AF748C"/>
    <w:rsid w:val="00AF77E3"/>
    <w:rsid w:val="00AF7803"/>
    <w:rsid w:val="00AF7A40"/>
    <w:rsid w:val="00AF7B0D"/>
    <w:rsid w:val="00AF7B85"/>
    <w:rsid w:val="00AF7D20"/>
    <w:rsid w:val="00B002A8"/>
    <w:rsid w:val="00B006D7"/>
    <w:rsid w:val="00B00840"/>
    <w:rsid w:val="00B01140"/>
    <w:rsid w:val="00B01DF5"/>
    <w:rsid w:val="00B01F8D"/>
    <w:rsid w:val="00B0204A"/>
    <w:rsid w:val="00B0253B"/>
    <w:rsid w:val="00B025CC"/>
    <w:rsid w:val="00B02844"/>
    <w:rsid w:val="00B02C23"/>
    <w:rsid w:val="00B02E53"/>
    <w:rsid w:val="00B02F26"/>
    <w:rsid w:val="00B0339A"/>
    <w:rsid w:val="00B034CD"/>
    <w:rsid w:val="00B03DFE"/>
    <w:rsid w:val="00B03EA2"/>
    <w:rsid w:val="00B042EB"/>
    <w:rsid w:val="00B043BD"/>
    <w:rsid w:val="00B046AC"/>
    <w:rsid w:val="00B0475A"/>
    <w:rsid w:val="00B04A5A"/>
    <w:rsid w:val="00B05228"/>
    <w:rsid w:val="00B057C4"/>
    <w:rsid w:val="00B05969"/>
    <w:rsid w:val="00B05FF4"/>
    <w:rsid w:val="00B0613A"/>
    <w:rsid w:val="00B0634C"/>
    <w:rsid w:val="00B066A8"/>
    <w:rsid w:val="00B06A06"/>
    <w:rsid w:val="00B06A88"/>
    <w:rsid w:val="00B06B06"/>
    <w:rsid w:val="00B06C4C"/>
    <w:rsid w:val="00B074E0"/>
    <w:rsid w:val="00B07555"/>
    <w:rsid w:val="00B07A2A"/>
    <w:rsid w:val="00B10212"/>
    <w:rsid w:val="00B1036E"/>
    <w:rsid w:val="00B103AA"/>
    <w:rsid w:val="00B1056C"/>
    <w:rsid w:val="00B108B5"/>
    <w:rsid w:val="00B10988"/>
    <w:rsid w:val="00B10BC1"/>
    <w:rsid w:val="00B10D0E"/>
    <w:rsid w:val="00B111BE"/>
    <w:rsid w:val="00B1124D"/>
    <w:rsid w:val="00B11490"/>
    <w:rsid w:val="00B11724"/>
    <w:rsid w:val="00B11A40"/>
    <w:rsid w:val="00B11C31"/>
    <w:rsid w:val="00B121B6"/>
    <w:rsid w:val="00B12424"/>
    <w:rsid w:val="00B124F4"/>
    <w:rsid w:val="00B12921"/>
    <w:rsid w:val="00B12C87"/>
    <w:rsid w:val="00B12F6D"/>
    <w:rsid w:val="00B132E0"/>
    <w:rsid w:val="00B133D9"/>
    <w:rsid w:val="00B13499"/>
    <w:rsid w:val="00B135BE"/>
    <w:rsid w:val="00B13715"/>
    <w:rsid w:val="00B1385A"/>
    <w:rsid w:val="00B1387E"/>
    <w:rsid w:val="00B138E1"/>
    <w:rsid w:val="00B13979"/>
    <w:rsid w:val="00B13999"/>
    <w:rsid w:val="00B13A66"/>
    <w:rsid w:val="00B13B80"/>
    <w:rsid w:val="00B13BAE"/>
    <w:rsid w:val="00B13C9C"/>
    <w:rsid w:val="00B13DF5"/>
    <w:rsid w:val="00B13F27"/>
    <w:rsid w:val="00B1405A"/>
    <w:rsid w:val="00B14328"/>
    <w:rsid w:val="00B1454E"/>
    <w:rsid w:val="00B14680"/>
    <w:rsid w:val="00B14696"/>
    <w:rsid w:val="00B146AA"/>
    <w:rsid w:val="00B147CD"/>
    <w:rsid w:val="00B147F5"/>
    <w:rsid w:val="00B14CFE"/>
    <w:rsid w:val="00B15155"/>
    <w:rsid w:val="00B152A9"/>
    <w:rsid w:val="00B1540B"/>
    <w:rsid w:val="00B15763"/>
    <w:rsid w:val="00B1590B"/>
    <w:rsid w:val="00B15DF7"/>
    <w:rsid w:val="00B16415"/>
    <w:rsid w:val="00B1649D"/>
    <w:rsid w:val="00B164BA"/>
    <w:rsid w:val="00B1693E"/>
    <w:rsid w:val="00B16C26"/>
    <w:rsid w:val="00B16F68"/>
    <w:rsid w:val="00B17053"/>
    <w:rsid w:val="00B1720D"/>
    <w:rsid w:val="00B1728B"/>
    <w:rsid w:val="00B17648"/>
    <w:rsid w:val="00B179FA"/>
    <w:rsid w:val="00B17C2A"/>
    <w:rsid w:val="00B17CC1"/>
    <w:rsid w:val="00B20125"/>
    <w:rsid w:val="00B201D9"/>
    <w:rsid w:val="00B202B8"/>
    <w:rsid w:val="00B204F7"/>
    <w:rsid w:val="00B20708"/>
    <w:rsid w:val="00B20A39"/>
    <w:rsid w:val="00B20EE8"/>
    <w:rsid w:val="00B2110D"/>
    <w:rsid w:val="00B21BB0"/>
    <w:rsid w:val="00B21BBA"/>
    <w:rsid w:val="00B21FB6"/>
    <w:rsid w:val="00B2219D"/>
    <w:rsid w:val="00B2227B"/>
    <w:rsid w:val="00B22363"/>
    <w:rsid w:val="00B224EB"/>
    <w:rsid w:val="00B228A2"/>
    <w:rsid w:val="00B229FD"/>
    <w:rsid w:val="00B22F59"/>
    <w:rsid w:val="00B23111"/>
    <w:rsid w:val="00B23549"/>
    <w:rsid w:val="00B237B4"/>
    <w:rsid w:val="00B239B2"/>
    <w:rsid w:val="00B23BB7"/>
    <w:rsid w:val="00B23DED"/>
    <w:rsid w:val="00B24643"/>
    <w:rsid w:val="00B24793"/>
    <w:rsid w:val="00B24A27"/>
    <w:rsid w:val="00B24CEF"/>
    <w:rsid w:val="00B24D19"/>
    <w:rsid w:val="00B24FFF"/>
    <w:rsid w:val="00B251AD"/>
    <w:rsid w:val="00B255F1"/>
    <w:rsid w:val="00B25654"/>
    <w:rsid w:val="00B258ED"/>
    <w:rsid w:val="00B262C6"/>
    <w:rsid w:val="00B2700E"/>
    <w:rsid w:val="00B2710E"/>
    <w:rsid w:val="00B271A5"/>
    <w:rsid w:val="00B27289"/>
    <w:rsid w:val="00B27363"/>
    <w:rsid w:val="00B2736A"/>
    <w:rsid w:val="00B273A2"/>
    <w:rsid w:val="00B273D9"/>
    <w:rsid w:val="00B274DD"/>
    <w:rsid w:val="00B27733"/>
    <w:rsid w:val="00B2796A"/>
    <w:rsid w:val="00B27C0A"/>
    <w:rsid w:val="00B27F03"/>
    <w:rsid w:val="00B27F1A"/>
    <w:rsid w:val="00B27FCB"/>
    <w:rsid w:val="00B30047"/>
    <w:rsid w:val="00B300B7"/>
    <w:rsid w:val="00B300C9"/>
    <w:rsid w:val="00B303C3"/>
    <w:rsid w:val="00B30415"/>
    <w:rsid w:val="00B3050C"/>
    <w:rsid w:val="00B3077E"/>
    <w:rsid w:val="00B30F3D"/>
    <w:rsid w:val="00B30F45"/>
    <w:rsid w:val="00B310EB"/>
    <w:rsid w:val="00B3136B"/>
    <w:rsid w:val="00B315B9"/>
    <w:rsid w:val="00B31683"/>
    <w:rsid w:val="00B31AD4"/>
    <w:rsid w:val="00B31F22"/>
    <w:rsid w:val="00B31F46"/>
    <w:rsid w:val="00B32121"/>
    <w:rsid w:val="00B3215B"/>
    <w:rsid w:val="00B32610"/>
    <w:rsid w:val="00B327EF"/>
    <w:rsid w:val="00B32ABB"/>
    <w:rsid w:val="00B32C86"/>
    <w:rsid w:val="00B32ED6"/>
    <w:rsid w:val="00B32F50"/>
    <w:rsid w:val="00B3319E"/>
    <w:rsid w:val="00B33369"/>
    <w:rsid w:val="00B33B06"/>
    <w:rsid w:val="00B33CAE"/>
    <w:rsid w:val="00B3413D"/>
    <w:rsid w:val="00B3416D"/>
    <w:rsid w:val="00B34668"/>
    <w:rsid w:val="00B34D0A"/>
    <w:rsid w:val="00B34DA7"/>
    <w:rsid w:val="00B34E86"/>
    <w:rsid w:val="00B34EDD"/>
    <w:rsid w:val="00B35003"/>
    <w:rsid w:val="00B3511C"/>
    <w:rsid w:val="00B35138"/>
    <w:rsid w:val="00B3516C"/>
    <w:rsid w:val="00B35558"/>
    <w:rsid w:val="00B35F7A"/>
    <w:rsid w:val="00B36C3F"/>
    <w:rsid w:val="00B36C82"/>
    <w:rsid w:val="00B37101"/>
    <w:rsid w:val="00B372B5"/>
    <w:rsid w:val="00B372BA"/>
    <w:rsid w:val="00B3778F"/>
    <w:rsid w:val="00B3792C"/>
    <w:rsid w:val="00B40172"/>
    <w:rsid w:val="00B40405"/>
    <w:rsid w:val="00B40488"/>
    <w:rsid w:val="00B40552"/>
    <w:rsid w:val="00B40CB6"/>
    <w:rsid w:val="00B41007"/>
    <w:rsid w:val="00B414C9"/>
    <w:rsid w:val="00B418CC"/>
    <w:rsid w:val="00B41982"/>
    <w:rsid w:val="00B41B40"/>
    <w:rsid w:val="00B41EE6"/>
    <w:rsid w:val="00B42566"/>
    <w:rsid w:val="00B425EA"/>
    <w:rsid w:val="00B42778"/>
    <w:rsid w:val="00B4289E"/>
    <w:rsid w:val="00B42CB3"/>
    <w:rsid w:val="00B42D81"/>
    <w:rsid w:val="00B4356A"/>
    <w:rsid w:val="00B436A0"/>
    <w:rsid w:val="00B43DE5"/>
    <w:rsid w:val="00B43F1C"/>
    <w:rsid w:val="00B441CA"/>
    <w:rsid w:val="00B442FB"/>
    <w:rsid w:val="00B443DA"/>
    <w:rsid w:val="00B4446C"/>
    <w:rsid w:val="00B446A4"/>
    <w:rsid w:val="00B44901"/>
    <w:rsid w:val="00B449B3"/>
    <w:rsid w:val="00B44A15"/>
    <w:rsid w:val="00B44AF8"/>
    <w:rsid w:val="00B44C5C"/>
    <w:rsid w:val="00B44DB8"/>
    <w:rsid w:val="00B44F27"/>
    <w:rsid w:val="00B44FF2"/>
    <w:rsid w:val="00B450AD"/>
    <w:rsid w:val="00B451ED"/>
    <w:rsid w:val="00B45244"/>
    <w:rsid w:val="00B452DC"/>
    <w:rsid w:val="00B455A2"/>
    <w:rsid w:val="00B4611E"/>
    <w:rsid w:val="00B46197"/>
    <w:rsid w:val="00B4619C"/>
    <w:rsid w:val="00B466B2"/>
    <w:rsid w:val="00B469A2"/>
    <w:rsid w:val="00B46B95"/>
    <w:rsid w:val="00B46D6E"/>
    <w:rsid w:val="00B473D4"/>
    <w:rsid w:val="00B47AFE"/>
    <w:rsid w:val="00B47B1C"/>
    <w:rsid w:val="00B50328"/>
    <w:rsid w:val="00B50475"/>
    <w:rsid w:val="00B50557"/>
    <w:rsid w:val="00B50747"/>
    <w:rsid w:val="00B50755"/>
    <w:rsid w:val="00B50917"/>
    <w:rsid w:val="00B50B38"/>
    <w:rsid w:val="00B50EA4"/>
    <w:rsid w:val="00B51055"/>
    <w:rsid w:val="00B51073"/>
    <w:rsid w:val="00B510D5"/>
    <w:rsid w:val="00B51540"/>
    <w:rsid w:val="00B51943"/>
    <w:rsid w:val="00B5198C"/>
    <w:rsid w:val="00B527F7"/>
    <w:rsid w:val="00B52932"/>
    <w:rsid w:val="00B52A75"/>
    <w:rsid w:val="00B52A76"/>
    <w:rsid w:val="00B52F8F"/>
    <w:rsid w:val="00B53063"/>
    <w:rsid w:val="00B5379B"/>
    <w:rsid w:val="00B538CD"/>
    <w:rsid w:val="00B539B4"/>
    <w:rsid w:val="00B53A36"/>
    <w:rsid w:val="00B53AA1"/>
    <w:rsid w:val="00B53CC5"/>
    <w:rsid w:val="00B54001"/>
    <w:rsid w:val="00B542E8"/>
    <w:rsid w:val="00B543FA"/>
    <w:rsid w:val="00B5489B"/>
    <w:rsid w:val="00B54A48"/>
    <w:rsid w:val="00B54BBE"/>
    <w:rsid w:val="00B54D67"/>
    <w:rsid w:val="00B54F07"/>
    <w:rsid w:val="00B552E5"/>
    <w:rsid w:val="00B555A0"/>
    <w:rsid w:val="00B55677"/>
    <w:rsid w:val="00B55C9C"/>
    <w:rsid w:val="00B56255"/>
    <w:rsid w:val="00B56758"/>
    <w:rsid w:val="00B5687B"/>
    <w:rsid w:val="00B56D08"/>
    <w:rsid w:val="00B56F8F"/>
    <w:rsid w:val="00B574C5"/>
    <w:rsid w:val="00B57B14"/>
    <w:rsid w:val="00B57F19"/>
    <w:rsid w:val="00B608A1"/>
    <w:rsid w:val="00B60968"/>
    <w:rsid w:val="00B60BA1"/>
    <w:rsid w:val="00B60E20"/>
    <w:rsid w:val="00B61071"/>
    <w:rsid w:val="00B61286"/>
    <w:rsid w:val="00B61618"/>
    <w:rsid w:val="00B61848"/>
    <w:rsid w:val="00B6193E"/>
    <w:rsid w:val="00B61964"/>
    <w:rsid w:val="00B61BA9"/>
    <w:rsid w:val="00B61BB3"/>
    <w:rsid w:val="00B625E3"/>
    <w:rsid w:val="00B62621"/>
    <w:rsid w:val="00B627D5"/>
    <w:rsid w:val="00B62A6B"/>
    <w:rsid w:val="00B62D7F"/>
    <w:rsid w:val="00B62DB9"/>
    <w:rsid w:val="00B62EA6"/>
    <w:rsid w:val="00B630D8"/>
    <w:rsid w:val="00B631D7"/>
    <w:rsid w:val="00B63428"/>
    <w:rsid w:val="00B63622"/>
    <w:rsid w:val="00B63AA0"/>
    <w:rsid w:val="00B640E5"/>
    <w:rsid w:val="00B642CB"/>
    <w:rsid w:val="00B642F2"/>
    <w:rsid w:val="00B645A0"/>
    <w:rsid w:val="00B64902"/>
    <w:rsid w:val="00B6518A"/>
    <w:rsid w:val="00B65266"/>
    <w:rsid w:val="00B654E6"/>
    <w:rsid w:val="00B65713"/>
    <w:rsid w:val="00B657F8"/>
    <w:rsid w:val="00B65934"/>
    <w:rsid w:val="00B65B29"/>
    <w:rsid w:val="00B65B5F"/>
    <w:rsid w:val="00B65B6D"/>
    <w:rsid w:val="00B65F63"/>
    <w:rsid w:val="00B66069"/>
    <w:rsid w:val="00B660C6"/>
    <w:rsid w:val="00B66206"/>
    <w:rsid w:val="00B662C9"/>
    <w:rsid w:val="00B66800"/>
    <w:rsid w:val="00B6691A"/>
    <w:rsid w:val="00B672B4"/>
    <w:rsid w:val="00B674DB"/>
    <w:rsid w:val="00B67858"/>
    <w:rsid w:val="00B679AD"/>
    <w:rsid w:val="00B67A02"/>
    <w:rsid w:val="00B67A0E"/>
    <w:rsid w:val="00B67A19"/>
    <w:rsid w:val="00B67AD5"/>
    <w:rsid w:val="00B7022B"/>
    <w:rsid w:val="00B70319"/>
    <w:rsid w:val="00B7077E"/>
    <w:rsid w:val="00B70798"/>
    <w:rsid w:val="00B70BEF"/>
    <w:rsid w:val="00B70CA1"/>
    <w:rsid w:val="00B70DFA"/>
    <w:rsid w:val="00B71496"/>
    <w:rsid w:val="00B71498"/>
    <w:rsid w:val="00B7174B"/>
    <w:rsid w:val="00B719FC"/>
    <w:rsid w:val="00B71C9E"/>
    <w:rsid w:val="00B71D94"/>
    <w:rsid w:val="00B71F51"/>
    <w:rsid w:val="00B72110"/>
    <w:rsid w:val="00B7234F"/>
    <w:rsid w:val="00B723CA"/>
    <w:rsid w:val="00B72441"/>
    <w:rsid w:val="00B72679"/>
    <w:rsid w:val="00B72871"/>
    <w:rsid w:val="00B7291F"/>
    <w:rsid w:val="00B72ADE"/>
    <w:rsid w:val="00B72BA3"/>
    <w:rsid w:val="00B72C96"/>
    <w:rsid w:val="00B72E2A"/>
    <w:rsid w:val="00B731B4"/>
    <w:rsid w:val="00B7321A"/>
    <w:rsid w:val="00B733D6"/>
    <w:rsid w:val="00B733D8"/>
    <w:rsid w:val="00B733DB"/>
    <w:rsid w:val="00B735E4"/>
    <w:rsid w:val="00B737F3"/>
    <w:rsid w:val="00B73B4F"/>
    <w:rsid w:val="00B73DB2"/>
    <w:rsid w:val="00B73E04"/>
    <w:rsid w:val="00B73E78"/>
    <w:rsid w:val="00B73F4F"/>
    <w:rsid w:val="00B740BE"/>
    <w:rsid w:val="00B742A6"/>
    <w:rsid w:val="00B74497"/>
    <w:rsid w:val="00B746B3"/>
    <w:rsid w:val="00B747A0"/>
    <w:rsid w:val="00B7486E"/>
    <w:rsid w:val="00B7493D"/>
    <w:rsid w:val="00B74B87"/>
    <w:rsid w:val="00B74BD0"/>
    <w:rsid w:val="00B74C50"/>
    <w:rsid w:val="00B7506A"/>
    <w:rsid w:val="00B7510F"/>
    <w:rsid w:val="00B751F6"/>
    <w:rsid w:val="00B752A3"/>
    <w:rsid w:val="00B75C1C"/>
    <w:rsid w:val="00B75F30"/>
    <w:rsid w:val="00B7602E"/>
    <w:rsid w:val="00B7608D"/>
    <w:rsid w:val="00B76666"/>
    <w:rsid w:val="00B767FA"/>
    <w:rsid w:val="00B7683D"/>
    <w:rsid w:val="00B768E3"/>
    <w:rsid w:val="00B772D2"/>
    <w:rsid w:val="00B773D9"/>
    <w:rsid w:val="00B77474"/>
    <w:rsid w:val="00B77504"/>
    <w:rsid w:val="00B77A35"/>
    <w:rsid w:val="00B77C64"/>
    <w:rsid w:val="00B77D55"/>
    <w:rsid w:val="00B77DC6"/>
    <w:rsid w:val="00B77E5B"/>
    <w:rsid w:val="00B77F41"/>
    <w:rsid w:val="00B80038"/>
    <w:rsid w:val="00B801FB"/>
    <w:rsid w:val="00B80337"/>
    <w:rsid w:val="00B803E3"/>
    <w:rsid w:val="00B804CC"/>
    <w:rsid w:val="00B8055C"/>
    <w:rsid w:val="00B806F0"/>
    <w:rsid w:val="00B80AC3"/>
    <w:rsid w:val="00B80C0E"/>
    <w:rsid w:val="00B8110A"/>
    <w:rsid w:val="00B81148"/>
    <w:rsid w:val="00B8115C"/>
    <w:rsid w:val="00B81351"/>
    <w:rsid w:val="00B813C0"/>
    <w:rsid w:val="00B813DF"/>
    <w:rsid w:val="00B81478"/>
    <w:rsid w:val="00B81984"/>
    <w:rsid w:val="00B81B55"/>
    <w:rsid w:val="00B81CE5"/>
    <w:rsid w:val="00B8204A"/>
    <w:rsid w:val="00B82243"/>
    <w:rsid w:val="00B82397"/>
    <w:rsid w:val="00B8243E"/>
    <w:rsid w:val="00B82497"/>
    <w:rsid w:val="00B8309B"/>
    <w:rsid w:val="00B83393"/>
    <w:rsid w:val="00B83548"/>
    <w:rsid w:val="00B83587"/>
    <w:rsid w:val="00B83A72"/>
    <w:rsid w:val="00B84013"/>
    <w:rsid w:val="00B84093"/>
    <w:rsid w:val="00B844EA"/>
    <w:rsid w:val="00B84688"/>
    <w:rsid w:val="00B8505F"/>
    <w:rsid w:val="00B8520D"/>
    <w:rsid w:val="00B85335"/>
    <w:rsid w:val="00B854A9"/>
    <w:rsid w:val="00B8557F"/>
    <w:rsid w:val="00B85AAD"/>
    <w:rsid w:val="00B85DCE"/>
    <w:rsid w:val="00B85F05"/>
    <w:rsid w:val="00B85FB6"/>
    <w:rsid w:val="00B86019"/>
    <w:rsid w:val="00B86044"/>
    <w:rsid w:val="00B862F7"/>
    <w:rsid w:val="00B8647E"/>
    <w:rsid w:val="00B864AF"/>
    <w:rsid w:val="00B87046"/>
    <w:rsid w:val="00B872B3"/>
    <w:rsid w:val="00B8761D"/>
    <w:rsid w:val="00B87659"/>
    <w:rsid w:val="00B876E3"/>
    <w:rsid w:val="00B878DE"/>
    <w:rsid w:val="00B90349"/>
    <w:rsid w:val="00B905E0"/>
    <w:rsid w:val="00B90C59"/>
    <w:rsid w:val="00B90E66"/>
    <w:rsid w:val="00B91193"/>
    <w:rsid w:val="00B91390"/>
    <w:rsid w:val="00B913EF"/>
    <w:rsid w:val="00B91514"/>
    <w:rsid w:val="00B91767"/>
    <w:rsid w:val="00B918CE"/>
    <w:rsid w:val="00B91A0D"/>
    <w:rsid w:val="00B91CCC"/>
    <w:rsid w:val="00B91DDB"/>
    <w:rsid w:val="00B921CA"/>
    <w:rsid w:val="00B92426"/>
    <w:rsid w:val="00B9268C"/>
    <w:rsid w:val="00B9283B"/>
    <w:rsid w:val="00B92BE8"/>
    <w:rsid w:val="00B92C50"/>
    <w:rsid w:val="00B92E5C"/>
    <w:rsid w:val="00B931FB"/>
    <w:rsid w:val="00B932F4"/>
    <w:rsid w:val="00B9336F"/>
    <w:rsid w:val="00B93614"/>
    <w:rsid w:val="00B93FD1"/>
    <w:rsid w:val="00B94EB0"/>
    <w:rsid w:val="00B951FB"/>
    <w:rsid w:val="00B9559E"/>
    <w:rsid w:val="00B956B8"/>
    <w:rsid w:val="00B958EC"/>
    <w:rsid w:val="00B95AD7"/>
    <w:rsid w:val="00B95B29"/>
    <w:rsid w:val="00B95BD1"/>
    <w:rsid w:val="00B95C49"/>
    <w:rsid w:val="00B96139"/>
    <w:rsid w:val="00B96403"/>
    <w:rsid w:val="00B9647A"/>
    <w:rsid w:val="00B96620"/>
    <w:rsid w:val="00B96707"/>
    <w:rsid w:val="00B96A1A"/>
    <w:rsid w:val="00B96C41"/>
    <w:rsid w:val="00B97394"/>
    <w:rsid w:val="00B974ED"/>
    <w:rsid w:val="00B97956"/>
    <w:rsid w:val="00B97A00"/>
    <w:rsid w:val="00B97A1E"/>
    <w:rsid w:val="00B97AA2"/>
    <w:rsid w:val="00B97AF9"/>
    <w:rsid w:val="00B97BEE"/>
    <w:rsid w:val="00BA0176"/>
    <w:rsid w:val="00BA0280"/>
    <w:rsid w:val="00BA07C4"/>
    <w:rsid w:val="00BA0AF5"/>
    <w:rsid w:val="00BA0D15"/>
    <w:rsid w:val="00BA1191"/>
    <w:rsid w:val="00BA1294"/>
    <w:rsid w:val="00BA1313"/>
    <w:rsid w:val="00BA153A"/>
    <w:rsid w:val="00BA164D"/>
    <w:rsid w:val="00BA17A6"/>
    <w:rsid w:val="00BA1AB6"/>
    <w:rsid w:val="00BA1B3A"/>
    <w:rsid w:val="00BA1B6B"/>
    <w:rsid w:val="00BA1D5D"/>
    <w:rsid w:val="00BA1E00"/>
    <w:rsid w:val="00BA1E41"/>
    <w:rsid w:val="00BA2036"/>
    <w:rsid w:val="00BA2317"/>
    <w:rsid w:val="00BA24BD"/>
    <w:rsid w:val="00BA26B8"/>
    <w:rsid w:val="00BA2DF2"/>
    <w:rsid w:val="00BA32A0"/>
    <w:rsid w:val="00BA32E6"/>
    <w:rsid w:val="00BA39B0"/>
    <w:rsid w:val="00BA3EFE"/>
    <w:rsid w:val="00BA4AC8"/>
    <w:rsid w:val="00BA4D80"/>
    <w:rsid w:val="00BA4E41"/>
    <w:rsid w:val="00BA4EE1"/>
    <w:rsid w:val="00BA5082"/>
    <w:rsid w:val="00BA5089"/>
    <w:rsid w:val="00BA5113"/>
    <w:rsid w:val="00BA5248"/>
    <w:rsid w:val="00BA5367"/>
    <w:rsid w:val="00BA598B"/>
    <w:rsid w:val="00BA59F4"/>
    <w:rsid w:val="00BA5A0C"/>
    <w:rsid w:val="00BA5AA5"/>
    <w:rsid w:val="00BA5C6B"/>
    <w:rsid w:val="00BA5ECE"/>
    <w:rsid w:val="00BA5F11"/>
    <w:rsid w:val="00BA5FDE"/>
    <w:rsid w:val="00BA6235"/>
    <w:rsid w:val="00BA6454"/>
    <w:rsid w:val="00BA64D2"/>
    <w:rsid w:val="00BA6772"/>
    <w:rsid w:val="00BA6B90"/>
    <w:rsid w:val="00BA6F9B"/>
    <w:rsid w:val="00BA6FA3"/>
    <w:rsid w:val="00BA72C4"/>
    <w:rsid w:val="00BA73B0"/>
    <w:rsid w:val="00BA754D"/>
    <w:rsid w:val="00BA77F6"/>
    <w:rsid w:val="00BA7921"/>
    <w:rsid w:val="00BA7A54"/>
    <w:rsid w:val="00BB0097"/>
    <w:rsid w:val="00BB0378"/>
    <w:rsid w:val="00BB03B2"/>
    <w:rsid w:val="00BB05D9"/>
    <w:rsid w:val="00BB0610"/>
    <w:rsid w:val="00BB06DB"/>
    <w:rsid w:val="00BB0A90"/>
    <w:rsid w:val="00BB0AEF"/>
    <w:rsid w:val="00BB0CB3"/>
    <w:rsid w:val="00BB0D54"/>
    <w:rsid w:val="00BB0DBF"/>
    <w:rsid w:val="00BB0F9F"/>
    <w:rsid w:val="00BB14A8"/>
    <w:rsid w:val="00BB15D5"/>
    <w:rsid w:val="00BB2263"/>
    <w:rsid w:val="00BB22CF"/>
    <w:rsid w:val="00BB2495"/>
    <w:rsid w:val="00BB25D0"/>
    <w:rsid w:val="00BB26D6"/>
    <w:rsid w:val="00BB27CC"/>
    <w:rsid w:val="00BB2AAC"/>
    <w:rsid w:val="00BB2AB4"/>
    <w:rsid w:val="00BB2CDA"/>
    <w:rsid w:val="00BB341E"/>
    <w:rsid w:val="00BB37C5"/>
    <w:rsid w:val="00BB3A06"/>
    <w:rsid w:val="00BB3A9F"/>
    <w:rsid w:val="00BB3C61"/>
    <w:rsid w:val="00BB3CED"/>
    <w:rsid w:val="00BB3D17"/>
    <w:rsid w:val="00BB3FA0"/>
    <w:rsid w:val="00BB46D1"/>
    <w:rsid w:val="00BB4736"/>
    <w:rsid w:val="00BB4837"/>
    <w:rsid w:val="00BB50ED"/>
    <w:rsid w:val="00BB52F5"/>
    <w:rsid w:val="00BB55FD"/>
    <w:rsid w:val="00BB6186"/>
    <w:rsid w:val="00BB618C"/>
    <w:rsid w:val="00BB622E"/>
    <w:rsid w:val="00BB6360"/>
    <w:rsid w:val="00BB6773"/>
    <w:rsid w:val="00BB67C4"/>
    <w:rsid w:val="00BB67E7"/>
    <w:rsid w:val="00BB6A0F"/>
    <w:rsid w:val="00BB6F1E"/>
    <w:rsid w:val="00BB72C6"/>
    <w:rsid w:val="00BB767E"/>
    <w:rsid w:val="00BB76B2"/>
    <w:rsid w:val="00BB787E"/>
    <w:rsid w:val="00BB7F3D"/>
    <w:rsid w:val="00BC04CD"/>
    <w:rsid w:val="00BC0687"/>
    <w:rsid w:val="00BC0A99"/>
    <w:rsid w:val="00BC0DD8"/>
    <w:rsid w:val="00BC0F0C"/>
    <w:rsid w:val="00BC10B7"/>
    <w:rsid w:val="00BC1145"/>
    <w:rsid w:val="00BC1520"/>
    <w:rsid w:val="00BC1E2A"/>
    <w:rsid w:val="00BC231C"/>
    <w:rsid w:val="00BC2BF3"/>
    <w:rsid w:val="00BC2C7C"/>
    <w:rsid w:val="00BC31BA"/>
    <w:rsid w:val="00BC31E2"/>
    <w:rsid w:val="00BC3213"/>
    <w:rsid w:val="00BC36A2"/>
    <w:rsid w:val="00BC377A"/>
    <w:rsid w:val="00BC39FF"/>
    <w:rsid w:val="00BC3AD9"/>
    <w:rsid w:val="00BC3D78"/>
    <w:rsid w:val="00BC3E8A"/>
    <w:rsid w:val="00BC3FAB"/>
    <w:rsid w:val="00BC4353"/>
    <w:rsid w:val="00BC436A"/>
    <w:rsid w:val="00BC44C1"/>
    <w:rsid w:val="00BC44F7"/>
    <w:rsid w:val="00BC4738"/>
    <w:rsid w:val="00BC49ED"/>
    <w:rsid w:val="00BC4B11"/>
    <w:rsid w:val="00BC4B26"/>
    <w:rsid w:val="00BC4D40"/>
    <w:rsid w:val="00BC4E0D"/>
    <w:rsid w:val="00BC51FF"/>
    <w:rsid w:val="00BC5470"/>
    <w:rsid w:val="00BC565B"/>
    <w:rsid w:val="00BC56F5"/>
    <w:rsid w:val="00BC599B"/>
    <w:rsid w:val="00BC5A09"/>
    <w:rsid w:val="00BC5CC2"/>
    <w:rsid w:val="00BC5D77"/>
    <w:rsid w:val="00BC5DD7"/>
    <w:rsid w:val="00BC62F1"/>
    <w:rsid w:val="00BC6434"/>
    <w:rsid w:val="00BC6782"/>
    <w:rsid w:val="00BC6D6D"/>
    <w:rsid w:val="00BC6EBE"/>
    <w:rsid w:val="00BC7296"/>
    <w:rsid w:val="00BC75AE"/>
    <w:rsid w:val="00BC763B"/>
    <w:rsid w:val="00BC771B"/>
    <w:rsid w:val="00BC791A"/>
    <w:rsid w:val="00BC7B53"/>
    <w:rsid w:val="00BC7BEC"/>
    <w:rsid w:val="00BC7D18"/>
    <w:rsid w:val="00BC7DF3"/>
    <w:rsid w:val="00BC7EAF"/>
    <w:rsid w:val="00BD01C7"/>
    <w:rsid w:val="00BD0335"/>
    <w:rsid w:val="00BD04F1"/>
    <w:rsid w:val="00BD081B"/>
    <w:rsid w:val="00BD0895"/>
    <w:rsid w:val="00BD09B0"/>
    <w:rsid w:val="00BD0A73"/>
    <w:rsid w:val="00BD0ACB"/>
    <w:rsid w:val="00BD0E7D"/>
    <w:rsid w:val="00BD1223"/>
    <w:rsid w:val="00BD14D4"/>
    <w:rsid w:val="00BD1702"/>
    <w:rsid w:val="00BD1A48"/>
    <w:rsid w:val="00BD1A9A"/>
    <w:rsid w:val="00BD20B6"/>
    <w:rsid w:val="00BD229B"/>
    <w:rsid w:val="00BD233D"/>
    <w:rsid w:val="00BD28FB"/>
    <w:rsid w:val="00BD2A62"/>
    <w:rsid w:val="00BD2B21"/>
    <w:rsid w:val="00BD2C3D"/>
    <w:rsid w:val="00BD2F33"/>
    <w:rsid w:val="00BD3265"/>
    <w:rsid w:val="00BD386A"/>
    <w:rsid w:val="00BD3D73"/>
    <w:rsid w:val="00BD40B6"/>
    <w:rsid w:val="00BD48C7"/>
    <w:rsid w:val="00BD48D7"/>
    <w:rsid w:val="00BD4B62"/>
    <w:rsid w:val="00BD4C7F"/>
    <w:rsid w:val="00BD4E84"/>
    <w:rsid w:val="00BD54B0"/>
    <w:rsid w:val="00BD5632"/>
    <w:rsid w:val="00BD59BE"/>
    <w:rsid w:val="00BD5BF8"/>
    <w:rsid w:val="00BD5D46"/>
    <w:rsid w:val="00BD6786"/>
    <w:rsid w:val="00BD6AB1"/>
    <w:rsid w:val="00BD6ABD"/>
    <w:rsid w:val="00BD6BEA"/>
    <w:rsid w:val="00BD6EAB"/>
    <w:rsid w:val="00BD70CF"/>
    <w:rsid w:val="00BD75A2"/>
    <w:rsid w:val="00BD7868"/>
    <w:rsid w:val="00BD7A3C"/>
    <w:rsid w:val="00BD7C69"/>
    <w:rsid w:val="00BD7C86"/>
    <w:rsid w:val="00BD7CE2"/>
    <w:rsid w:val="00BE00AF"/>
    <w:rsid w:val="00BE0715"/>
    <w:rsid w:val="00BE0833"/>
    <w:rsid w:val="00BE093F"/>
    <w:rsid w:val="00BE0C8C"/>
    <w:rsid w:val="00BE13B3"/>
    <w:rsid w:val="00BE15E3"/>
    <w:rsid w:val="00BE17D0"/>
    <w:rsid w:val="00BE1904"/>
    <w:rsid w:val="00BE1C50"/>
    <w:rsid w:val="00BE1D97"/>
    <w:rsid w:val="00BE21FD"/>
    <w:rsid w:val="00BE2478"/>
    <w:rsid w:val="00BE269A"/>
    <w:rsid w:val="00BE2AFD"/>
    <w:rsid w:val="00BE2C1A"/>
    <w:rsid w:val="00BE2C93"/>
    <w:rsid w:val="00BE3075"/>
    <w:rsid w:val="00BE3153"/>
    <w:rsid w:val="00BE327E"/>
    <w:rsid w:val="00BE34AA"/>
    <w:rsid w:val="00BE3B69"/>
    <w:rsid w:val="00BE3E92"/>
    <w:rsid w:val="00BE4160"/>
    <w:rsid w:val="00BE4787"/>
    <w:rsid w:val="00BE4815"/>
    <w:rsid w:val="00BE488B"/>
    <w:rsid w:val="00BE4BDD"/>
    <w:rsid w:val="00BE4FE0"/>
    <w:rsid w:val="00BE5617"/>
    <w:rsid w:val="00BE603D"/>
    <w:rsid w:val="00BE6447"/>
    <w:rsid w:val="00BE6B0C"/>
    <w:rsid w:val="00BE6FEA"/>
    <w:rsid w:val="00BE7123"/>
    <w:rsid w:val="00BE715C"/>
    <w:rsid w:val="00BE7490"/>
    <w:rsid w:val="00BE75A1"/>
    <w:rsid w:val="00BE76AC"/>
    <w:rsid w:val="00BE77AE"/>
    <w:rsid w:val="00BE7AF5"/>
    <w:rsid w:val="00BE7B6C"/>
    <w:rsid w:val="00BF087C"/>
    <w:rsid w:val="00BF0B11"/>
    <w:rsid w:val="00BF0C0B"/>
    <w:rsid w:val="00BF0CD9"/>
    <w:rsid w:val="00BF0CF4"/>
    <w:rsid w:val="00BF0DB6"/>
    <w:rsid w:val="00BF0F05"/>
    <w:rsid w:val="00BF1366"/>
    <w:rsid w:val="00BF13E1"/>
    <w:rsid w:val="00BF14A5"/>
    <w:rsid w:val="00BF14BF"/>
    <w:rsid w:val="00BF1F9C"/>
    <w:rsid w:val="00BF26FF"/>
    <w:rsid w:val="00BF285D"/>
    <w:rsid w:val="00BF2AE7"/>
    <w:rsid w:val="00BF2C93"/>
    <w:rsid w:val="00BF2CE4"/>
    <w:rsid w:val="00BF352F"/>
    <w:rsid w:val="00BF3566"/>
    <w:rsid w:val="00BF3BF6"/>
    <w:rsid w:val="00BF3D3D"/>
    <w:rsid w:val="00BF42A8"/>
    <w:rsid w:val="00BF42B7"/>
    <w:rsid w:val="00BF43EE"/>
    <w:rsid w:val="00BF45EE"/>
    <w:rsid w:val="00BF4708"/>
    <w:rsid w:val="00BF4854"/>
    <w:rsid w:val="00BF5138"/>
    <w:rsid w:val="00BF5444"/>
    <w:rsid w:val="00BF57BD"/>
    <w:rsid w:val="00BF5906"/>
    <w:rsid w:val="00BF5E1F"/>
    <w:rsid w:val="00BF60CE"/>
    <w:rsid w:val="00BF671A"/>
    <w:rsid w:val="00BF6870"/>
    <w:rsid w:val="00BF6A59"/>
    <w:rsid w:val="00BF6B57"/>
    <w:rsid w:val="00BF6B73"/>
    <w:rsid w:val="00BF7426"/>
    <w:rsid w:val="00BF7D9F"/>
    <w:rsid w:val="00C000DC"/>
    <w:rsid w:val="00C00137"/>
    <w:rsid w:val="00C004D4"/>
    <w:rsid w:val="00C008EC"/>
    <w:rsid w:val="00C00A02"/>
    <w:rsid w:val="00C011DD"/>
    <w:rsid w:val="00C019A8"/>
    <w:rsid w:val="00C01AEB"/>
    <w:rsid w:val="00C020E3"/>
    <w:rsid w:val="00C0230F"/>
    <w:rsid w:val="00C0286F"/>
    <w:rsid w:val="00C02C93"/>
    <w:rsid w:val="00C03287"/>
    <w:rsid w:val="00C03530"/>
    <w:rsid w:val="00C03B88"/>
    <w:rsid w:val="00C041A9"/>
    <w:rsid w:val="00C042AD"/>
    <w:rsid w:val="00C046E2"/>
    <w:rsid w:val="00C047F3"/>
    <w:rsid w:val="00C04C77"/>
    <w:rsid w:val="00C04D21"/>
    <w:rsid w:val="00C04EBB"/>
    <w:rsid w:val="00C04EEB"/>
    <w:rsid w:val="00C05199"/>
    <w:rsid w:val="00C05240"/>
    <w:rsid w:val="00C0526D"/>
    <w:rsid w:val="00C05324"/>
    <w:rsid w:val="00C0545E"/>
    <w:rsid w:val="00C054C0"/>
    <w:rsid w:val="00C05586"/>
    <w:rsid w:val="00C05612"/>
    <w:rsid w:val="00C056B5"/>
    <w:rsid w:val="00C057E8"/>
    <w:rsid w:val="00C0586F"/>
    <w:rsid w:val="00C05959"/>
    <w:rsid w:val="00C059AF"/>
    <w:rsid w:val="00C05A45"/>
    <w:rsid w:val="00C06078"/>
    <w:rsid w:val="00C065FC"/>
    <w:rsid w:val="00C066BA"/>
    <w:rsid w:val="00C068F8"/>
    <w:rsid w:val="00C06B6E"/>
    <w:rsid w:val="00C06E9B"/>
    <w:rsid w:val="00C07258"/>
    <w:rsid w:val="00C07261"/>
    <w:rsid w:val="00C073EC"/>
    <w:rsid w:val="00C07803"/>
    <w:rsid w:val="00C079E8"/>
    <w:rsid w:val="00C07B2D"/>
    <w:rsid w:val="00C10470"/>
    <w:rsid w:val="00C1057D"/>
    <w:rsid w:val="00C106D5"/>
    <w:rsid w:val="00C11245"/>
    <w:rsid w:val="00C116F8"/>
    <w:rsid w:val="00C11CBE"/>
    <w:rsid w:val="00C1243A"/>
    <w:rsid w:val="00C12657"/>
    <w:rsid w:val="00C1292E"/>
    <w:rsid w:val="00C129E7"/>
    <w:rsid w:val="00C12B58"/>
    <w:rsid w:val="00C12C48"/>
    <w:rsid w:val="00C12CD8"/>
    <w:rsid w:val="00C12F51"/>
    <w:rsid w:val="00C13219"/>
    <w:rsid w:val="00C13274"/>
    <w:rsid w:val="00C136B7"/>
    <w:rsid w:val="00C136D1"/>
    <w:rsid w:val="00C1375E"/>
    <w:rsid w:val="00C13A5B"/>
    <w:rsid w:val="00C13CB8"/>
    <w:rsid w:val="00C13D2A"/>
    <w:rsid w:val="00C13F3C"/>
    <w:rsid w:val="00C143AE"/>
    <w:rsid w:val="00C1440E"/>
    <w:rsid w:val="00C144CD"/>
    <w:rsid w:val="00C14704"/>
    <w:rsid w:val="00C1488D"/>
    <w:rsid w:val="00C14A9F"/>
    <w:rsid w:val="00C14B9C"/>
    <w:rsid w:val="00C14DCF"/>
    <w:rsid w:val="00C14E20"/>
    <w:rsid w:val="00C1518B"/>
    <w:rsid w:val="00C152D1"/>
    <w:rsid w:val="00C152D3"/>
    <w:rsid w:val="00C1545C"/>
    <w:rsid w:val="00C155B5"/>
    <w:rsid w:val="00C15648"/>
    <w:rsid w:val="00C15AF2"/>
    <w:rsid w:val="00C15C23"/>
    <w:rsid w:val="00C15E74"/>
    <w:rsid w:val="00C163DC"/>
    <w:rsid w:val="00C166CD"/>
    <w:rsid w:val="00C16A41"/>
    <w:rsid w:val="00C16BA7"/>
    <w:rsid w:val="00C16FF7"/>
    <w:rsid w:val="00C17718"/>
    <w:rsid w:val="00C17A3C"/>
    <w:rsid w:val="00C17AC1"/>
    <w:rsid w:val="00C17E4C"/>
    <w:rsid w:val="00C17F2D"/>
    <w:rsid w:val="00C202F0"/>
    <w:rsid w:val="00C2062C"/>
    <w:rsid w:val="00C20A98"/>
    <w:rsid w:val="00C20AB7"/>
    <w:rsid w:val="00C20CD0"/>
    <w:rsid w:val="00C20CD8"/>
    <w:rsid w:val="00C21181"/>
    <w:rsid w:val="00C215DC"/>
    <w:rsid w:val="00C21750"/>
    <w:rsid w:val="00C21A24"/>
    <w:rsid w:val="00C21E05"/>
    <w:rsid w:val="00C21E88"/>
    <w:rsid w:val="00C22772"/>
    <w:rsid w:val="00C227CB"/>
    <w:rsid w:val="00C228BB"/>
    <w:rsid w:val="00C22AC5"/>
    <w:rsid w:val="00C22C60"/>
    <w:rsid w:val="00C22EE1"/>
    <w:rsid w:val="00C233F6"/>
    <w:rsid w:val="00C235C2"/>
    <w:rsid w:val="00C23600"/>
    <w:rsid w:val="00C23B0E"/>
    <w:rsid w:val="00C23E23"/>
    <w:rsid w:val="00C24005"/>
    <w:rsid w:val="00C242CE"/>
    <w:rsid w:val="00C24531"/>
    <w:rsid w:val="00C2462C"/>
    <w:rsid w:val="00C24ECB"/>
    <w:rsid w:val="00C25017"/>
    <w:rsid w:val="00C25058"/>
    <w:rsid w:val="00C251C1"/>
    <w:rsid w:val="00C257EE"/>
    <w:rsid w:val="00C25A6D"/>
    <w:rsid w:val="00C25B34"/>
    <w:rsid w:val="00C25D26"/>
    <w:rsid w:val="00C25D3B"/>
    <w:rsid w:val="00C25D92"/>
    <w:rsid w:val="00C25E16"/>
    <w:rsid w:val="00C26011"/>
    <w:rsid w:val="00C2636D"/>
    <w:rsid w:val="00C2640C"/>
    <w:rsid w:val="00C2650E"/>
    <w:rsid w:val="00C267D3"/>
    <w:rsid w:val="00C26E17"/>
    <w:rsid w:val="00C27126"/>
    <w:rsid w:val="00C27135"/>
    <w:rsid w:val="00C27166"/>
    <w:rsid w:val="00C27407"/>
    <w:rsid w:val="00C276B7"/>
    <w:rsid w:val="00C2773A"/>
    <w:rsid w:val="00C27746"/>
    <w:rsid w:val="00C27889"/>
    <w:rsid w:val="00C27F58"/>
    <w:rsid w:val="00C304AE"/>
    <w:rsid w:val="00C30526"/>
    <w:rsid w:val="00C30797"/>
    <w:rsid w:val="00C307DA"/>
    <w:rsid w:val="00C3089F"/>
    <w:rsid w:val="00C30AAD"/>
    <w:rsid w:val="00C3110A"/>
    <w:rsid w:val="00C3158C"/>
    <w:rsid w:val="00C3185F"/>
    <w:rsid w:val="00C318B4"/>
    <w:rsid w:val="00C31A1B"/>
    <w:rsid w:val="00C31FE0"/>
    <w:rsid w:val="00C3226F"/>
    <w:rsid w:val="00C32514"/>
    <w:rsid w:val="00C33494"/>
    <w:rsid w:val="00C33634"/>
    <w:rsid w:val="00C33726"/>
    <w:rsid w:val="00C33A9B"/>
    <w:rsid w:val="00C33DA5"/>
    <w:rsid w:val="00C33E55"/>
    <w:rsid w:val="00C34252"/>
    <w:rsid w:val="00C34339"/>
    <w:rsid w:val="00C344FD"/>
    <w:rsid w:val="00C346EE"/>
    <w:rsid w:val="00C3473B"/>
    <w:rsid w:val="00C348B3"/>
    <w:rsid w:val="00C349EB"/>
    <w:rsid w:val="00C34A5C"/>
    <w:rsid w:val="00C34E26"/>
    <w:rsid w:val="00C34ECE"/>
    <w:rsid w:val="00C3512D"/>
    <w:rsid w:val="00C356A1"/>
    <w:rsid w:val="00C356FF"/>
    <w:rsid w:val="00C35C1C"/>
    <w:rsid w:val="00C36135"/>
    <w:rsid w:val="00C361C8"/>
    <w:rsid w:val="00C36266"/>
    <w:rsid w:val="00C3647D"/>
    <w:rsid w:val="00C36652"/>
    <w:rsid w:val="00C3677A"/>
    <w:rsid w:val="00C36876"/>
    <w:rsid w:val="00C371E1"/>
    <w:rsid w:val="00C374F7"/>
    <w:rsid w:val="00C374FA"/>
    <w:rsid w:val="00C376DE"/>
    <w:rsid w:val="00C3784C"/>
    <w:rsid w:val="00C37A54"/>
    <w:rsid w:val="00C37C48"/>
    <w:rsid w:val="00C37C86"/>
    <w:rsid w:val="00C4066F"/>
    <w:rsid w:val="00C40952"/>
    <w:rsid w:val="00C40BE0"/>
    <w:rsid w:val="00C40CC5"/>
    <w:rsid w:val="00C40E0C"/>
    <w:rsid w:val="00C40EAF"/>
    <w:rsid w:val="00C41075"/>
    <w:rsid w:val="00C41206"/>
    <w:rsid w:val="00C4151C"/>
    <w:rsid w:val="00C41857"/>
    <w:rsid w:val="00C41A85"/>
    <w:rsid w:val="00C42416"/>
    <w:rsid w:val="00C42C9C"/>
    <w:rsid w:val="00C43451"/>
    <w:rsid w:val="00C43724"/>
    <w:rsid w:val="00C43B38"/>
    <w:rsid w:val="00C442D5"/>
    <w:rsid w:val="00C446A1"/>
    <w:rsid w:val="00C44741"/>
    <w:rsid w:val="00C44A19"/>
    <w:rsid w:val="00C44ACE"/>
    <w:rsid w:val="00C44DC8"/>
    <w:rsid w:val="00C450AF"/>
    <w:rsid w:val="00C455EC"/>
    <w:rsid w:val="00C45840"/>
    <w:rsid w:val="00C4606A"/>
    <w:rsid w:val="00C46773"/>
    <w:rsid w:val="00C46794"/>
    <w:rsid w:val="00C468A0"/>
    <w:rsid w:val="00C46AF2"/>
    <w:rsid w:val="00C46B83"/>
    <w:rsid w:val="00C46C1C"/>
    <w:rsid w:val="00C46C38"/>
    <w:rsid w:val="00C47225"/>
    <w:rsid w:val="00C474A3"/>
    <w:rsid w:val="00C474A6"/>
    <w:rsid w:val="00C476AD"/>
    <w:rsid w:val="00C476B1"/>
    <w:rsid w:val="00C478F7"/>
    <w:rsid w:val="00C47A17"/>
    <w:rsid w:val="00C47DFA"/>
    <w:rsid w:val="00C50075"/>
    <w:rsid w:val="00C50136"/>
    <w:rsid w:val="00C50A47"/>
    <w:rsid w:val="00C50B57"/>
    <w:rsid w:val="00C50BDF"/>
    <w:rsid w:val="00C50C64"/>
    <w:rsid w:val="00C50D16"/>
    <w:rsid w:val="00C50F90"/>
    <w:rsid w:val="00C50FF7"/>
    <w:rsid w:val="00C510B0"/>
    <w:rsid w:val="00C51163"/>
    <w:rsid w:val="00C511FF"/>
    <w:rsid w:val="00C5147A"/>
    <w:rsid w:val="00C51540"/>
    <w:rsid w:val="00C51742"/>
    <w:rsid w:val="00C5174D"/>
    <w:rsid w:val="00C51C74"/>
    <w:rsid w:val="00C51DF1"/>
    <w:rsid w:val="00C51F93"/>
    <w:rsid w:val="00C5263E"/>
    <w:rsid w:val="00C52779"/>
    <w:rsid w:val="00C529E3"/>
    <w:rsid w:val="00C52BF5"/>
    <w:rsid w:val="00C52CEF"/>
    <w:rsid w:val="00C53123"/>
    <w:rsid w:val="00C532A6"/>
    <w:rsid w:val="00C537BD"/>
    <w:rsid w:val="00C53BFA"/>
    <w:rsid w:val="00C53D75"/>
    <w:rsid w:val="00C53DFD"/>
    <w:rsid w:val="00C53F64"/>
    <w:rsid w:val="00C5409B"/>
    <w:rsid w:val="00C5417B"/>
    <w:rsid w:val="00C542BB"/>
    <w:rsid w:val="00C542DB"/>
    <w:rsid w:val="00C544E5"/>
    <w:rsid w:val="00C5473B"/>
    <w:rsid w:val="00C549D8"/>
    <w:rsid w:val="00C54E55"/>
    <w:rsid w:val="00C54F08"/>
    <w:rsid w:val="00C54FDA"/>
    <w:rsid w:val="00C55514"/>
    <w:rsid w:val="00C55594"/>
    <w:rsid w:val="00C5565F"/>
    <w:rsid w:val="00C5568A"/>
    <w:rsid w:val="00C55A7A"/>
    <w:rsid w:val="00C55A85"/>
    <w:rsid w:val="00C55C2E"/>
    <w:rsid w:val="00C55C9C"/>
    <w:rsid w:val="00C55D29"/>
    <w:rsid w:val="00C560E3"/>
    <w:rsid w:val="00C561EF"/>
    <w:rsid w:val="00C562FB"/>
    <w:rsid w:val="00C56672"/>
    <w:rsid w:val="00C56729"/>
    <w:rsid w:val="00C56CFE"/>
    <w:rsid w:val="00C56E55"/>
    <w:rsid w:val="00C570A6"/>
    <w:rsid w:val="00C5714C"/>
    <w:rsid w:val="00C572DE"/>
    <w:rsid w:val="00C57B2B"/>
    <w:rsid w:val="00C57DE0"/>
    <w:rsid w:val="00C57F8F"/>
    <w:rsid w:val="00C57FA3"/>
    <w:rsid w:val="00C600DB"/>
    <w:rsid w:val="00C6039C"/>
    <w:rsid w:val="00C60BD5"/>
    <w:rsid w:val="00C60C17"/>
    <w:rsid w:val="00C60E46"/>
    <w:rsid w:val="00C6101A"/>
    <w:rsid w:val="00C61103"/>
    <w:rsid w:val="00C613E1"/>
    <w:rsid w:val="00C61AF4"/>
    <w:rsid w:val="00C61B61"/>
    <w:rsid w:val="00C61C9F"/>
    <w:rsid w:val="00C61DA4"/>
    <w:rsid w:val="00C61E84"/>
    <w:rsid w:val="00C622F9"/>
    <w:rsid w:val="00C62446"/>
    <w:rsid w:val="00C62698"/>
    <w:rsid w:val="00C62B40"/>
    <w:rsid w:val="00C62B46"/>
    <w:rsid w:val="00C6359C"/>
    <w:rsid w:val="00C63712"/>
    <w:rsid w:val="00C63862"/>
    <w:rsid w:val="00C63A6F"/>
    <w:rsid w:val="00C63D39"/>
    <w:rsid w:val="00C64163"/>
    <w:rsid w:val="00C64781"/>
    <w:rsid w:val="00C64B0F"/>
    <w:rsid w:val="00C64DBF"/>
    <w:rsid w:val="00C64FB3"/>
    <w:rsid w:val="00C65212"/>
    <w:rsid w:val="00C65506"/>
    <w:rsid w:val="00C659D4"/>
    <w:rsid w:val="00C65B85"/>
    <w:rsid w:val="00C66077"/>
    <w:rsid w:val="00C66155"/>
    <w:rsid w:val="00C66400"/>
    <w:rsid w:val="00C6666A"/>
    <w:rsid w:val="00C666B6"/>
    <w:rsid w:val="00C666D5"/>
    <w:rsid w:val="00C66A6B"/>
    <w:rsid w:val="00C66E70"/>
    <w:rsid w:val="00C66FC6"/>
    <w:rsid w:val="00C670E1"/>
    <w:rsid w:val="00C67137"/>
    <w:rsid w:val="00C671BA"/>
    <w:rsid w:val="00C67580"/>
    <w:rsid w:val="00C67612"/>
    <w:rsid w:val="00C7025E"/>
    <w:rsid w:val="00C703F9"/>
    <w:rsid w:val="00C70561"/>
    <w:rsid w:val="00C70983"/>
    <w:rsid w:val="00C70BB5"/>
    <w:rsid w:val="00C70BEC"/>
    <w:rsid w:val="00C70CE5"/>
    <w:rsid w:val="00C713C8"/>
    <w:rsid w:val="00C71531"/>
    <w:rsid w:val="00C71663"/>
    <w:rsid w:val="00C7175A"/>
    <w:rsid w:val="00C71AB8"/>
    <w:rsid w:val="00C71C96"/>
    <w:rsid w:val="00C71D19"/>
    <w:rsid w:val="00C7217D"/>
    <w:rsid w:val="00C7283D"/>
    <w:rsid w:val="00C72983"/>
    <w:rsid w:val="00C72BFB"/>
    <w:rsid w:val="00C72F8A"/>
    <w:rsid w:val="00C73215"/>
    <w:rsid w:val="00C73256"/>
    <w:rsid w:val="00C7358F"/>
    <w:rsid w:val="00C738C3"/>
    <w:rsid w:val="00C739E6"/>
    <w:rsid w:val="00C73E29"/>
    <w:rsid w:val="00C74137"/>
    <w:rsid w:val="00C74467"/>
    <w:rsid w:val="00C744A0"/>
    <w:rsid w:val="00C744D7"/>
    <w:rsid w:val="00C74A83"/>
    <w:rsid w:val="00C74BC5"/>
    <w:rsid w:val="00C74BFD"/>
    <w:rsid w:val="00C74D6D"/>
    <w:rsid w:val="00C74F4B"/>
    <w:rsid w:val="00C74FB4"/>
    <w:rsid w:val="00C752D7"/>
    <w:rsid w:val="00C75312"/>
    <w:rsid w:val="00C755B6"/>
    <w:rsid w:val="00C75975"/>
    <w:rsid w:val="00C75C0E"/>
    <w:rsid w:val="00C75C42"/>
    <w:rsid w:val="00C75CD3"/>
    <w:rsid w:val="00C75F35"/>
    <w:rsid w:val="00C76395"/>
    <w:rsid w:val="00C76866"/>
    <w:rsid w:val="00C7698C"/>
    <w:rsid w:val="00C7709E"/>
    <w:rsid w:val="00C7711B"/>
    <w:rsid w:val="00C771CE"/>
    <w:rsid w:val="00C77450"/>
    <w:rsid w:val="00C7765C"/>
    <w:rsid w:val="00C77733"/>
    <w:rsid w:val="00C777B3"/>
    <w:rsid w:val="00C77C90"/>
    <w:rsid w:val="00C77F2D"/>
    <w:rsid w:val="00C80316"/>
    <w:rsid w:val="00C80338"/>
    <w:rsid w:val="00C803BC"/>
    <w:rsid w:val="00C8043A"/>
    <w:rsid w:val="00C805FD"/>
    <w:rsid w:val="00C80858"/>
    <w:rsid w:val="00C8094C"/>
    <w:rsid w:val="00C80995"/>
    <w:rsid w:val="00C80FE4"/>
    <w:rsid w:val="00C81006"/>
    <w:rsid w:val="00C8100C"/>
    <w:rsid w:val="00C810D3"/>
    <w:rsid w:val="00C81163"/>
    <w:rsid w:val="00C812C7"/>
    <w:rsid w:val="00C815DE"/>
    <w:rsid w:val="00C8170D"/>
    <w:rsid w:val="00C8173C"/>
    <w:rsid w:val="00C817DA"/>
    <w:rsid w:val="00C818D1"/>
    <w:rsid w:val="00C81A92"/>
    <w:rsid w:val="00C81B12"/>
    <w:rsid w:val="00C81F1F"/>
    <w:rsid w:val="00C82043"/>
    <w:rsid w:val="00C8219E"/>
    <w:rsid w:val="00C82222"/>
    <w:rsid w:val="00C82415"/>
    <w:rsid w:val="00C8260E"/>
    <w:rsid w:val="00C82857"/>
    <w:rsid w:val="00C82B2A"/>
    <w:rsid w:val="00C82CD1"/>
    <w:rsid w:val="00C82D59"/>
    <w:rsid w:val="00C82F8B"/>
    <w:rsid w:val="00C835FA"/>
    <w:rsid w:val="00C83A23"/>
    <w:rsid w:val="00C83AC9"/>
    <w:rsid w:val="00C83B10"/>
    <w:rsid w:val="00C84227"/>
    <w:rsid w:val="00C842EE"/>
    <w:rsid w:val="00C844F7"/>
    <w:rsid w:val="00C84527"/>
    <w:rsid w:val="00C84820"/>
    <w:rsid w:val="00C8483F"/>
    <w:rsid w:val="00C84883"/>
    <w:rsid w:val="00C848C5"/>
    <w:rsid w:val="00C84DD2"/>
    <w:rsid w:val="00C85042"/>
    <w:rsid w:val="00C851B4"/>
    <w:rsid w:val="00C85325"/>
    <w:rsid w:val="00C85585"/>
    <w:rsid w:val="00C855A1"/>
    <w:rsid w:val="00C857F3"/>
    <w:rsid w:val="00C8583E"/>
    <w:rsid w:val="00C8591E"/>
    <w:rsid w:val="00C85A6A"/>
    <w:rsid w:val="00C85CB9"/>
    <w:rsid w:val="00C85F2B"/>
    <w:rsid w:val="00C860EB"/>
    <w:rsid w:val="00C8646F"/>
    <w:rsid w:val="00C866BF"/>
    <w:rsid w:val="00C86721"/>
    <w:rsid w:val="00C86733"/>
    <w:rsid w:val="00C86749"/>
    <w:rsid w:val="00C8692C"/>
    <w:rsid w:val="00C869AA"/>
    <w:rsid w:val="00C86A2D"/>
    <w:rsid w:val="00C86BF3"/>
    <w:rsid w:val="00C86C1C"/>
    <w:rsid w:val="00C87054"/>
    <w:rsid w:val="00C8718D"/>
    <w:rsid w:val="00C8726B"/>
    <w:rsid w:val="00C87AB9"/>
    <w:rsid w:val="00C87FA7"/>
    <w:rsid w:val="00C87FC1"/>
    <w:rsid w:val="00C9103B"/>
    <w:rsid w:val="00C912BB"/>
    <w:rsid w:val="00C91D75"/>
    <w:rsid w:val="00C922CB"/>
    <w:rsid w:val="00C924B3"/>
    <w:rsid w:val="00C925C7"/>
    <w:rsid w:val="00C92617"/>
    <w:rsid w:val="00C926B6"/>
    <w:rsid w:val="00C926D7"/>
    <w:rsid w:val="00C9276F"/>
    <w:rsid w:val="00C9280E"/>
    <w:rsid w:val="00C928B2"/>
    <w:rsid w:val="00C92963"/>
    <w:rsid w:val="00C92B8F"/>
    <w:rsid w:val="00C92BD6"/>
    <w:rsid w:val="00C92C74"/>
    <w:rsid w:val="00C92D2E"/>
    <w:rsid w:val="00C92D8C"/>
    <w:rsid w:val="00C92F0E"/>
    <w:rsid w:val="00C931BD"/>
    <w:rsid w:val="00C9328D"/>
    <w:rsid w:val="00C932A3"/>
    <w:rsid w:val="00C932B2"/>
    <w:rsid w:val="00C934B2"/>
    <w:rsid w:val="00C93A85"/>
    <w:rsid w:val="00C93AE2"/>
    <w:rsid w:val="00C93C4E"/>
    <w:rsid w:val="00C93C52"/>
    <w:rsid w:val="00C942A9"/>
    <w:rsid w:val="00C943D7"/>
    <w:rsid w:val="00C94853"/>
    <w:rsid w:val="00C9499A"/>
    <w:rsid w:val="00C94A45"/>
    <w:rsid w:val="00C94AB0"/>
    <w:rsid w:val="00C94BE9"/>
    <w:rsid w:val="00C9528A"/>
    <w:rsid w:val="00C9540B"/>
    <w:rsid w:val="00C958CF"/>
    <w:rsid w:val="00C95B61"/>
    <w:rsid w:val="00C95BEA"/>
    <w:rsid w:val="00C96101"/>
    <w:rsid w:val="00C9621F"/>
    <w:rsid w:val="00C96458"/>
    <w:rsid w:val="00C96510"/>
    <w:rsid w:val="00C96925"/>
    <w:rsid w:val="00C9699E"/>
    <w:rsid w:val="00C96A2A"/>
    <w:rsid w:val="00C96A9A"/>
    <w:rsid w:val="00C96C3B"/>
    <w:rsid w:val="00C96C3F"/>
    <w:rsid w:val="00C96D2D"/>
    <w:rsid w:val="00C96F56"/>
    <w:rsid w:val="00C9728D"/>
    <w:rsid w:val="00C974C8"/>
    <w:rsid w:val="00C97DBA"/>
    <w:rsid w:val="00CA06C6"/>
    <w:rsid w:val="00CA0C5F"/>
    <w:rsid w:val="00CA1064"/>
    <w:rsid w:val="00CA1147"/>
    <w:rsid w:val="00CA1652"/>
    <w:rsid w:val="00CA1689"/>
    <w:rsid w:val="00CA178E"/>
    <w:rsid w:val="00CA1951"/>
    <w:rsid w:val="00CA1BFC"/>
    <w:rsid w:val="00CA20DE"/>
    <w:rsid w:val="00CA2354"/>
    <w:rsid w:val="00CA2717"/>
    <w:rsid w:val="00CA2C1B"/>
    <w:rsid w:val="00CA2E83"/>
    <w:rsid w:val="00CA325D"/>
    <w:rsid w:val="00CA3700"/>
    <w:rsid w:val="00CA3B41"/>
    <w:rsid w:val="00CA3FD4"/>
    <w:rsid w:val="00CA4119"/>
    <w:rsid w:val="00CA42BB"/>
    <w:rsid w:val="00CA4852"/>
    <w:rsid w:val="00CA48A0"/>
    <w:rsid w:val="00CA4CF5"/>
    <w:rsid w:val="00CA4E3D"/>
    <w:rsid w:val="00CA520C"/>
    <w:rsid w:val="00CA5283"/>
    <w:rsid w:val="00CA5410"/>
    <w:rsid w:val="00CA5525"/>
    <w:rsid w:val="00CA56D9"/>
    <w:rsid w:val="00CA5CEF"/>
    <w:rsid w:val="00CA5EF7"/>
    <w:rsid w:val="00CA64BD"/>
    <w:rsid w:val="00CA654D"/>
    <w:rsid w:val="00CA66F3"/>
    <w:rsid w:val="00CA67DB"/>
    <w:rsid w:val="00CA6857"/>
    <w:rsid w:val="00CA69BC"/>
    <w:rsid w:val="00CA6A1B"/>
    <w:rsid w:val="00CA72C2"/>
    <w:rsid w:val="00CA744F"/>
    <w:rsid w:val="00CA7B18"/>
    <w:rsid w:val="00CA7B3A"/>
    <w:rsid w:val="00CA7CAB"/>
    <w:rsid w:val="00CA7FAC"/>
    <w:rsid w:val="00CB041B"/>
    <w:rsid w:val="00CB0462"/>
    <w:rsid w:val="00CB04EC"/>
    <w:rsid w:val="00CB052D"/>
    <w:rsid w:val="00CB0542"/>
    <w:rsid w:val="00CB0598"/>
    <w:rsid w:val="00CB08F1"/>
    <w:rsid w:val="00CB0A43"/>
    <w:rsid w:val="00CB0B54"/>
    <w:rsid w:val="00CB0E29"/>
    <w:rsid w:val="00CB0E5C"/>
    <w:rsid w:val="00CB17C6"/>
    <w:rsid w:val="00CB19C0"/>
    <w:rsid w:val="00CB1C21"/>
    <w:rsid w:val="00CB1CD5"/>
    <w:rsid w:val="00CB1E6C"/>
    <w:rsid w:val="00CB1FE9"/>
    <w:rsid w:val="00CB2060"/>
    <w:rsid w:val="00CB207A"/>
    <w:rsid w:val="00CB2257"/>
    <w:rsid w:val="00CB2410"/>
    <w:rsid w:val="00CB24DB"/>
    <w:rsid w:val="00CB24F9"/>
    <w:rsid w:val="00CB275A"/>
    <w:rsid w:val="00CB27BF"/>
    <w:rsid w:val="00CB29EA"/>
    <w:rsid w:val="00CB337F"/>
    <w:rsid w:val="00CB358C"/>
    <w:rsid w:val="00CB35C0"/>
    <w:rsid w:val="00CB3B9D"/>
    <w:rsid w:val="00CB3E63"/>
    <w:rsid w:val="00CB3F62"/>
    <w:rsid w:val="00CB4024"/>
    <w:rsid w:val="00CB45D7"/>
    <w:rsid w:val="00CB48BE"/>
    <w:rsid w:val="00CB4E87"/>
    <w:rsid w:val="00CB4F32"/>
    <w:rsid w:val="00CB5014"/>
    <w:rsid w:val="00CB52BB"/>
    <w:rsid w:val="00CB541B"/>
    <w:rsid w:val="00CB5493"/>
    <w:rsid w:val="00CB55FC"/>
    <w:rsid w:val="00CB566A"/>
    <w:rsid w:val="00CB58E3"/>
    <w:rsid w:val="00CB5EAC"/>
    <w:rsid w:val="00CB5F6E"/>
    <w:rsid w:val="00CB6338"/>
    <w:rsid w:val="00CB6609"/>
    <w:rsid w:val="00CB6C2F"/>
    <w:rsid w:val="00CB6ECF"/>
    <w:rsid w:val="00CB71D7"/>
    <w:rsid w:val="00CB7330"/>
    <w:rsid w:val="00CB7AF9"/>
    <w:rsid w:val="00CB7B52"/>
    <w:rsid w:val="00CB7CDC"/>
    <w:rsid w:val="00CB7DB9"/>
    <w:rsid w:val="00CB7EEC"/>
    <w:rsid w:val="00CC0133"/>
    <w:rsid w:val="00CC06C7"/>
    <w:rsid w:val="00CC07A0"/>
    <w:rsid w:val="00CC07CB"/>
    <w:rsid w:val="00CC0C7F"/>
    <w:rsid w:val="00CC0CCA"/>
    <w:rsid w:val="00CC119B"/>
    <w:rsid w:val="00CC1478"/>
    <w:rsid w:val="00CC1644"/>
    <w:rsid w:val="00CC1740"/>
    <w:rsid w:val="00CC19E7"/>
    <w:rsid w:val="00CC1D48"/>
    <w:rsid w:val="00CC1FFC"/>
    <w:rsid w:val="00CC2049"/>
    <w:rsid w:val="00CC20CE"/>
    <w:rsid w:val="00CC2127"/>
    <w:rsid w:val="00CC229D"/>
    <w:rsid w:val="00CC23F3"/>
    <w:rsid w:val="00CC252D"/>
    <w:rsid w:val="00CC258D"/>
    <w:rsid w:val="00CC28EC"/>
    <w:rsid w:val="00CC29B9"/>
    <w:rsid w:val="00CC2A20"/>
    <w:rsid w:val="00CC2B85"/>
    <w:rsid w:val="00CC2C64"/>
    <w:rsid w:val="00CC2C99"/>
    <w:rsid w:val="00CC2D18"/>
    <w:rsid w:val="00CC2E1B"/>
    <w:rsid w:val="00CC2F5D"/>
    <w:rsid w:val="00CC2F94"/>
    <w:rsid w:val="00CC317D"/>
    <w:rsid w:val="00CC3262"/>
    <w:rsid w:val="00CC330A"/>
    <w:rsid w:val="00CC34B8"/>
    <w:rsid w:val="00CC3BE0"/>
    <w:rsid w:val="00CC3C69"/>
    <w:rsid w:val="00CC4698"/>
    <w:rsid w:val="00CC4E16"/>
    <w:rsid w:val="00CC5197"/>
    <w:rsid w:val="00CC542A"/>
    <w:rsid w:val="00CC5EF6"/>
    <w:rsid w:val="00CC6151"/>
    <w:rsid w:val="00CC6178"/>
    <w:rsid w:val="00CC64B3"/>
    <w:rsid w:val="00CC6504"/>
    <w:rsid w:val="00CC6574"/>
    <w:rsid w:val="00CC65CD"/>
    <w:rsid w:val="00CC6B1E"/>
    <w:rsid w:val="00CC6B47"/>
    <w:rsid w:val="00CC6C66"/>
    <w:rsid w:val="00CC6CD1"/>
    <w:rsid w:val="00CC6D76"/>
    <w:rsid w:val="00CC703F"/>
    <w:rsid w:val="00CC708E"/>
    <w:rsid w:val="00CC7193"/>
    <w:rsid w:val="00CC7846"/>
    <w:rsid w:val="00CC7865"/>
    <w:rsid w:val="00CC792E"/>
    <w:rsid w:val="00CD0074"/>
    <w:rsid w:val="00CD04C3"/>
    <w:rsid w:val="00CD0724"/>
    <w:rsid w:val="00CD0785"/>
    <w:rsid w:val="00CD07F2"/>
    <w:rsid w:val="00CD08FA"/>
    <w:rsid w:val="00CD09B2"/>
    <w:rsid w:val="00CD0B5E"/>
    <w:rsid w:val="00CD0C96"/>
    <w:rsid w:val="00CD0F4E"/>
    <w:rsid w:val="00CD1082"/>
    <w:rsid w:val="00CD18BD"/>
    <w:rsid w:val="00CD19E1"/>
    <w:rsid w:val="00CD2299"/>
    <w:rsid w:val="00CD22DA"/>
    <w:rsid w:val="00CD24F6"/>
    <w:rsid w:val="00CD2543"/>
    <w:rsid w:val="00CD25D4"/>
    <w:rsid w:val="00CD26CA"/>
    <w:rsid w:val="00CD274C"/>
    <w:rsid w:val="00CD2A28"/>
    <w:rsid w:val="00CD2CF6"/>
    <w:rsid w:val="00CD2EC6"/>
    <w:rsid w:val="00CD381D"/>
    <w:rsid w:val="00CD38F4"/>
    <w:rsid w:val="00CD3CC9"/>
    <w:rsid w:val="00CD3E3E"/>
    <w:rsid w:val="00CD41CB"/>
    <w:rsid w:val="00CD4374"/>
    <w:rsid w:val="00CD4594"/>
    <w:rsid w:val="00CD469A"/>
    <w:rsid w:val="00CD475E"/>
    <w:rsid w:val="00CD4CE0"/>
    <w:rsid w:val="00CD4D13"/>
    <w:rsid w:val="00CD5238"/>
    <w:rsid w:val="00CD5439"/>
    <w:rsid w:val="00CD5817"/>
    <w:rsid w:val="00CD5899"/>
    <w:rsid w:val="00CD5968"/>
    <w:rsid w:val="00CD5969"/>
    <w:rsid w:val="00CD5A0C"/>
    <w:rsid w:val="00CD5AE2"/>
    <w:rsid w:val="00CD5B76"/>
    <w:rsid w:val="00CD5FE4"/>
    <w:rsid w:val="00CD651B"/>
    <w:rsid w:val="00CD6946"/>
    <w:rsid w:val="00CD6D4B"/>
    <w:rsid w:val="00CD6FCE"/>
    <w:rsid w:val="00CD7087"/>
    <w:rsid w:val="00CD7143"/>
    <w:rsid w:val="00CD719E"/>
    <w:rsid w:val="00CD730E"/>
    <w:rsid w:val="00CD753E"/>
    <w:rsid w:val="00CD75B7"/>
    <w:rsid w:val="00CD764D"/>
    <w:rsid w:val="00CD7B50"/>
    <w:rsid w:val="00CD7CF0"/>
    <w:rsid w:val="00CD7D83"/>
    <w:rsid w:val="00CE03C8"/>
    <w:rsid w:val="00CE03D9"/>
    <w:rsid w:val="00CE0471"/>
    <w:rsid w:val="00CE0B4D"/>
    <w:rsid w:val="00CE0F40"/>
    <w:rsid w:val="00CE0F49"/>
    <w:rsid w:val="00CE16FC"/>
    <w:rsid w:val="00CE1912"/>
    <w:rsid w:val="00CE1DF2"/>
    <w:rsid w:val="00CE2181"/>
    <w:rsid w:val="00CE2325"/>
    <w:rsid w:val="00CE2558"/>
    <w:rsid w:val="00CE2BA5"/>
    <w:rsid w:val="00CE2FB6"/>
    <w:rsid w:val="00CE31BB"/>
    <w:rsid w:val="00CE3494"/>
    <w:rsid w:val="00CE3799"/>
    <w:rsid w:val="00CE3E51"/>
    <w:rsid w:val="00CE3F8F"/>
    <w:rsid w:val="00CE3FC4"/>
    <w:rsid w:val="00CE4314"/>
    <w:rsid w:val="00CE4429"/>
    <w:rsid w:val="00CE48FD"/>
    <w:rsid w:val="00CE4C1C"/>
    <w:rsid w:val="00CE4FC7"/>
    <w:rsid w:val="00CE5051"/>
    <w:rsid w:val="00CE506A"/>
    <w:rsid w:val="00CE51EE"/>
    <w:rsid w:val="00CE52AD"/>
    <w:rsid w:val="00CE530A"/>
    <w:rsid w:val="00CE5874"/>
    <w:rsid w:val="00CE59BF"/>
    <w:rsid w:val="00CE59E9"/>
    <w:rsid w:val="00CE5AAA"/>
    <w:rsid w:val="00CE5B00"/>
    <w:rsid w:val="00CE5F04"/>
    <w:rsid w:val="00CE6006"/>
    <w:rsid w:val="00CE6108"/>
    <w:rsid w:val="00CE6297"/>
    <w:rsid w:val="00CE62BA"/>
    <w:rsid w:val="00CE659C"/>
    <w:rsid w:val="00CE6740"/>
    <w:rsid w:val="00CE6B44"/>
    <w:rsid w:val="00CE6C95"/>
    <w:rsid w:val="00CE6D51"/>
    <w:rsid w:val="00CE70F5"/>
    <w:rsid w:val="00CE7143"/>
    <w:rsid w:val="00CE75BA"/>
    <w:rsid w:val="00CE7DF1"/>
    <w:rsid w:val="00CF038B"/>
    <w:rsid w:val="00CF076B"/>
    <w:rsid w:val="00CF0A67"/>
    <w:rsid w:val="00CF0D8E"/>
    <w:rsid w:val="00CF0EB8"/>
    <w:rsid w:val="00CF0F7E"/>
    <w:rsid w:val="00CF11C3"/>
    <w:rsid w:val="00CF12EB"/>
    <w:rsid w:val="00CF173F"/>
    <w:rsid w:val="00CF1778"/>
    <w:rsid w:val="00CF190C"/>
    <w:rsid w:val="00CF1B2C"/>
    <w:rsid w:val="00CF1D59"/>
    <w:rsid w:val="00CF2A8F"/>
    <w:rsid w:val="00CF2EE6"/>
    <w:rsid w:val="00CF307B"/>
    <w:rsid w:val="00CF339A"/>
    <w:rsid w:val="00CF37E1"/>
    <w:rsid w:val="00CF3A64"/>
    <w:rsid w:val="00CF3B34"/>
    <w:rsid w:val="00CF3DE5"/>
    <w:rsid w:val="00CF3DF1"/>
    <w:rsid w:val="00CF3FDF"/>
    <w:rsid w:val="00CF40DD"/>
    <w:rsid w:val="00CF4178"/>
    <w:rsid w:val="00CF41E9"/>
    <w:rsid w:val="00CF42ED"/>
    <w:rsid w:val="00CF4395"/>
    <w:rsid w:val="00CF4676"/>
    <w:rsid w:val="00CF4835"/>
    <w:rsid w:val="00CF4841"/>
    <w:rsid w:val="00CF4A84"/>
    <w:rsid w:val="00CF4FE2"/>
    <w:rsid w:val="00CF5031"/>
    <w:rsid w:val="00CF5109"/>
    <w:rsid w:val="00CF546D"/>
    <w:rsid w:val="00CF5491"/>
    <w:rsid w:val="00CF54F6"/>
    <w:rsid w:val="00CF55AD"/>
    <w:rsid w:val="00CF5623"/>
    <w:rsid w:val="00CF5889"/>
    <w:rsid w:val="00CF5939"/>
    <w:rsid w:val="00CF5DD5"/>
    <w:rsid w:val="00CF5EFA"/>
    <w:rsid w:val="00CF5FCC"/>
    <w:rsid w:val="00CF6127"/>
    <w:rsid w:val="00CF673C"/>
    <w:rsid w:val="00CF6B2C"/>
    <w:rsid w:val="00CF6E90"/>
    <w:rsid w:val="00CF6EC3"/>
    <w:rsid w:val="00CF7052"/>
    <w:rsid w:val="00CF72B3"/>
    <w:rsid w:val="00CF75A1"/>
    <w:rsid w:val="00CF75EB"/>
    <w:rsid w:val="00CF76B6"/>
    <w:rsid w:val="00CF76FC"/>
    <w:rsid w:val="00CF7A6A"/>
    <w:rsid w:val="00CF7E40"/>
    <w:rsid w:val="00D00132"/>
    <w:rsid w:val="00D00136"/>
    <w:rsid w:val="00D00312"/>
    <w:rsid w:val="00D00703"/>
    <w:rsid w:val="00D00733"/>
    <w:rsid w:val="00D008ED"/>
    <w:rsid w:val="00D00AF8"/>
    <w:rsid w:val="00D00E5C"/>
    <w:rsid w:val="00D01128"/>
    <w:rsid w:val="00D011A0"/>
    <w:rsid w:val="00D013A3"/>
    <w:rsid w:val="00D013CE"/>
    <w:rsid w:val="00D01472"/>
    <w:rsid w:val="00D0162A"/>
    <w:rsid w:val="00D0171D"/>
    <w:rsid w:val="00D0175A"/>
    <w:rsid w:val="00D01AF4"/>
    <w:rsid w:val="00D01DE5"/>
    <w:rsid w:val="00D01E6C"/>
    <w:rsid w:val="00D01FA3"/>
    <w:rsid w:val="00D020AC"/>
    <w:rsid w:val="00D0216E"/>
    <w:rsid w:val="00D02C5A"/>
    <w:rsid w:val="00D0300B"/>
    <w:rsid w:val="00D032C1"/>
    <w:rsid w:val="00D035E1"/>
    <w:rsid w:val="00D03ABA"/>
    <w:rsid w:val="00D03ADE"/>
    <w:rsid w:val="00D03B2D"/>
    <w:rsid w:val="00D03CCB"/>
    <w:rsid w:val="00D03F5F"/>
    <w:rsid w:val="00D041F3"/>
    <w:rsid w:val="00D044F3"/>
    <w:rsid w:val="00D047D1"/>
    <w:rsid w:val="00D047DF"/>
    <w:rsid w:val="00D04A10"/>
    <w:rsid w:val="00D04D7A"/>
    <w:rsid w:val="00D04FF9"/>
    <w:rsid w:val="00D0525C"/>
    <w:rsid w:val="00D05372"/>
    <w:rsid w:val="00D0545B"/>
    <w:rsid w:val="00D055A8"/>
    <w:rsid w:val="00D059FC"/>
    <w:rsid w:val="00D05CE0"/>
    <w:rsid w:val="00D05DEC"/>
    <w:rsid w:val="00D06357"/>
    <w:rsid w:val="00D06402"/>
    <w:rsid w:val="00D067BA"/>
    <w:rsid w:val="00D06F0B"/>
    <w:rsid w:val="00D07A26"/>
    <w:rsid w:val="00D1009D"/>
    <w:rsid w:val="00D1045F"/>
    <w:rsid w:val="00D10A4F"/>
    <w:rsid w:val="00D10AF0"/>
    <w:rsid w:val="00D113CF"/>
    <w:rsid w:val="00D1145C"/>
    <w:rsid w:val="00D114BC"/>
    <w:rsid w:val="00D115D2"/>
    <w:rsid w:val="00D11705"/>
    <w:rsid w:val="00D119CC"/>
    <w:rsid w:val="00D11B26"/>
    <w:rsid w:val="00D11D79"/>
    <w:rsid w:val="00D12664"/>
    <w:rsid w:val="00D1281D"/>
    <w:rsid w:val="00D1293D"/>
    <w:rsid w:val="00D12E2E"/>
    <w:rsid w:val="00D13276"/>
    <w:rsid w:val="00D136A6"/>
    <w:rsid w:val="00D13731"/>
    <w:rsid w:val="00D137B3"/>
    <w:rsid w:val="00D137E8"/>
    <w:rsid w:val="00D13A24"/>
    <w:rsid w:val="00D13C4D"/>
    <w:rsid w:val="00D13D7A"/>
    <w:rsid w:val="00D1416B"/>
    <w:rsid w:val="00D14480"/>
    <w:rsid w:val="00D147FC"/>
    <w:rsid w:val="00D1481E"/>
    <w:rsid w:val="00D14D7E"/>
    <w:rsid w:val="00D14ECA"/>
    <w:rsid w:val="00D14F5E"/>
    <w:rsid w:val="00D14FF5"/>
    <w:rsid w:val="00D15112"/>
    <w:rsid w:val="00D1638B"/>
    <w:rsid w:val="00D16464"/>
    <w:rsid w:val="00D1657A"/>
    <w:rsid w:val="00D16757"/>
    <w:rsid w:val="00D16B83"/>
    <w:rsid w:val="00D16EAF"/>
    <w:rsid w:val="00D17037"/>
    <w:rsid w:val="00D170E3"/>
    <w:rsid w:val="00D170FB"/>
    <w:rsid w:val="00D17314"/>
    <w:rsid w:val="00D17680"/>
    <w:rsid w:val="00D176DF"/>
    <w:rsid w:val="00D17751"/>
    <w:rsid w:val="00D17777"/>
    <w:rsid w:val="00D17AB9"/>
    <w:rsid w:val="00D17E89"/>
    <w:rsid w:val="00D2001E"/>
    <w:rsid w:val="00D212F1"/>
    <w:rsid w:val="00D21451"/>
    <w:rsid w:val="00D21BE9"/>
    <w:rsid w:val="00D22129"/>
    <w:rsid w:val="00D22180"/>
    <w:rsid w:val="00D22655"/>
    <w:rsid w:val="00D22683"/>
    <w:rsid w:val="00D22841"/>
    <w:rsid w:val="00D228B5"/>
    <w:rsid w:val="00D22925"/>
    <w:rsid w:val="00D22C39"/>
    <w:rsid w:val="00D22C79"/>
    <w:rsid w:val="00D22CB1"/>
    <w:rsid w:val="00D22D1C"/>
    <w:rsid w:val="00D22DA9"/>
    <w:rsid w:val="00D23005"/>
    <w:rsid w:val="00D23810"/>
    <w:rsid w:val="00D2397E"/>
    <w:rsid w:val="00D23AB9"/>
    <w:rsid w:val="00D23C6E"/>
    <w:rsid w:val="00D23EAA"/>
    <w:rsid w:val="00D23EC9"/>
    <w:rsid w:val="00D24024"/>
    <w:rsid w:val="00D243A9"/>
    <w:rsid w:val="00D246A8"/>
    <w:rsid w:val="00D246E7"/>
    <w:rsid w:val="00D246F4"/>
    <w:rsid w:val="00D2490C"/>
    <w:rsid w:val="00D24932"/>
    <w:rsid w:val="00D2496A"/>
    <w:rsid w:val="00D24D34"/>
    <w:rsid w:val="00D24D7C"/>
    <w:rsid w:val="00D252E4"/>
    <w:rsid w:val="00D25421"/>
    <w:rsid w:val="00D254A9"/>
    <w:rsid w:val="00D2586B"/>
    <w:rsid w:val="00D26087"/>
    <w:rsid w:val="00D261FD"/>
    <w:rsid w:val="00D267A9"/>
    <w:rsid w:val="00D26A21"/>
    <w:rsid w:val="00D26CC7"/>
    <w:rsid w:val="00D26E9A"/>
    <w:rsid w:val="00D2738B"/>
    <w:rsid w:val="00D274B9"/>
    <w:rsid w:val="00D275B3"/>
    <w:rsid w:val="00D2787E"/>
    <w:rsid w:val="00D27C5E"/>
    <w:rsid w:val="00D27DE9"/>
    <w:rsid w:val="00D27E30"/>
    <w:rsid w:val="00D27EF6"/>
    <w:rsid w:val="00D300AE"/>
    <w:rsid w:val="00D303A8"/>
    <w:rsid w:val="00D30810"/>
    <w:rsid w:val="00D30963"/>
    <w:rsid w:val="00D30A7B"/>
    <w:rsid w:val="00D30B06"/>
    <w:rsid w:val="00D30B21"/>
    <w:rsid w:val="00D30C93"/>
    <w:rsid w:val="00D30E7E"/>
    <w:rsid w:val="00D312C8"/>
    <w:rsid w:val="00D31355"/>
    <w:rsid w:val="00D313CB"/>
    <w:rsid w:val="00D31668"/>
    <w:rsid w:val="00D31932"/>
    <w:rsid w:val="00D31BE6"/>
    <w:rsid w:val="00D31EBC"/>
    <w:rsid w:val="00D32009"/>
    <w:rsid w:val="00D320F2"/>
    <w:rsid w:val="00D32211"/>
    <w:rsid w:val="00D3227D"/>
    <w:rsid w:val="00D323A1"/>
    <w:rsid w:val="00D32621"/>
    <w:rsid w:val="00D3294D"/>
    <w:rsid w:val="00D32CAA"/>
    <w:rsid w:val="00D33158"/>
    <w:rsid w:val="00D33221"/>
    <w:rsid w:val="00D33245"/>
    <w:rsid w:val="00D33638"/>
    <w:rsid w:val="00D336C3"/>
    <w:rsid w:val="00D3374D"/>
    <w:rsid w:val="00D33844"/>
    <w:rsid w:val="00D33968"/>
    <w:rsid w:val="00D33BF5"/>
    <w:rsid w:val="00D33F9D"/>
    <w:rsid w:val="00D34477"/>
    <w:rsid w:val="00D34492"/>
    <w:rsid w:val="00D344CD"/>
    <w:rsid w:val="00D34B95"/>
    <w:rsid w:val="00D34EC6"/>
    <w:rsid w:val="00D35487"/>
    <w:rsid w:val="00D357CC"/>
    <w:rsid w:val="00D35962"/>
    <w:rsid w:val="00D35AEA"/>
    <w:rsid w:val="00D35CBC"/>
    <w:rsid w:val="00D36393"/>
    <w:rsid w:val="00D36886"/>
    <w:rsid w:val="00D36DC8"/>
    <w:rsid w:val="00D36F21"/>
    <w:rsid w:val="00D36F63"/>
    <w:rsid w:val="00D375E4"/>
    <w:rsid w:val="00D37670"/>
    <w:rsid w:val="00D37729"/>
    <w:rsid w:val="00D3790D"/>
    <w:rsid w:val="00D37C54"/>
    <w:rsid w:val="00D37FDF"/>
    <w:rsid w:val="00D400F6"/>
    <w:rsid w:val="00D40518"/>
    <w:rsid w:val="00D405E5"/>
    <w:rsid w:val="00D40B61"/>
    <w:rsid w:val="00D41040"/>
    <w:rsid w:val="00D4122E"/>
    <w:rsid w:val="00D41243"/>
    <w:rsid w:val="00D413A0"/>
    <w:rsid w:val="00D41AC0"/>
    <w:rsid w:val="00D41CF5"/>
    <w:rsid w:val="00D41D02"/>
    <w:rsid w:val="00D41D79"/>
    <w:rsid w:val="00D42408"/>
    <w:rsid w:val="00D42569"/>
    <w:rsid w:val="00D42670"/>
    <w:rsid w:val="00D4272E"/>
    <w:rsid w:val="00D42889"/>
    <w:rsid w:val="00D42A3B"/>
    <w:rsid w:val="00D42BEE"/>
    <w:rsid w:val="00D42D50"/>
    <w:rsid w:val="00D4325C"/>
    <w:rsid w:val="00D4339E"/>
    <w:rsid w:val="00D434BC"/>
    <w:rsid w:val="00D435F5"/>
    <w:rsid w:val="00D43692"/>
    <w:rsid w:val="00D43904"/>
    <w:rsid w:val="00D440B6"/>
    <w:rsid w:val="00D446A4"/>
    <w:rsid w:val="00D4488F"/>
    <w:rsid w:val="00D448D6"/>
    <w:rsid w:val="00D449AC"/>
    <w:rsid w:val="00D44DC2"/>
    <w:rsid w:val="00D45359"/>
    <w:rsid w:val="00D45515"/>
    <w:rsid w:val="00D455FB"/>
    <w:rsid w:val="00D456DE"/>
    <w:rsid w:val="00D4581B"/>
    <w:rsid w:val="00D45ABC"/>
    <w:rsid w:val="00D45B9F"/>
    <w:rsid w:val="00D45C41"/>
    <w:rsid w:val="00D45D5B"/>
    <w:rsid w:val="00D46319"/>
    <w:rsid w:val="00D46434"/>
    <w:rsid w:val="00D46595"/>
    <w:rsid w:val="00D465A6"/>
    <w:rsid w:val="00D46646"/>
    <w:rsid w:val="00D46762"/>
    <w:rsid w:val="00D46A8C"/>
    <w:rsid w:val="00D46B7E"/>
    <w:rsid w:val="00D46CC2"/>
    <w:rsid w:val="00D46CF9"/>
    <w:rsid w:val="00D46D08"/>
    <w:rsid w:val="00D46FD7"/>
    <w:rsid w:val="00D4721B"/>
    <w:rsid w:val="00D472B7"/>
    <w:rsid w:val="00D47382"/>
    <w:rsid w:val="00D476C8"/>
    <w:rsid w:val="00D477C2"/>
    <w:rsid w:val="00D477FF"/>
    <w:rsid w:val="00D478A9"/>
    <w:rsid w:val="00D47935"/>
    <w:rsid w:val="00D47D92"/>
    <w:rsid w:val="00D502C8"/>
    <w:rsid w:val="00D5033E"/>
    <w:rsid w:val="00D50610"/>
    <w:rsid w:val="00D5061B"/>
    <w:rsid w:val="00D506BA"/>
    <w:rsid w:val="00D50B26"/>
    <w:rsid w:val="00D50B60"/>
    <w:rsid w:val="00D50F40"/>
    <w:rsid w:val="00D51126"/>
    <w:rsid w:val="00D511BC"/>
    <w:rsid w:val="00D519FC"/>
    <w:rsid w:val="00D51A48"/>
    <w:rsid w:val="00D51D4E"/>
    <w:rsid w:val="00D51DF4"/>
    <w:rsid w:val="00D51F45"/>
    <w:rsid w:val="00D52023"/>
    <w:rsid w:val="00D52325"/>
    <w:rsid w:val="00D52686"/>
    <w:rsid w:val="00D52B98"/>
    <w:rsid w:val="00D52C78"/>
    <w:rsid w:val="00D52D8D"/>
    <w:rsid w:val="00D53716"/>
    <w:rsid w:val="00D53A39"/>
    <w:rsid w:val="00D540ED"/>
    <w:rsid w:val="00D543B6"/>
    <w:rsid w:val="00D544F3"/>
    <w:rsid w:val="00D54581"/>
    <w:rsid w:val="00D54709"/>
    <w:rsid w:val="00D548C1"/>
    <w:rsid w:val="00D54BEB"/>
    <w:rsid w:val="00D54C63"/>
    <w:rsid w:val="00D54E8E"/>
    <w:rsid w:val="00D5525D"/>
    <w:rsid w:val="00D55287"/>
    <w:rsid w:val="00D554C0"/>
    <w:rsid w:val="00D554DF"/>
    <w:rsid w:val="00D55586"/>
    <w:rsid w:val="00D5565B"/>
    <w:rsid w:val="00D55935"/>
    <w:rsid w:val="00D55AF9"/>
    <w:rsid w:val="00D55FC5"/>
    <w:rsid w:val="00D5614C"/>
    <w:rsid w:val="00D56179"/>
    <w:rsid w:val="00D56514"/>
    <w:rsid w:val="00D569A4"/>
    <w:rsid w:val="00D56A91"/>
    <w:rsid w:val="00D56AF0"/>
    <w:rsid w:val="00D56ED5"/>
    <w:rsid w:val="00D56F61"/>
    <w:rsid w:val="00D56F93"/>
    <w:rsid w:val="00D5702F"/>
    <w:rsid w:val="00D5715E"/>
    <w:rsid w:val="00D571A0"/>
    <w:rsid w:val="00D571EC"/>
    <w:rsid w:val="00D5732A"/>
    <w:rsid w:val="00D573E0"/>
    <w:rsid w:val="00D575CD"/>
    <w:rsid w:val="00D57742"/>
    <w:rsid w:val="00D57850"/>
    <w:rsid w:val="00D57933"/>
    <w:rsid w:val="00D57A50"/>
    <w:rsid w:val="00D57BAD"/>
    <w:rsid w:val="00D57F68"/>
    <w:rsid w:val="00D60282"/>
    <w:rsid w:val="00D60B43"/>
    <w:rsid w:val="00D60DE7"/>
    <w:rsid w:val="00D60E2F"/>
    <w:rsid w:val="00D60F18"/>
    <w:rsid w:val="00D60F64"/>
    <w:rsid w:val="00D612A2"/>
    <w:rsid w:val="00D612B6"/>
    <w:rsid w:val="00D612D1"/>
    <w:rsid w:val="00D6144B"/>
    <w:rsid w:val="00D61587"/>
    <w:rsid w:val="00D617FE"/>
    <w:rsid w:val="00D61A85"/>
    <w:rsid w:val="00D620FB"/>
    <w:rsid w:val="00D62241"/>
    <w:rsid w:val="00D62253"/>
    <w:rsid w:val="00D623C7"/>
    <w:rsid w:val="00D62797"/>
    <w:rsid w:val="00D6288D"/>
    <w:rsid w:val="00D628F5"/>
    <w:rsid w:val="00D62AC5"/>
    <w:rsid w:val="00D62BBC"/>
    <w:rsid w:val="00D62EF6"/>
    <w:rsid w:val="00D6316C"/>
    <w:rsid w:val="00D6349B"/>
    <w:rsid w:val="00D63B7B"/>
    <w:rsid w:val="00D63C2F"/>
    <w:rsid w:val="00D63C9F"/>
    <w:rsid w:val="00D63DF5"/>
    <w:rsid w:val="00D6400A"/>
    <w:rsid w:val="00D6400B"/>
    <w:rsid w:val="00D6402F"/>
    <w:rsid w:val="00D643DD"/>
    <w:rsid w:val="00D64625"/>
    <w:rsid w:val="00D64877"/>
    <w:rsid w:val="00D6488C"/>
    <w:rsid w:val="00D649B7"/>
    <w:rsid w:val="00D64A74"/>
    <w:rsid w:val="00D64AF6"/>
    <w:rsid w:val="00D64CB1"/>
    <w:rsid w:val="00D64D20"/>
    <w:rsid w:val="00D64F86"/>
    <w:rsid w:val="00D6564E"/>
    <w:rsid w:val="00D6586E"/>
    <w:rsid w:val="00D65904"/>
    <w:rsid w:val="00D65923"/>
    <w:rsid w:val="00D65CDD"/>
    <w:rsid w:val="00D65EC3"/>
    <w:rsid w:val="00D66135"/>
    <w:rsid w:val="00D6628A"/>
    <w:rsid w:val="00D66329"/>
    <w:rsid w:val="00D6673E"/>
    <w:rsid w:val="00D66871"/>
    <w:rsid w:val="00D66AE7"/>
    <w:rsid w:val="00D66CA3"/>
    <w:rsid w:val="00D66FFB"/>
    <w:rsid w:val="00D67197"/>
    <w:rsid w:val="00D672C3"/>
    <w:rsid w:val="00D673FF"/>
    <w:rsid w:val="00D67490"/>
    <w:rsid w:val="00D67A77"/>
    <w:rsid w:val="00D67EC1"/>
    <w:rsid w:val="00D700D4"/>
    <w:rsid w:val="00D702AB"/>
    <w:rsid w:val="00D70522"/>
    <w:rsid w:val="00D70844"/>
    <w:rsid w:val="00D70C56"/>
    <w:rsid w:val="00D70D73"/>
    <w:rsid w:val="00D71118"/>
    <w:rsid w:val="00D71387"/>
    <w:rsid w:val="00D7180E"/>
    <w:rsid w:val="00D71A78"/>
    <w:rsid w:val="00D71C53"/>
    <w:rsid w:val="00D71E89"/>
    <w:rsid w:val="00D7213B"/>
    <w:rsid w:val="00D72316"/>
    <w:rsid w:val="00D72327"/>
    <w:rsid w:val="00D72468"/>
    <w:rsid w:val="00D72B7E"/>
    <w:rsid w:val="00D72D64"/>
    <w:rsid w:val="00D72DE0"/>
    <w:rsid w:val="00D72E1D"/>
    <w:rsid w:val="00D73284"/>
    <w:rsid w:val="00D733B3"/>
    <w:rsid w:val="00D7347C"/>
    <w:rsid w:val="00D737B2"/>
    <w:rsid w:val="00D73C6D"/>
    <w:rsid w:val="00D73FB2"/>
    <w:rsid w:val="00D740B5"/>
    <w:rsid w:val="00D74286"/>
    <w:rsid w:val="00D742E8"/>
    <w:rsid w:val="00D74329"/>
    <w:rsid w:val="00D747C2"/>
    <w:rsid w:val="00D74887"/>
    <w:rsid w:val="00D7492A"/>
    <w:rsid w:val="00D74BAC"/>
    <w:rsid w:val="00D74C43"/>
    <w:rsid w:val="00D74C67"/>
    <w:rsid w:val="00D74DC3"/>
    <w:rsid w:val="00D74E86"/>
    <w:rsid w:val="00D75258"/>
    <w:rsid w:val="00D7545A"/>
    <w:rsid w:val="00D75781"/>
    <w:rsid w:val="00D75D60"/>
    <w:rsid w:val="00D75ED7"/>
    <w:rsid w:val="00D7608D"/>
    <w:rsid w:val="00D764DA"/>
    <w:rsid w:val="00D7659D"/>
    <w:rsid w:val="00D76684"/>
    <w:rsid w:val="00D76717"/>
    <w:rsid w:val="00D7681D"/>
    <w:rsid w:val="00D768BA"/>
    <w:rsid w:val="00D76AB9"/>
    <w:rsid w:val="00D76B13"/>
    <w:rsid w:val="00D76B21"/>
    <w:rsid w:val="00D76B31"/>
    <w:rsid w:val="00D76EC1"/>
    <w:rsid w:val="00D7742A"/>
    <w:rsid w:val="00D7773F"/>
    <w:rsid w:val="00D77ACB"/>
    <w:rsid w:val="00D80011"/>
    <w:rsid w:val="00D800D8"/>
    <w:rsid w:val="00D800FA"/>
    <w:rsid w:val="00D80279"/>
    <w:rsid w:val="00D80762"/>
    <w:rsid w:val="00D80C8E"/>
    <w:rsid w:val="00D80E2C"/>
    <w:rsid w:val="00D810B4"/>
    <w:rsid w:val="00D81284"/>
    <w:rsid w:val="00D812EC"/>
    <w:rsid w:val="00D8173F"/>
    <w:rsid w:val="00D81743"/>
    <w:rsid w:val="00D8187C"/>
    <w:rsid w:val="00D81AC4"/>
    <w:rsid w:val="00D81D36"/>
    <w:rsid w:val="00D81E73"/>
    <w:rsid w:val="00D81F4A"/>
    <w:rsid w:val="00D81F88"/>
    <w:rsid w:val="00D821C9"/>
    <w:rsid w:val="00D8261E"/>
    <w:rsid w:val="00D82784"/>
    <w:rsid w:val="00D827CC"/>
    <w:rsid w:val="00D82858"/>
    <w:rsid w:val="00D829A7"/>
    <w:rsid w:val="00D829E8"/>
    <w:rsid w:val="00D82A28"/>
    <w:rsid w:val="00D82C14"/>
    <w:rsid w:val="00D830EC"/>
    <w:rsid w:val="00D83288"/>
    <w:rsid w:val="00D83467"/>
    <w:rsid w:val="00D83718"/>
    <w:rsid w:val="00D839A9"/>
    <w:rsid w:val="00D842E2"/>
    <w:rsid w:val="00D843B1"/>
    <w:rsid w:val="00D844AD"/>
    <w:rsid w:val="00D84515"/>
    <w:rsid w:val="00D84A6E"/>
    <w:rsid w:val="00D85196"/>
    <w:rsid w:val="00D859BF"/>
    <w:rsid w:val="00D85C27"/>
    <w:rsid w:val="00D85D04"/>
    <w:rsid w:val="00D86010"/>
    <w:rsid w:val="00D86096"/>
    <w:rsid w:val="00D863E7"/>
    <w:rsid w:val="00D8661D"/>
    <w:rsid w:val="00D86721"/>
    <w:rsid w:val="00D86AB9"/>
    <w:rsid w:val="00D86B17"/>
    <w:rsid w:val="00D86BEC"/>
    <w:rsid w:val="00D86D1C"/>
    <w:rsid w:val="00D86D21"/>
    <w:rsid w:val="00D86EE7"/>
    <w:rsid w:val="00D86F28"/>
    <w:rsid w:val="00D8740A"/>
    <w:rsid w:val="00D87584"/>
    <w:rsid w:val="00D879B8"/>
    <w:rsid w:val="00D87B88"/>
    <w:rsid w:val="00D87CEB"/>
    <w:rsid w:val="00D87E42"/>
    <w:rsid w:val="00D87EB9"/>
    <w:rsid w:val="00D90097"/>
    <w:rsid w:val="00D903BD"/>
    <w:rsid w:val="00D904EE"/>
    <w:rsid w:val="00D90552"/>
    <w:rsid w:val="00D906FA"/>
    <w:rsid w:val="00D907E4"/>
    <w:rsid w:val="00D9080D"/>
    <w:rsid w:val="00D91042"/>
    <w:rsid w:val="00D911DB"/>
    <w:rsid w:val="00D917B5"/>
    <w:rsid w:val="00D91861"/>
    <w:rsid w:val="00D918C8"/>
    <w:rsid w:val="00D91E1E"/>
    <w:rsid w:val="00D92399"/>
    <w:rsid w:val="00D92E9A"/>
    <w:rsid w:val="00D93150"/>
    <w:rsid w:val="00D9357C"/>
    <w:rsid w:val="00D93707"/>
    <w:rsid w:val="00D938A2"/>
    <w:rsid w:val="00D93934"/>
    <w:rsid w:val="00D93E0B"/>
    <w:rsid w:val="00D94264"/>
    <w:rsid w:val="00D943B1"/>
    <w:rsid w:val="00D94CE1"/>
    <w:rsid w:val="00D95206"/>
    <w:rsid w:val="00D9538A"/>
    <w:rsid w:val="00D953EC"/>
    <w:rsid w:val="00D9552E"/>
    <w:rsid w:val="00D95744"/>
    <w:rsid w:val="00D95789"/>
    <w:rsid w:val="00D95922"/>
    <w:rsid w:val="00D95B48"/>
    <w:rsid w:val="00D95DF6"/>
    <w:rsid w:val="00D95FFF"/>
    <w:rsid w:val="00D9611F"/>
    <w:rsid w:val="00D96554"/>
    <w:rsid w:val="00D96A25"/>
    <w:rsid w:val="00D96B64"/>
    <w:rsid w:val="00D96CFD"/>
    <w:rsid w:val="00D9752C"/>
    <w:rsid w:val="00D97728"/>
    <w:rsid w:val="00D97729"/>
    <w:rsid w:val="00D979C2"/>
    <w:rsid w:val="00D97E55"/>
    <w:rsid w:val="00DA02FE"/>
    <w:rsid w:val="00DA038E"/>
    <w:rsid w:val="00DA0499"/>
    <w:rsid w:val="00DA04B7"/>
    <w:rsid w:val="00DA0A2C"/>
    <w:rsid w:val="00DA0FD3"/>
    <w:rsid w:val="00DA13AD"/>
    <w:rsid w:val="00DA16EB"/>
    <w:rsid w:val="00DA1F61"/>
    <w:rsid w:val="00DA2AED"/>
    <w:rsid w:val="00DA2DA1"/>
    <w:rsid w:val="00DA2DC7"/>
    <w:rsid w:val="00DA2E9F"/>
    <w:rsid w:val="00DA33FD"/>
    <w:rsid w:val="00DA357B"/>
    <w:rsid w:val="00DA367E"/>
    <w:rsid w:val="00DA3A20"/>
    <w:rsid w:val="00DA4550"/>
    <w:rsid w:val="00DA469B"/>
    <w:rsid w:val="00DA47B3"/>
    <w:rsid w:val="00DA4A02"/>
    <w:rsid w:val="00DA4B07"/>
    <w:rsid w:val="00DA4B11"/>
    <w:rsid w:val="00DA4B75"/>
    <w:rsid w:val="00DA4B96"/>
    <w:rsid w:val="00DA4B9B"/>
    <w:rsid w:val="00DA4DE5"/>
    <w:rsid w:val="00DA4F99"/>
    <w:rsid w:val="00DA52AA"/>
    <w:rsid w:val="00DA5388"/>
    <w:rsid w:val="00DA5482"/>
    <w:rsid w:val="00DA54EE"/>
    <w:rsid w:val="00DA55A0"/>
    <w:rsid w:val="00DA5AB1"/>
    <w:rsid w:val="00DA5D21"/>
    <w:rsid w:val="00DA5E7E"/>
    <w:rsid w:val="00DA5FE0"/>
    <w:rsid w:val="00DA62A4"/>
    <w:rsid w:val="00DA6322"/>
    <w:rsid w:val="00DA63FB"/>
    <w:rsid w:val="00DA6496"/>
    <w:rsid w:val="00DA653B"/>
    <w:rsid w:val="00DA6836"/>
    <w:rsid w:val="00DA6BBE"/>
    <w:rsid w:val="00DA6D3C"/>
    <w:rsid w:val="00DA6FDE"/>
    <w:rsid w:val="00DA7364"/>
    <w:rsid w:val="00DA7842"/>
    <w:rsid w:val="00DA7988"/>
    <w:rsid w:val="00DB01B8"/>
    <w:rsid w:val="00DB0795"/>
    <w:rsid w:val="00DB0814"/>
    <w:rsid w:val="00DB0846"/>
    <w:rsid w:val="00DB08D0"/>
    <w:rsid w:val="00DB0C19"/>
    <w:rsid w:val="00DB0DFC"/>
    <w:rsid w:val="00DB1180"/>
    <w:rsid w:val="00DB1296"/>
    <w:rsid w:val="00DB1361"/>
    <w:rsid w:val="00DB1407"/>
    <w:rsid w:val="00DB175E"/>
    <w:rsid w:val="00DB1AB2"/>
    <w:rsid w:val="00DB1AF4"/>
    <w:rsid w:val="00DB1BF5"/>
    <w:rsid w:val="00DB1C5C"/>
    <w:rsid w:val="00DB2044"/>
    <w:rsid w:val="00DB23A9"/>
    <w:rsid w:val="00DB2752"/>
    <w:rsid w:val="00DB2815"/>
    <w:rsid w:val="00DB28A4"/>
    <w:rsid w:val="00DB28E7"/>
    <w:rsid w:val="00DB2991"/>
    <w:rsid w:val="00DB2AAB"/>
    <w:rsid w:val="00DB2AC5"/>
    <w:rsid w:val="00DB2DBA"/>
    <w:rsid w:val="00DB2F1E"/>
    <w:rsid w:val="00DB31EF"/>
    <w:rsid w:val="00DB36CC"/>
    <w:rsid w:val="00DB37E5"/>
    <w:rsid w:val="00DB3A11"/>
    <w:rsid w:val="00DB3A4F"/>
    <w:rsid w:val="00DB3A8A"/>
    <w:rsid w:val="00DB3B9D"/>
    <w:rsid w:val="00DB3BD0"/>
    <w:rsid w:val="00DB3F15"/>
    <w:rsid w:val="00DB4001"/>
    <w:rsid w:val="00DB4502"/>
    <w:rsid w:val="00DB45BE"/>
    <w:rsid w:val="00DB47C1"/>
    <w:rsid w:val="00DB4999"/>
    <w:rsid w:val="00DB49B6"/>
    <w:rsid w:val="00DB4AFA"/>
    <w:rsid w:val="00DB4CB8"/>
    <w:rsid w:val="00DB4DB0"/>
    <w:rsid w:val="00DB4ECA"/>
    <w:rsid w:val="00DB50DA"/>
    <w:rsid w:val="00DB5297"/>
    <w:rsid w:val="00DB53D0"/>
    <w:rsid w:val="00DB569C"/>
    <w:rsid w:val="00DB5C79"/>
    <w:rsid w:val="00DB5FBA"/>
    <w:rsid w:val="00DB605E"/>
    <w:rsid w:val="00DB6090"/>
    <w:rsid w:val="00DB6A88"/>
    <w:rsid w:val="00DB6C46"/>
    <w:rsid w:val="00DB6CE7"/>
    <w:rsid w:val="00DB6E62"/>
    <w:rsid w:val="00DB7199"/>
    <w:rsid w:val="00DB7531"/>
    <w:rsid w:val="00DB76F9"/>
    <w:rsid w:val="00DB782E"/>
    <w:rsid w:val="00DB78EF"/>
    <w:rsid w:val="00DB7ABC"/>
    <w:rsid w:val="00DB7CBC"/>
    <w:rsid w:val="00DB7DA0"/>
    <w:rsid w:val="00DB7FAC"/>
    <w:rsid w:val="00DC011E"/>
    <w:rsid w:val="00DC0529"/>
    <w:rsid w:val="00DC06B6"/>
    <w:rsid w:val="00DC06C1"/>
    <w:rsid w:val="00DC08C7"/>
    <w:rsid w:val="00DC08D3"/>
    <w:rsid w:val="00DC0CB3"/>
    <w:rsid w:val="00DC107D"/>
    <w:rsid w:val="00DC147A"/>
    <w:rsid w:val="00DC1788"/>
    <w:rsid w:val="00DC18C7"/>
    <w:rsid w:val="00DC1B4E"/>
    <w:rsid w:val="00DC1C55"/>
    <w:rsid w:val="00DC1C7A"/>
    <w:rsid w:val="00DC1DCD"/>
    <w:rsid w:val="00DC1E0D"/>
    <w:rsid w:val="00DC1F2C"/>
    <w:rsid w:val="00DC2039"/>
    <w:rsid w:val="00DC208A"/>
    <w:rsid w:val="00DC20A0"/>
    <w:rsid w:val="00DC2486"/>
    <w:rsid w:val="00DC2BF0"/>
    <w:rsid w:val="00DC2CF7"/>
    <w:rsid w:val="00DC2FB2"/>
    <w:rsid w:val="00DC2FB3"/>
    <w:rsid w:val="00DC3057"/>
    <w:rsid w:val="00DC3169"/>
    <w:rsid w:val="00DC32E7"/>
    <w:rsid w:val="00DC38F1"/>
    <w:rsid w:val="00DC3A6E"/>
    <w:rsid w:val="00DC3FE2"/>
    <w:rsid w:val="00DC407D"/>
    <w:rsid w:val="00DC49A8"/>
    <w:rsid w:val="00DC4A7B"/>
    <w:rsid w:val="00DC4AC9"/>
    <w:rsid w:val="00DC4BA0"/>
    <w:rsid w:val="00DC4D34"/>
    <w:rsid w:val="00DC4E3C"/>
    <w:rsid w:val="00DC50CE"/>
    <w:rsid w:val="00DC515D"/>
    <w:rsid w:val="00DC5360"/>
    <w:rsid w:val="00DC5381"/>
    <w:rsid w:val="00DC5851"/>
    <w:rsid w:val="00DC5E49"/>
    <w:rsid w:val="00DC5E70"/>
    <w:rsid w:val="00DC65BB"/>
    <w:rsid w:val="00DC6796"/>
    <w:rsid w:val="00DC6965"/>
    <w:rsid w:val="00DC69A9"/>
    <w:rsid w:val="00DC6A07"/>
    <w:rsid w:val="00DC6C21"/>
    <w:rsid w:val="00DC6D3C"/>
    <w:rsid w:val="00DC6DE3"/>
    <w:rsid w:val="00DC6E3D"/>
    <w:rsid w:val="00DC7133"/>
    <w:rsid w:val="00DC7258"/>
    <w:rsid w:val="00DC7645"/>
    <w:rsid w:val="00DC7850"/>
    <w:rsid w:val="00DC7B51"/>
    <w:rsid w:val="00DC7EEE"/>
    <w:rsid w:val="00DD0320"/>
    <w:rsid w:val="00DD032E"/>
    <w:rsid w:val="00DD0339"/>
    <w:rsid w:val="00DD0523"/>
    <w:rsid w:val="00DD0E72"/>
    <w:rsid w:val="00DD0F84"/>
    <w:rsid w:val="00DD1121"/>
    <w:rsid w:val="00DD1590"/>
    <w:rsid w:val="00DD1F81"/>
    <w:rsid w:val="00DD1F83"/>
    <w:rsid w:val="00DD2245"/>
    <w:rsid w:val="00DD22A5"/>
    <w:rsid w:val="00DD231C"/>
    <w:rsid w:val="00DD278B"/>
    <w:rsid w:val="00DD2869"/>
    <w:rsid w:val="00DD2880"/>
    <w:rsid w:val="00DD2DC8"/>
    <w:rsid w:val="00DD2E12"/>
    <w:rsid w:val="00DD318D"/>
    <w:rsid w:val="00DD3D0A"/>
    <w:rsid w:val="00DD44A7"/>
    <w:rsid w:val="00DD44BA"/>
    <w:rsid w:val="00DD44E6"/>
    <w:rsid w:val="00DD454F"/>
    <w:rsid w:val="00DD4AC2"/>
    <w:rsid w:val="00DD51B3"/>
    <w:rsid w:val="00DD5484"/>
    <w:rsid w:val="00DD56F7"/>
    <w:rsid w:val="00DD57A7"/>
    <w:rsid w:val="00DD57CE"/>
    <w:rsid w:val="00DD5A97"/>
    <w:rsid w:val="00DD5AFF"/>
    <w:rsid w:val="00DD5C71"/>
    <w:rsid w:val="00DD5D94"/>
    <w:rsid w:val="00DD5DCF"/>
    <w:rsid w:val="00DD66B6"/>
    <w:rsid w:val="00DD67C1"/>
    <w:rsid w:val="00DD696F"/>
    <w:rsid w:val="00DD6D78"/>
    <w:rsid w:val="00DD7109"/>
    <w:rsid w:val="00DD74A3"/>
    <w:rsid w:val="00DD76A7"/>
    <w:rsid w:val="00DD7956"/>
    <w:rsid w:val="00DD79E2"/>
    <w:rsid w:val="00DD7B8C"/>
    <w:rsid w:val="00DE0135"/>
    <w:rsid w:val="00DE01A6"/>
    <w:rsid w:val="00DE046C"/>
    <w:rsid w:val="00DE08D2"/>
    <w:rsid w:val="00DE0935"/>
    <w:rsid w:val="00DE095B"/>
    <w:rsid w:val="00DE0C9D"/>
    <w:rsid w:val="00DE0D19"/>
    <w:rsid w:val="00DE0F8B"/>
    <w:rsid w:val="00DE15B7"/>
    <w:rsid w:val="00DE1B39"/>
    <w:rsid w:val="00DE1E14"/>
    <w:rsid w:val="00DE1F47"/>
    <w:rsid w:val="00DE1F81"/>
    <w:rsid w:val="00DE26E8"/>
    <w:rsid w:val="00DE29C1"/>
    <w:rsid w:val="00DE2B43"/>
    <w:rsid w:val="00DE2F73"/>
    <w:rsid w:val="00DE3129"/>
    <w:rsid w:val="00DE3573"/>
    <w:rsid w:val="00DE3880"/>
    <w:rsid w:val="00DE3A1F"/>
    <w:rsid w:val="00DE3ADF"/>
    <w:rsid w:val="00DE429D"/>
    <w:rsid w:val="00DE43D7"/>
    <w:rsid w:val="00DE44E3"/>
    <w:rsid w:val="00DE4540"/>
    <w:rsid w:val="00DE4555"/>
    <w:rsid w:val="00DE4B32"/>
    <w:rsid w:val="00DE5035"/>
    <w:rsid w:val="00DE503C"/>
    <w:rsid w:val="00DE5120"/>
    <w:rsid w:val="00DE51EB"/>
    <w:rsid w:val="00DE5448"/>
    <w:rsid w:val="00DE5A48"/>
    <w:rsid w:val="00DE5DB3"/>
    <w:rsid w:val="00DE5F6E"/>
    <w:rsid w:val="00DE65AE"/>
    <w:rsid w:val="00DE66CF"/>
    <w:rsid w:val="00DE6722"/>
    <w:rsid w:val="00DE67B5"/>
    <w:rsid w:val="00DE6A5D"/>
    <w:rsid w:val="00DE6DBD"/>
    <w:rsid w:val="00DE7001"/>
    <w:rsid w:val="00DE70F7"/>
    <w:rsid w:val="00DE7373"/>
    <w:rsid w:val="00DE757E"/>
    <w:rsid w:val="00DE7781"/>
    <w:rsid w:val="00DE79AD"/>
    <w:rsid w:val="00DE7B2D"/>
    <w:rsid w:val="00DF0177"/>
    <w:rsid w:val="00DF0418"/>
    <w:rsid w:val="00DF061C"/>
    <w:rsid w:val="00DF0680"/>
    <w:rsid w:val="00DF1060"/>
    <w:rsid w:val="00DF124C"/>
    <w:rsid w:val="00DF1286"/>
    <w:rsid w:val="00DF1367"/>
    <w:rsid w:val="00DF13B2"/>
    <w:rsid w:val="00DF1511"/>
    <w:rsid w:val="00DF15B9"/>
    <w:rsid w:val="00DF15DE"/>
    <w:rsid w:val="00DF1709"/>
    <w:rsid w:val="00DF1754"/>
    <w:rsid w:val="00DF17EE"/>
    <w:rsid w:val="00DF187F"/>
    <w:rsid w:val="00DF18E8"/>
    <w:rsid w:val="00DF1D61"/>
    <w:rsid w:val="00DF1F3F"/>
    <w:rsid w:val="00DF23A3"/>
    <w:rsid w:val="00DF2752"/>
    <w:rsid w:val="00DF27A9"/>
    <w:rsid w:val="00DF283D"/>
    <w:rsid w:val="00DF286F"/>
    <w:rsid w:val="00DF295F"/>
    <w:rsid w:val="00DF2994"/>
    <w:rsid w:val="00DF2D4F"/>
    <w:rsid w:val="00DF2DF2"/>
    <w:rsid w:val="00DF3757"/>
    <w:rsid w:val="00DF377D"/>
    <w:rsid w:val="00DF3999"/>
    <w:rsid w:val="00DF3A31"/>
    <w:rsid w:val="00DF4176"/>
    <w:rsid w:val="00DF437A"/>
    <w:rsid w:val="00DF4988"/>
    <w:rsid w:val="00DF4A0E"/>
    <w:rsid w:val="00DF4C1D"/>
    <w:rsid w:val="00DF4CA9"/>
    <w:rsid w:val="00DF4CCC"/>
    <w:rsid w:val="00DF4DBE"/>
    <w:rsid w:val="00DF508B"/>
    <w:rsid w:val="00DF521A"/>
    <w:rsid w:val="00DF5528"/>
    <w:rsid w:val="00DF554B"/>
    <w:rsid w:val="00DF55B0"/>
    <w:rsid w:val="00DF55EE"/>
    <w:rsid w:val="00DF596C"/>
    <w:rsid w:val="00DF5ABC"/>
    <w:rsid w:val="00DF5C3C"/>
    <w:rsid w:val="00DF5FE1"/>
    <w:rsid w:val="00DF60AC"/>
    <w:rsid w:val="00DF64D2"/>
    <w:rsid w:val="00DF64DC"/>
    <w:rsid w:val="00DF6A45"/>
    <w:rsid w:val="00DF6E88"/>
    <w:rsid w:val="00DF6EC8"/>
    <w:rsid w:val="00DF718B"/>
    <w:rsid w:val="00DF72B9"/>
    <w:rsid w:val="00DF7328"/>
    <w:rsid w:val="00DF7596"/>
    <w:rsid w:val="00DF7C7C"/>
    <w:rsid w:val="00DF7C9A"/>
    <w:rsid w:val="00E002EA"/>
    <w:rsid w:val="00E00528"/>
    <w:rsid w:val="00E0084A"/>
    <w:rsid w:val="00E00F40"/>
    <w:rsid w:val="00E00FA4"/>
    <w:rsid w:val="00E01394"/>
    <w:rsid w:val="00E013EC"/>
    <w:rsid w:val="00E01517"/>
    <w:rsid w:val="00E01B31"/>
    <w:rsid w:val="00E01B95"/>
    <w:rsid w:val="00E01D3E"/>
    <w:rsid w:val="00E0235E"/>
    <w:rsid w:val="00E02370"/>
    <w:rsid w:val="00E02B7A"/>
    <w:rsid w:val="00E02C02"/>
    <w:rsid w:val="00E03098"/>
    <w:rsid w:val="00E033FF"/>
    <w:rsid w:val="00E0357B"/>
    <w:rsid w:val="00E03B80"/>
    <w:rsid w:val="00E03BAC"/>
    <w:rsid w:val="00E03C32"/>
    <w:rsid w:val="00E03C4F"/>
    <w:rsid w:val="00E03EAC"/>
    <w:rsid w:val="00E04117"/>
    <w:rsid w:val="00E041A5"/>
    <w:rsid w:val="00E04309"/>
    <w:rsid w:val="00E0431A"/>
    <w:rsid w:val="00E04439"/>
    <w:rsid w:val="00E04A62"/>
    <w:rsid w:val="00E04A9D"/>
    <w:rsid w:val="00E04BF2"/>
    <w:rsid w:val="00E04CA8"/>
    <w:rsid w:val="00E0512F"/>
    <w:rsid w:val="00E051C7"/>
    <w:rsid w:val="00E0567C"/>
    <w:rsid w:val="00E0583F"/>
    <w:rsid w:val="00E05D04"/>
    <w:rsid w:val="00E060EF"/>
    <w:rsid w:val="00E0652D"/>
    <w:rsid w:val="00E06721"/>
    <w:rsid w:val="00E068D3"/>
    <w:rsid w:val="00E06C1D"/>
    <w:rsid w:val="00E06CD8"/>
    <w:rsid w:val="00E06D74"/>
    <w:rsid w:val="00E06E6F"/>
    <w:rsid w:val="00E06E7C"/>
    <w:rsid w:val="00E07173"/>
    <w:rsid w:val="00E07401"/>
    <w:rsid w:val="00E07A8D"/>
    <w:rsid w:val="00E07E8E"/>
    <w:rsid w:val="00E07FB3"/>
    <w:rsid w:val="00E105E0"/>
    <w:rsid w:val="00E10607"/>
    <w:rsid w:val="00E1073B"/>
    <w:rsid w:val="00E11055"/>
    <w:rsid w:val="00E1117C"/>
    <w:rsid w:val="00E11528"/>
    <w:rsid w:val="00E11C12"/>
    <w:rsid w:val="00E11C17"/>
    <w:rsid w:val="00E11E9A"/>
    <w:rsid w:val="00E11FA0"/>
    <w:rsid w:val="00E12282"/>
    <w:rsid w:val="00E1246A"/>
    <w:rsid w:val="00E12D85"/>
    <w:rsid w:val="00E1343C"/>
    <w:rsid w:val="00E13603"/>
    <w:rsid w:val="00E1366E"/>
    <w:rsid w:val="00E1399C"/>
    <w:rsid w:val="00E13A6B"/>
    <w:rsid w:val="00E13BB6"/>
    <w:rsid w:val="00E13C04"/>
    <w:rsid w:val="00E13EB9"/>
    <w:rsid w:val="00E15031"/>
    <w:rsid w:val="00E150E2"/>
    <w:rsid w:val="00E15352"/>
    <w:rsid w:val="00E153A6"/>
    <w:rsid w:val="00E15941"/>
    <w:rsid w:val="00E15CD9"/>
    <w:rsid w:val="00E15E2C"/>
    <w:rsid w:val="00E16050"/>
    <w:rsid w:val="00E1617F"/>
    <w:rsid w:val="00E16382"/>
    <w:rsid w:val="00E1639D"/>
    <w:rsid w:val="00E16655"/>
    <w:rsid w:val="00E1674F"/>
    <w:rsid w:val="00E1690F"/>
    <w:rsid w:val="00E169AA"/>
    <w:rsid w:val="00E16B47"/>
    <w:rsid w:val="00E16D4C"/>
    <w:rsid w:val="00E172DE"/>
    <w:rsid w:val="00E1737D"/>
    <w:rsid w:val="00E174EE"/>
    <w:rsid w:val="00E17614"/>
    <w:rsid w:val="00E17C21"/>
    <w:rsid w:val="00E17CB8"/>
    <w:rsid w:val="00E17DE0"/>
    <w:rsid w:val="00E17E99"/>
    <w:rsid w:val="00E20075"/>
    <w:rsid w:val="00E2011B"/>
    <w:rsid w:val="00E20308"/>
    <w:rsid w:val="00E20339"/>
    <w:rsid w:val="00E2035D"/>
    <w:rsid w:val="00E20395"/>
    <w:rsid w:val="00E204F2"/>
    <w:rsid w:val="00E20657"/>
    <w:rsid w:val="00E20976"/>
    <w:rsid w:val="00E20978"/>
    <w:rsid w:val="00E20B0D"/>
    <w:rsid w:val="00E20EA6"/>
    <w:rsid w:val="00E21298"/>
    <w:rsid w:val="00E213C7"/>
    <w:rsid w:val="00E2160C"/>
    <w:rsid w:val="00E21AE8"/>
    <w:rsid w:val="00E21D02"/>
    <w:rsid w:val="00E21D6D"/>
    <w:rsid w:val="00E21EF8"/>
    <w:rsid w:val="00E224D1"/>
    <w:rsid w:val="00E226E2"/>
    <w:rsid w:val="00E22B1D"/>
    <w:rsid w:val="00E22B5A"/>
    <w:rsid w:val="00E22C24"/>
    <w:rsid w:val="00E22EC3"/>
    <w:rsid w:val="00E2300F"/>
    <w:rsid w:val="00E23D24"/>
    <w:rsid w:val="00E23D88"/>
    <w:rsid w:val="00E240DB"/>
    <w:rsid w:val="00E24110"/>
    <w:rsid w:val="00E241F7"/>
    <w:rsid w:val="00E243AA"/>
    <w:rsid w:val="00E2463E"/>
    <w:rsid w:val="00E24C87"/>
    <w:rsid w:val="00E2503E"/>
    <w:rsid w:val="00E2504B"/>
    <w:rsid w:val="00E2516F"/>
    <w:rsid w:val="00E2540B"/>
    <w:rsid w:val="00E25413"/>
    <w:rsid w:val="00E254A1"/>
    <w:rsid w:val="00E254BC"/>
    <w:rsid w:val="00E2559A"/>
    <w:rsid w:val="00E25625"/>
    <w:rsid w:val="00E25AA5"/>
    <w:rsid w:val="00E26005"/>
    <w:rsid w:val="00E260B9"/>
    <w:rsid w:val="00E262B2"/>
    <w:rsid w:val="00E26552"/>
    <w:rsid w:val="00E266A6"/>
    <w:rsid w:val="00E26838"/>
    <w:rsid w:val="00E2703C"/>
    <w:rsid w:val="00E272FD"/>
    <w:rsid w:val="00E2757F"/>
    <w:rsid w:val="00E275B4"/>
    <w:rsid w:val="00E27683"/>
    <w:rsid w:val="00E276C9"/>
    <w:rsid w:val="00E27C02"/>
    <w:rsid w:val="00E27E4D"/>
    <w:rsid w:val="00E27E9E"/>
    <w:rsid w:val="00E3013F"/>
    <w:rsid w:val="00E3054C"/>
    <w:rsid w:val="00E306AF"/>
    <w:rsid w:val="00E306DB"/>
    <w:rsid w:val="00E30C28"/>
    <w:rsid w:val="00E313AC"/>
    <w:rsid w:val="00E31A84"/>
    <w:rsid w:val="00E31AA0"/>
    <w:rsid w:val="00E31AF8"/>
    <w:rsid w:val="00E31F43"/>
    <w:rsid w:val="00E31FB7"/>
    <w:rsid w:val="00E3211C"/>
    <w:rsid w:val="00E321B6"/>
    <w:rsid w:val="00E326A0"/>
    <w:rsid w:val="00E32813"/>
    <w:rsid w:val="00E32B58"/>
    <w:rsid w:val="00E32BB9"/>
    <w:rsid w:val="00E32C61"/>
    <w:rsid w:val="00E32EE4"/>
    <w:rsid w:val="00E32FD3"/>
    <w:rsid w:val="00E33531"/>
    <w:rsid w:val="00E336BC"/>
    <w:rsid w:val="00E33864"/>
    <w:rsid w:val="00E3393A"/>
    <w:rsid w:val="00E33BC1"/>
    <w:rsid w:val="00E33C7F"/>
    <w:rsid w:val="00E33C92"/>
    <w:rsid w:val="00E33DA9"/>
    <w:rsid w:val="00E33E62"/>
    <w:rsid w:val="00E344A8"/>
    <w:rsid w:val="00E34644"/>
    <w:rsid w:val="00E34C50"/>
    <w:rsid w:val="00E34FA7"/>
    <w:rsid w:val="00E3534E"/>
    <w:rsid w:val="00E355A8"/>
    <w:rsid w:val="00E3576A"/>
    <w:rsid w:val="00E35866"/>
    <w:rsid w:val="00E35A65"/>
    <w:rsid w:val="00E35FB6"/>
    <w:rsid w:val="00E3602A"/>
    <w:rsid w:val="00E360B5"/>
    <w:rsid w:val="00E36621"/>
    <w:rsid w:val="00E36764"/>
    <w:rsid w:val="00E36AC7"/>
    <w:rsid w:val="00E36BE5"/>
    <w:rsid w:val="00E36E1C"/>
    <w:rsid w:val="00E3723D"/>
    <w:rsid w:val="00E3726C"/>
    <w:rsid w:val="00E373AB"/>
    <w:rsid w:val="00E3741D"/>
    <w:rsid w:val="00E3749F"/>
    <w:rsid w:val="00E3751B"/>
    <w:rsid w:val="00E3768D"/>
    <w:rsid w:val="00E376CF"/>
    <w:rsid w:val="00E37CCF"/>
    <w:rsid w:val="00E40483"/>
    <w:rsid w:val="00E405A3"/>
    <w:rsid w:val="00E407B4"/>
    <w:rsid w:val="00E408AD"/>
    <w:rsid w:val="00E40B67"/>
    <w:rsid w:val="00E40C7F"/>
    <w:rsid w:val="00E40CFA"/>
    <w:rsid w:val="00E40CFC"/>
    <w:rsid w:val="00E40DDD"/>
    <w:rsid w:val="00E40EFA"/>
    <w:rsid w:val="00E410CA"/>
    <w:rsid w:val="00E413E3"/>
    <w:rsid w:val="00E41407"/>
    <w:rsid w:val="00E41433"/>
    <w:rsid w:val="00E414B6"/>
    <w:rsid w:val="00E415EE"/>
    <w:rsid w:val="00E41B88"/>
    <w:rsid w:val="00E41F77"/>
    <w:rsid w:val="00E4227D"/>
    <w:rsid w:val="00E42673"/>
    <w:rsid w:val="00E4270C"/>
    <w:rsid w:val="00E42A7D"/>
    <w:rsid w:val="00E42C62"/>
    <w:rsid w:val="00E42CC6"/>
    <w:rsid w:val="00E42CDD"/>
    <w:rsid w:val="00E43307"/>
    <w:rsid w:val="00E433F2"/>
    <w:rsid w:val="00E4382C"/>
    <w:rsid w:val="00E43894"/>
    <w:rsid w:val="00E43D3B"/>
    <w:rsid w:val="00E43DAF"/>
    <w:rsid w:val="00E43F66"/>
    <w:rsid w:val="00E44172"/>
    <w:rsid w:val="00E44199"/>
    <w:rsid w:val="00E44296"/>
    <w:rsid w:val="00E44351"/>
    <w:rsid w:val="00E443EF"/>
    <w:rsid w:val="00E447C6"/>
    <w:rsid w:val="00E44A82"/>
    <w:rsid w:val="00E4508D"/>
    <w:rsid w:val="00E454EC"/>
    <w:rsid w:val="00E455BA"/>
    <w:rsid w:val="00E45629"/>
    <w:rsid w:val="00E4586A"/>
    <w:rsid w:val="00E45D31"/>
    <w:rsid w:val="00E45FB2"/>
    <w:rsid w:val="00E46610"/>
    <w:rsid w:val="00E467DA"/>
    <w:rsid w:val="00E46D82"/>
    <w:rsid w:val="00E47159"/>
    <w:rsid w:val="00E47492"/>
    <w:rsid w:val="00E4750B"/>
    <w:rsid w:val="00E4755D"/>
    <w:rsid w:val="00E475F9"/>
    <w:rsid w:val="00E4765A"/>
    <w:rsid w:val="00E477BD"/>
    <w:rsid w:val="00E4784A"/>
    <w:rsid w:val="00E47886"/>
    <w:rsid w:val="00E47CAF"/>
    <w:rsid w:val="00E47E3B"/>
    <w:rsid w:val="00E502DF"/>
    <w:rsid w:val="00E5046B"/>
    <w:rsid w:val="00E504EF"/>
    <w:rsid w:val="00E507D7"/>
    <w:rsid w:val="00E50AF8"/>
    <w:rsid w:val="00E50C11"/>
    <w:rsid w:val="00E50D67"/>
    <w:rsid w:val="00E50ED0"/>
    <w:rsid w:val="00E50FAE"/>
    <w:rsid w:val="00E51395"/>
    <w:rsid w:val="00E5164E"/>
    <w:rsid w:val="00E5174C"/>
    <w:rsid w:val="00E51AA2"/>
    <w:rsid w:val="00E51B26"/>
    <w:rsid w:val="00E52010"/>
    <w:rsid w:val="00E525A6"/>
    <w:rsid w:val="00E52C5A"/>
    <w:rsid w:val="00E52DD0"/>
    <w:rsid w:val="00E53952"/>
    <w:rsid w:val="00E5398A"/>
    <w:rsid w:val="00E53BFB"/>
    <w:rsid w:val="00E54028"/>
    <w:rsid w:val="00E54394"/>
    <w:rsid w:val="00E54B5E"/>
    <w:rsid w:val="00E54D54"/>
    <w:rsid w:val="00E54D6B"/>
    <w:rsid w:val="00E54DE1"/>
    <w:rsid w:val="00E54EDB"/>
    <w:rsid w:val="00E550AC"/>
    <w:rsid w:val="00E550BE"/>
    <w:rsid w:val="00E55288"/>
    <w:rsid w:val="00E55517"/>
    <w:rsid w:val="00E5596F"/>
    <w:rsid w:val="00E55B50"/>
    <w:rsid w:val="00E55C67"/>
    <w:rsid w:val="00E55CD9"/>
    <w:rsid w:val="00E55DC7"/>
    <w:rsid w:val="00E55EC1"/>
    <w:rsid w:val="00E564E2"/>
    <w:rsid w:val="00E56A2D"/>
    <w:rsid w:val="00E571D2"/>
    <w:rsid w:val="00E574D5"/>
    <w:rsid w:val="00E57531"/>
    <w:rsid w:val="00E5756E"/>
    <w:rsid w:val="00E578D8"/>
    <w:rsid w:val="00E579AC"/>
    <w:rsid w:val="00E57A1E"/>
    <w:rsid w:val="00E57DEE"/>
    <w:rsid w:val="00E57E66"/>
    <w:rsid w:val="00E603AB"/>
    <w:rsid w:val="00E6049E"/>
    <w:rsid w:val="00E60C04"/>
    <w:rsid w:val="00E61094"/>
    <w:rsid w:val="00E61414"/>
    <w:rsid w:val="00E61625"/>
    <w:rsid w:val="00E61DC1"/>
    <w:rsid w:val="00E6209D"/>
    <w:rsid w:val="00E62264"/>
    <w:rsid w:val="00E62765"/>
    <w:rsid w:val="00E627DB"/>
    <w:rsid w:val="00E63469"/>
    <w:rsid w:val="00E63492"/>
    <w:rsid w:val="00E63508"/>
    <w:rsid w:val="00E635D9"/>
    <w:rsid w:val="00E637B8"/>
    <w:rsid w:val="00E63B43"/>
    <w:rsid w:val="00E63CFB"/>
    <w:rsid w:val="00E63EB3"/>
    <w:rsid w:val="00E63EEA"/>
    <w:rsid w:val="00E64104"/>
    <w:rsid w:val="00E6426D"/>
    <w:rsid w:val="00E64717"/>
    <w:rsid w:val="00E647DD"/>
    <w:rsid w:val="00E64A37"/>
    <w:rsid w:val="00E64C68"/>
    <w:rsid w:val="00E64FE6"/>
    <w:rsid w:val="00E6501D"/>
    <w:rsid w:val="00E65123"/>
    <w:rsid w:val="00E652A9"/>
    <w:rsid w:val="00E654CF"/>
    <w:rsid w:val="00E65587"/>
    <w:rsid w:val="00E6590E"/>
    <w:rsid w:val="00E65A2A"/>
    <w:rsid w:val="00E65AC8"/>
    <w:rsid w:val="00E65BB1"/>
    <w:rsid w:val="00E65F6D"/>
    <w:rsid w:val="00E65F9B"/>
    <w:rsid w:val="00E6614B"/>
    <w:rsid w:val="00E661AE"/>
    <w:rsid w:val="00E66254"/>
    <w:rsid w:val="00E66442"/>
    <w:rsid w:val="00E666EE"/>
    <w:rsid w:val="00E66707"/>
    <w:rsid w:val="00E669C3"/>
    <w:rsid w:val="00E66B4F"/>
    <w:rsid w:val="00E66F3E"/>
    <w:rsid w:val="00E67287"/>
    <w:rsid w:val="00E67ED5"/>
    <w:rsid w:val="00E67F08"/>
    <w:rsid w:val="00E67F2E"/>
    <w:rsid w:val="00E700D5"/>
    <w:rsid w:val="00E701F0"/>
    <w:rsid w:val="00E70494"/>
    <w:rsid w:val="00E70507"/>
    <w:rsid w:val="00E70808"/>
    <w:rsid w:val="00E70928"/>
    <w:rsid w:val="00E70A8A"/>
    <w:rsid w:val="00E70B3A"/>
    <w:rsid w:val="00E7139D"/>
    <w:rsid w:val="00E713FF"/>
    <w:rsid w:val="00E71546"/>
    <w:rsid w:val="00E71717"/>
    <w:rsid w:val="00E7174E"/>
    <w:rsid w:val="00E71813"/>
    <w:rsid w:val="00E71B27"/>
    <w:rsid w:val="00E721A6"/>
    <w:rsid w:val="00E7248D"/>
    <w:rsid w:val="00E729DE"/>
    <w:rsid w:val="00E72AB9"/>
    <w:rsid w:val="00E72B3E"/>
    <w:rsid w:val="00E72F35"/>
    <w:rsid w:val="00E7357F"/>
    <w:rsid w:val="00E73597"/>
    <w:rsid w:val="00E735FD"/>
    <w:rsid w:val="00E73751"/>
    <w:rsid w:val="00E73988"/>
    <w:rsid w:val="00E73BBE"/>
    <w:rsid w:val="00E73E1B"/>
    <w:rsid w:val="00E73EF0"/>
    <w:rsid w:val="00E73FFB"/>
    <w:rsid w:val="00E74003"/>
    <w:rsid w:val="00E745DC"/>
    <w:rsid w:val="00E74698"/>
    <w:rsid w:val="00E749F5"/>
    <w:rsid w:val="00E74EF9"/>
    <w:rsid w:val="00E74F4E"/>
    <w:rsid w:val="00E74F71"/>
    <w:rsid w:val="00E75040"/>
    <w:rsid w:val="00E75438"/>
    <w:rsid w:val="00E75791"/>
    <w:rsid w:val="00E75AA4"/>
    <w:rsid w:val="00E75F65"/>
    <w:rsid w:val="00E760C8"/>
    <w:rsid w:val="00E76270"/>
    <w:rsid w:val="00E7634F"/>
    <w:rsid w:val="00E76356"/>
    <w:rsid w:val="00E76382"/>
    <w:rsid w:val="00E7656A"/>
    <w:rsid w:val="00E77368"/>
    <w:rsid w:val="00E773F9"/>
    <w:rsid w:val="00E77450"/>
    <w:rsid w:val="00E77541"/>
    <w:rsid w:val="00E775B7"/>
    <w:rsid w:val="00E7787C"/>
    <w:rsid w:val="00E778C6"/>
    <w:rsid w:val="00E77AFB"/>
    <w:rsid w:val="00E77C72"/>
    <w:rsid w:val="00E77C8A"/>
    <w:rsid w:val="00E77C92"/>
    <w:rsid w:val="00E77F69"/>
    <w:rsid w:val="00E77F8B"/>
    <w:rsid w:val="00E802B3"/>
    <w:rsid w:val="00E8035C"/>
    <w:rsid w:val="00E80CD4"/>
    <w:rsid w:val="00E80D66"/>
    <w:rsid w:val="00E80E8A"/>
    <w:rsid w:val="00E81287"/>
    <w:rsid w:val="00E812E8"/>
    <w:rsid w:val="00E81364"/>
    <w:rsid w:val="00E81A92"/>
    <w:rsid w:val="00E81AEC"/>
    <w:rsid w:val="00E81B0A"/>
    <w:rsid w:val="00E81B88"/>
    <w:rsid w:val="00E81FDC"/>
    <w:rsid w:val="00E82075"/>
    <w:rsid w:val="00E821FF"/>
    <w:rsid w:val="00E82380"/>
    <w:rsid w:val="00E8244F"/>
    <w:rsid w:val="00E82701"/>
    <w:rsid w:val="00E8272E"/>
    <w:rsid w:val="00E827DD"/>
    <w:rsid w:val="00E828F7"/>
    <w:rsid w:val="00E829C9"/>
    <w:rsid w:val="00E82CB9"/>
    <w:rsid w:val="00E82E5E"/>
    <w:rsid w:val="00E82F84"/>
    <w:rsid w:val="00E83123"/>
    <w:rsid w:val="00E831BD"/>
    <w:rsid w:val="00E83647"/>
    <w:rsid w:val="00E836F4"/>
    <w:rsid w:val="00E83844"/>
    <w:rsid w:val="00E83845"/>
    <w:rsid w:val="00E83B3A"/>
    <w:rsid w:val="00E83BE9"/>
    <w:rsid w:val="00E83E29"/>
    <w:rsid w:val="00E83EA9"/>
    <w:rsid w:val="00E84445"/>
    <w:rsid w:val="00E84754"/>
    <w:rsid w:val="00E84972"/>
    <w:rsid w:val="00E84D14"/>
    <w:rsid w:val="00E8516F"/>
    <w:rsid w:val="00E85387"/>
    <w:rsid w:val="00E855E9"/>
    <w:rsid w:val="00E858CA"/>
    <w:rsid w:val="00E85C36"/>
    <w:rsid w:val="00E85E8D"/>
    <w:rsid w:val="00E860E0"/>
    <w:rsid w:val="00E86244"/>
    <w:rsid w:val="00E863DE"/>
    <w:rsid w:val="00E864A8"/>
    <w:rsid w:val="00E86863"/>
    <w:rsid w:val="00E86ADB"/>
    <w:rsid w:val="00E86DB6"/>
    <w:rsid w:val="00E871A4"/>
    <w:rsid w:val="00E87B23"/>
    <w:rsid w:val="00E90BC8"/>
    <w:rsid w:val="00E91387"/>
    <w:rsid w:val="00E9159E"/>
    <w:rsid w:val="00E915B2"/>
    <w:rsid w:val="00E91812"/>
    <w:rsid w:val="00E92520"/>
    <w:rsid w:val="00E925F5"/>
    <w:rsid w:val="00E92937"/>
    <w:rsid w:val="00E92A63"/>
    <w:rsid w:val="00E92AF6"/>
    <w:rsid w:val="00E92E65"/>
    <w:rsid w:val="00E930B9"/>
    <w:rsid w:val="00E9318A"/>
    <w:rsid w:val="00E9342F"/>
    <w:rsid w:val="00E9356B"/>
    <w:rsid w:val="00E9386F"/>
    <w:rsid w:val="00E93F6A"/>
    <w:rsid w:val="00E94143"/>
    <w:rsid w:val="00E94264"/>
    <w:rsid w:val="00E943AB"/>
    <w:rsid w:val="00E943B9"/>
    <w:rsid w:val="00E9457A"/>
    <w:rsid w:val="00E94FD2"/>
    <w:rsid w:val="00E9512A"/>
    <w:rsid w:val="00E95492"/>
    <w:rsid w:val="00E955F8"/>
    <w:rsid w:val="00E957C8"/>
    <w:rsid w:val="00E961BC"/>
    <w:rsid w:val="00E963F4"/>
    <w:rsid w:val="00E964E1"/>
    <w:rsid w:val="00E96E3A"/>
    <w:rsid w:val="00E96FDD"/>
    <w:rsid w:val="00E976DF"/>
    <w:rsid w:val="00E97862"/>
    <w:rsid w:val="00E97875"/>
    <w:rsid w:val="00E97BD5"/>
    <w:rsid w:val="00E97D41"/>
    <w:rsid w:val="00EA0068"/>
    <w:rsid w:val="00EA0924"/>
    <w:rsid w:val="00EA0C41"/>
    <w:rsid w:val="00EA0CA5"/>
    <w:rsid w:val="00EA0DDE"/>
    <w:rsid w:val="00EA0DED"/>
    <w:rsid w:val="00EA0EB3"/>
    <w:rsid w:val="00EA11DE"/>
    <w:rsid w:val="00EA14DC"/>
    <w:rsid w:val="00EA1650"/>
    <w:rsid w:val="00EA173F"/>
    <w:rsid w:val="00EA17B1"/>
    <w:rsid w:val="00EA1BA5"/>
    <w:rsid w:val="00EA1C86"/>
    <w:rsid w:val="00EA2133"/>
    <w:rsid w:val="00EA2364"/>
    <w:rsid w:val="00EA23B2"/>
    <w:rsid w:val="00EA24A5"/>
    <w:rsid w:val="00EA24EB"/>
    <w:rsid w:val="00EA253F"/>
    <w:rsid w:val="00EA2873"/>
    <w:rsid w:val="00EA2952"/>
    <w:rsid w:val="00EA29FB"/>
    <w:rsid w:val="00EA2AEE"/>
    <w:rsid w:val="00EA2CEC"/>
    <w:rsid w:val="00EA2E18"/>
    <w:rsid w:val="00EA2EE5"/>
    <w:rsid w:val="00EA309E"/>
    <w:rsid w:val="00EA3D05"/>
    <w:rsid w:val="00EA3E73"/>
    <w:rsid w:val="00EA3E9F"/>
    <w:rsid w:val="00EA4095"/>
    <w:rsid w:val="00EA4284"/>
    <w:rsid w:val="00EA45D2"/>
    <w:rsid w:val="00EA47CA"/>
    <w:rsid w:val="00EA4B0B"/>
    <w:rsid w:val="00EA4B2C"/>
    <w:rsid w:val="00EA4E6A"/>
    <w:rsid w:val="00EA4FF8"/>
    <w:rsid w:val="00EA52B2"/>
    <w:rsid w:val="00EA545B"/>
    <w:rsid w:val="00EA57BC"/>
    <w:rsid w:val="00EA57C4"/>
    <w:rsid w:val="00EA5CE1"/>
    <w:rsid w:val="00EA5D4E"/>
    <w:rsid w:val="00EA5E33"/>
    <w:rsid w:val="00EA5E49"/>
    <w:rsid w:val="00EA6014"/>
    <w:rsid w:val="00EA624C"/>
    <w:rsid w:val="00EA6993"/>
    <w:rsid w:val="00EA6B01"/>
    <w:rsid w:val="00EA6B13"/>
    <w:rsid w:val="00EA6C1D"/>
    <w:rsid w:val="00EA6E1E"/>
    <w:rsid w:val="00EA6E7C"/>
    <w:rsid w:val="00EA7831"/>
    <w:rsid w:val="00EA78CB"/>
    <w:rsid w:val="00EA7AF9"/>
    <w:rsid w:val="00EA7D6D"/>
    <w:rsid w:val="00EA7E9B"/>
    <w:rsid w:val="00EB01DA"/>
    <w:rsid w:val="00EB02BE"/>
    <w:rsid w:val="00EB04C5"/>
    <w:rsid w:val="00EB08F3"/>
    <w:rsid w:val="00EB0B08"/>
    <w:rsid w:val="00EB0CF8"/>
    <w:rsid w:val="00EB0D29"/>
    <w:rsid w:val="00EB0DC4"/>
    <w:rsid w:val="00EB10D1"/>
    <w:rsid w:val="00EB1186"/>
    <w:rsid w:val="00EB139D"/>
    <w:rsid w:val="00EB1A63"/>
    <w:rsid w:val="00EB1BD0"/>
    <w:rsid w:val="00EB1DDA"/>
    <w:rsid w:val="00EB1F3C"/>
    <w:rsid w:val="00EB1FA9"/>
    <w:rsid w:val="00EB2258"/>
    <w:rsid w:val="00EB22D4"/>
    <w:rsid w:val="00EB24AC"/>
    <w:rsid w:val="00EB2A47"/>
    <w:rsid w:val="00EB2C61"/>
    <w:rsid w:val="00EB2D31"/>
    <w:rsid w:val="00EB33F3"/>
    <w:rsid w:val="00EB34F4"/>
    <w:rsid w:val="00EB356A"/>
    <w:rsid w:val="00EB3704"/>
    <w:rsid w:val="00EB3963"/>
    <w:rsid w:val="00EB3964"/>
    <w:rsid w:val="00EB39EB"/>
    <w:rsid w:val="00EB3A88"/>
    <w:rsid w:val="00EB3BCF"/>
    <w:rsid w:val="00EB3BDA"/>
    <w:rsid w:val="00EB3F4D"/>
    <w:rsid w:val="00EB43E4"/>
    <w:rsid w:val="00EB4485"/>
    <w:rsid w:val="00EB4863"/>
    <w:rsid w:val="00EB4928"/>
    <w:rsid w:val="00EB4EE8"/>
    <w:rsid w:val="00EB4F19"/>
    <w:rsid w:val="00EB4F7F"/>
    <w:rsid w:val="00EB5360"/>
    <w:rsid w:val="00EB5781"/>
    <w:rsid w:val="00EB5B1C"/>
    <w:rsid w:val="00EB60F5"/>
    <w:rsid w:val="00EB6185"/>
    <w:rsid w:val="00EB64D0"/>
    <w:rsid w:val="00EB659E"/>
    <w:rsid w:val="00EB6706"/>
    <w:rsid w:val="00EB6981"/>
    <w:rsid w:val="00EB6B1F"/>
    <w:rsid w:val="00EB6F87"/>
    <w:rsid w:val="00EB70D3"/>
    <w:rsid w:val="00EB70DE"/>
    <w:rsid w:val="00EB7213"/>
    <w:rsid w:val="00EB7394"/>
    <w:rsid w:val="00EB74BE"/>
    <w:rsid w:val="00EB7521"/>
    <w:rsid w:val="00EB7546"/>
    <w:rsid w:val="00EB764E"/>
    <w:rsid w:val="00EB76F3"/>
    <w:rsid w:val="00EB7744"/>
    <w:rsid w:val="00EB7776"/>
    <w:rsid w:val="00EB792E"/>
    <w:rsid w:val="00EB7940"/>
    <w:rsid w:val="00EB7967"/>
    <w:rsid w:val="00EB7F21"/>
    <w:rsid w:val="00EB7FD4"/>
    <w:rsid w:val="00EC0035"/>
    <w:rsid w:val="00EC0A85"/>
    <w:rsid w:val="00EC0B24"/>
    <w:rsid w:val="00EC0ED8"/>
    <w:rsid w:val="00EC127A"/>
    <w:rsid w:val="00EC144D"/>
    <w:rsid w:val="00EC1948"/>
    <w:rsid w:val="00EC1966"/>
    <w:rsid w:val="00EC19A6"/>
    <w:rsid w:val="00EC1CAE"/>
    <w:rsid w:val="00EC1E86"/>
    <w:rsid w:val="00EC1E9E"/>
    <w:rsid w:val="00EC1F75"/>
    <w:rsid w:val="00EC1FC0"/>
    <w:rsid w:val="00EC2036"/>
    <w:rsid w:val="00EC2084"/>
    <w:rsid w:val="00EC216F"/>
    <w:rsid w:val="00EC21DB"/>
    <w:rsid w:val="00EC2224"/>
    <w:rsid w:val="00EC2548"/>
    <w:rsid w:val="00EC2A0E"/>
    <w:rsid w:val="00EC2D3E"/>
    <w:rsid w:val="00EC3193"/>
    <w:rsid w:val="00EC3912"/>
    <w:rsid w:val="00EC39CB"/>
    <w:rsid w:val="00EC3CDB"/>
    <w:rsid w:val="00EC3D0E"/>
    <w:rsid w:val="00EC4140"/>
    <w:rsid w:val="00EC4152"/>
    <w:rsid w:val="00EC429E"/>
    <w:rsid w:val="00EC4451"/>
    <w:rsid w:val="00EC4619"/>
    <w:rsid w:val="00EC462E"/>
    <w:rsid w:val="00EC472E"/>
    <w:rsid w:val="00EC4BA0"/>
    <w:rsid w:val="00EC4D6F"/>
    <w:rsid w:val="00EC4E13"/>
    <w:rsid w:val="00EC4F9D"/>
    <w:rsid w:val="00EC519D"/>
    <w:rsid w:val="00EC5751"/>
    <w:rsid w:val="00EC5D32"/>
    <w:rsid w:val="00EC5D3F"/>
    <w:rsid w:val="00EC5E6B"/>
    <w:rsid w:val="00EC63C5"/>
    <w:rsid w:val="00EC64D6"/>
    <w:rsid w:val="00EC66C7"/>
    <w:rsid w:val="00EC6AEE"/>
    <w:rsid w:val="00EC6DE2"/>
    <w:rsid w:val="00EC6EEA"/>
    <w:rsid w:val="00EC7053"/>
    <w:rsid w:val="00EC74BE"/>
    <w:rsid w:val="00EC789C"/>
    <w:rsid w:val="00EC7C7B"/>
    <w:rsid w:val="00EC7F01"/>
    <w:rsid w:val="00ED0003"/>
    <w:rsid w:val="00ED018C"/>
    <w:rsid w:val="00ED01D6"/>
    <w:rsid w:val="00ED02D3"/>
    <w:rsid w:val="00ED0662"/>
    <w:rsid w:val="00ED09FE"/>
    <w:rsid w:val="00ED0AEE"/>
    <w:rsid w:val="00ED0B0B"/>
    <w:rsid w:val="00ED0C2E"/>
    <w:rsid w:val="00ED0FDD"/>
    <w:rsid w:val="00ED1187"/>
    <w:rsid w:val="00ED13AA"/>
    <w:rsid w:val="00ED1633"/>
    <w:rsid w:val="00ED172A"/>
    <w:rsid w:val="00ED18FD"/>
    <w:rsid w:val="00ED1BFF"/>
    <w:rsid w:val="00ED1E9A"/>
    <w:rsid w:val="00ED1EF7"/>
    <w:rsid w:val="00ED1FF8"/>
    <w:rsid w:val="00ED234E"/>
    <w:rsid w:val="00ED23D7"/>
    <w:rsid w:val="00ED262C"/>
    <w:rsid w:val="00ED26C7"/>
    <w:rsid w:val="00ED2968"/>
    <w:rsid w:val="00ED2B85"/>
    <w:rsid w:val="00ED2BE9"/>
    <w:rsid w:val="00ED304F"/>
    <w:rsid w:val="00ED3FBB"/>
    <w:rsid w:val="00ED4030"/>
    <w:rsid w:val="00ED4256"/>
    <w:rsid w:val="00ED449D"/>
    <w:rsid w:val="00ED463B"/>
    <w:rsid w:val="00ED46AC"/>
    <w:rsid w:val="00ED46D5"/>
    <w:rsid w:val="00ED4A22"/>
    <w:rsid w:val="00ED4BE4"/>
    <w:rsid w:val="00ED4C12"/>
    <w:rsid w:val="00ED4DAE"/>
    <w:rsid w:val="00ED4E31"/>
    <w:rsid w:val="00ED4F4C"/>
    <w:rsid w:val="00ED51EB"/>
    <w:rsid w:val="00ED538D"/>
    <w:rsid w:val="00ED560C"/>
    <w:rsid w:val="00ED574B"/>
    <w:rsid w:val="00ED5794"/>
    <w:rsid w:val="00ED581F"/>
    <w:rsid w:val="00ED5E7C"/>
    <w:rsid w:val="00ED5F02"/>
    <w:rsid w:val="00ED5F1D"/>
    <w:rsid w:val="00ED60A6"/>
    <w:rsid w:val="00ED63B2"/>
    <w:rsid w:val="00ED65D9"/>
    <w:rsid w:val="00ED6820"/>
    <w:rsid w:val="00ED6915"/>
    <w:rsid w:val="00ED693D"/>
    <w:rsid w:val="00ED6CAF"/>
    <w:rsid w:val="00ED6F8F"/>
    <w:rsid w:val="00ED6FB6"/>
    <w:rsid w:val="00ED7008"/>
    <w:rsid w:val="00ED71B5"/>
    <w:rsid w:val="00ED72B7"/>
    <w:rsid w:val="00ED745A"/>
    <w:rsid w:val="00ED7523"/>
    <w:rsid w:val="00ED776F"/>
    <w:rsid w:val="00ED78F2"/>
    <w:rsid w:val="00ED7A07"/>
    <w:rsid w:val="00ED7DE6"/>
    <w:rsid w:val="00ED7FA6"/>
    <w:rsid w:val="00EE017A"/>
    <w:rsid w:val="00EE029E"/>
    <w:rsid w:val="00EE0386"/>
    <w:rsid w:val="00EE03F6"/>
    <w:rsid w:val="00EE0527"/>
    <w:rsid w:val="00EE0A69"/>
    <w:rsid w:val="00EE0ABA"/>
    <w:rsid w:val="00EE0CC3"/>
    <w:rsid w:val="00EE13B2"/>
    <w:rsid w:val="00EE1879"/>
    <w:rsid w:val="00EE18C8"/>
    <w:rsid w:val="00EE19CF"/>
    <w:rsid w:val="00EE1C7E"/>
    <w:rsid w:val="00EE1D5A"/>
    <w:rsid w:val="00EE1F96"/>
    <w:rsid w:val="00EE2006"/>
    <w:rsid w:val="00EE24B7"/>
    <w:rsid w:val="00EE2703"/>
    <w:rsid w:val="00EE2A20"/>
    <w:rsid w:val="00EE2A8A"/>
    <w:rsid w:val="00EE2E97"/>
    <w:rsid w:val="00EE3295"/>
    <w:rsid w:val="00EE3699"/>
    <w:rsid w:val="00EE385C"/>
    <w:rsid w:val="00EE3874"/>
    <w:rsid w:val="00EE39B1"/>
    <w:rsid w:val="00EE39DE"/>
    <w:rsid w:val="00EE3E58"/>
    <w:rsid w:val="00EE3EAB"/>
    <w:rsid w:val="00EE40C5"/>
    <w:rsid w:val="00EE40DA"/>
    <w:rsid w:val="00EE40E8"/>
    <w:rsid w:val="00EE424C"/>
    <w:rsid w:val="00EE4621"/>
    <w:rsid w:val="00EE510E"/>
    <w:rsid w:val="00EE51A0"/>
    <w:rsid w:val="00EE53A4"/>
    <w:rsid w:val="00EE5535"/>
    <w:rsid w:val="00EE56B3"/>
    <w:rsid w:val="00EE5971"/>
    <w:rsid w:val="00EE5C70"/>
    <w:rsid w:val="00EE6054"/>
    <w:rsid w:val="00EE64EE"/>
    <w:rsid w:val="00EE6522"/>
    <w:rsid w:val="00EE65CC"/>
    <w:rsid w:val="00EE66C9"/>
    <w:rsid w:val="00EE6F8B"/>
    <w:rsid w:val="00EE6F9A"/>
    <w:rsid w:val="00EE708E"/>
    <w:rsid w:val="00EE758D"/>
    <w:rsid w:val="00EE788E"/>
    <w:rsid w:val="00EE78D0"/>
    <w:rsid w:val="00EE7BE8"/>
    <w:rsid w:val="00EE7E67"/>
    <w:rsid w:val="00EE7F02"/>
    <w:rsid w:val="00EF0634"/>
    <w:rsid w:val="00EF081D"/>
    <w:rsid w:val="00EF082A"/>
    <w:rsid w:val="00EF0BEA"/>
    <w:rsid w:val="00EF0F01"/>
    <w:rsid w:val="00EF0FB7"/>
    <w:rsid w:val="00EF156D"/>
    <w:rsid w:val="00EF1581"/>
    <w:rsid w:val="00EF1687"/>
    <w:rsid w:val="00EF16CB"/>
    <w:rsid w:val="00EF16DD"/>
    <w:rsid w:val="00EF1855"/>
    <w:rsid w:val="00EF185B"/>
    <w:rsid w:val="00EF1CBA"/>
    <w:rsid w:val="00EF1CC7"/>
    <w:rsid w:val="00EF1FCA"/>
    <w:rsid w:val="00EF2113"/>
    <w:rsid w:val="00EF2201"/>
    <w:rsid w:val="00EF23D7"/>
    <w:rsid w:val="00EF25C6"/>
    <w:rsid w:val="00EF2AA0"/>
    <w:rsid w:val="00EF2B7A"/>
    <w:rsid w:val="00EF3012"/>
    <w:rsid w:val="00EF3105"/>
    <w:rsid w:val="00EF3127"/>
    <w:rsid w:val="00EF313F"/>
    <w:rsid w:val="00EF3252"/>
    <w:rsid w:val="00EF391A"/>
    <w:rsid w:val="00EF3D3E"/>
    <w:rsid w:val="00EF3DC1"/>
    <w:rsid w:val="00EF3E80"/>
    <w:rsid w:val="00EF4075"/>
    <w:rsid w:val="00EF4076"/>
    <w:rsid w:val="00EF4143"/>
    <w:rsid w:val="00EF45D3"/>
    <w:rsid w:val="00EF4732"/>
    <w:rsid w:val="00EF4BE6"/>
    <w:rsid w:val="00EF4D76"/>
    <w:rsid w:val="00EF5088"/>
    <w:rsid w:val="00EF50B1"/>
    <w:rsid w:val="00EF542A"/>
    <w:rsid w:val="00EF549F"/>
    <w:rsid w:val="00EF55E7"/>
    <w:rsid w:val="00EF5C73"/>
    <w:rsid w:val="00EF5D6E"/>
    <w:rsid w:val="00EF5D9C"/>
    <w:rsid w:val="00EF6190"/>
    <w:rsid w:val="00EF6342"/>
    <w:rsid w:val="00EF6402"/>
    <w:rsid w:val="00EF654F"/>
    <w:rsid w:val="00EF66DA"/>
    <w:rsid w:val="00EF675D"/>
    <w:rsid w:val="00EF67A8"/>
    <w:rsid w:val="00EF6A8A"/>
    <w:rsid w:val="00EF6ECC"/>
    <w:rsid w:val="00EF740C"/>
    <w:rsid w:val="00EF76BD"/>
    <w:rsid w:val="00EF7821"/>
    <w:rsid w:val="00EF7AF2"/>
    <w:rsid w:val="00EF7C88"/>
    <w:rsid w:val="00F005E1"/>
    <w:rsid w:val="00F00C4D"/>
    <w:rsid w:val="00F00F2D"/>
    <w:rsid w:val="00F01048"/>
    <w:rsid w:val="00F010C9"/>
    <w:rsid w:val="00F013ED"/>
    <w:rsid w:val="00F0146D"/>
    <w:rsid w:val="00F015CA"/>
    <w:rsid w:val="00F01906"/>
    <w:rsid w:val="00F01DFE"/>
    <w:rsid w:val="00F01F45"/>
    <w:rsid w:val="00F02114"/>
    <w:rsid w:val="00F02414"/>
    <w:rsid w:val="00F026D8"/>
    <w:rsid w:val="00F0281D"/>
    <w:rsid w:val="00F02AA9"/>
    <w:rsid w:val="00F02BF0"/>
    <w:rsid w:val="00F03027"/>
    <w:rsid w:val="00F034F5"/>
    <w:rsid w:val="00F03580"/>
    <w:rsid w:val="00F0387B"/>
    <w:rsid w:val="00F03953"/>
    <w:rsid w:val="00F03AE7"/>
    <w:rsid w:val="00F03E3C"/>
    <w:rsid w:val="00F03E61"/>
    <w:rsid w:val="00F03EF8"/>
    <w:rsid w:val="00F03F5D"/>
    <w:rsid w:val="00F040B1"/>
    <w:rsid w:val="00F04385"/>
    <w:rsid w:val="00F04626"/>
    <w:rsid w:val="00F0475F"/>
    <w:rsid w:val="00F048C1"/>
    <w:rsid w:val="00F04F0C"/>
    <w:rsid w:val="00F04FFB"/>
    <w:rsid w:val="00F05195"/>
    <w:rsid w:val="00F059C0"/>
    <w:rsid w:val="00F05BC8"/>
    <w:rsid w:val="00F05CCB"/>
    <w:rsid w:val="00F061AF"/>
    <w:rsid w:val="00F061DF"/>
    <w:rsid w:val="00F0638A"/>
    <w:rsid w:val="00F066E3"/>
    <w:rsid w:val="00F069E6"/>
    <w:rsid w:val="00F06B78"/>
    <w:rsid w:val="00F06FFB"/>
    <w:rsid w:val="00F0789A"/>
    <w:rsid w:val="00F07C88"/>
    <w:rsid w:val="00F07DDD"/>
    <w:rsid w:val="00F07EF8"/>
    <w:rsid w:val="00F07F35"/>
    <w:rsid w:val="00F1010B"/>
    <w:rsid w:val="00F1012A"/>
    <w:rsid w:val="00F1016B"/>
    <w:rsid w:val="00F10470"/>
    <w:rsid w:val="00F10C4A"/>
    <w:rsid w:val="00F10EBA"/>
    <w:rsid w:val="00F1139C"/>
    <w:rsid w:val="00F1142E"/>
    <w:rsid w:val="00F1160A"/>
    <w:rsid w:val="00F12080"/>
    <w:rsid w:val="00F1223F"/>
    <w:rsid w:val="00F122F2"/>
    <w:rsid w:val="00F12503"/>
    <w:rsid w:val="00F12622"/>
    <w:rsid w:val="00F12781"/>
    <w:rsid w:val="00F12CF8"/>
    <w:rsid w:val="00F12D35"/>
    <w:rsid w:val="00F1307E"/>
    <w:rsid w:val="00F130D0"/>
    <w:rsid w:val="00F131FA"/>
    <w:rsid w:val="00F135FB"/>
    <w:rsid w:val="00F13B74"/>
    <w:rsid w:val="00F13BFC"/>
    <w:rsid w:val="00F140DA"/>
    <w:rsid w:val="00F14641"/>
    <w:rsid w:val="00F14667"/>
    <w:rsid w:val="00F148D0"/>
    <w:rsid w:val="00F1493C"/>
    <w:rsid w:val="00F149F9"/>
    <w:rsid w:val="00F14ABA"/>
    <w:rsid w:val="00F14B54"/>
    <w:rsid w:val="00F1567A"/>
    <w:rsid w:val="00F15A6A"/>
    <w:rsid w:val="00F15B34"/>
    <w:rsid w:val="00F15B4B"/>
    <w:rsid w:val="00F15D2E"/>
    <w:rsid w:val="00F16442"/>
    <w:rsid w:val="00F1658D"/>
    <w:rsid w:val="00F165E4"/>
    <w:rsid w:val="00F16671"/>
    <w:rsid w:val="00F1669E"/>
    <w:rsid w:val="00F17630"/>
    <w:rsid w:val="00F1782B"/>
    <w:rsid w:val="00F17C3C"/>
    <w:rsid w:val="00F17D4F"/>
    <w:rsid w:val="00F17D8A"/>
    <w:rsid w:val="00F17FE1"/>
    <w:rsid w:val="00F20221"/>
    <w:rsid w:val="00F202E2"/>
    <w:rsid w:val="00F20605"/>
    <w:rsid w:val="00F20725"/>
    <w:rsid w:val="00F2072E"/>
    <w:rsid w:val="00F20736"/>
    <w:rsid w:val="00F20875"/>
    <w:rsid w:val="00F20912"/>
    <w:rsid w:val="00F20945"/>
    <w:rsid w:val="00F20B8B"/>
    <w:rsid w:val="00F20B93"/>
    <w:rsid w:val="00F20CCA"/>
    <w:rsid w:val="00F20E3F"/>
    <w:rsid w:val="00F20F37"/>
    <w:rsid w:val="00F2102E"/>
    <w:rsid w:val="00F21303"/>
    <w:rsid w:val="00F21572"/>
    <w:rsid w:val="00F21740"/>
    <w:rsid w:val="00F21953"/>
    <w:rsid w:val="00F21C11"/>
    <w:rsid w:val="00F21CD4"/>
    <w:rsid w:val="00F21F1F"/>
    <w:rsid w:val="00F22639"/>
    <w:rsid w:val="00F226EA"/>
    <w:rsid w:val="00F22854"/>
    <w:rsid w:val="00F2298B"/>
    <w:rsid w:val="00F22CE2"/>
    <w:rsid w:val="00F22F0C"/>
    <w:rsid w:val="00F22F72"/>
    <w:rsid w:val="00F22FBD"/>
    <w:rsid w:val="00F2348B"/>
    <w:rsid w:val="00F234B5"/>
    <w:rsid w:val="00F2367F"/>
    <w:rsid w:val="00F23747"/>
    <w:rsid w:val="00F23815"/>
    <w:rsid w:val="00F23C2F"/>
    <w:rsid w:val="00F23D64"/>
    <w:rsid w:val="00F23EA3"/>
    <w:rsid w:val="00F23F75"/>
    <w:rsid w:val="00F23F99"/>
    <w:rsid w:val="00F23FBC"/>
    <w:rsid w:val="00F2404C"/>
    <w:rsid w:val="00F24058"/>
    <w:rsid w:val="00F240C2"/>
    <w:rsid w:val="00F242BD"/>
    <w:rsid w:val="00F2451F"/>
    <w:rsid w:val="00F24686"/>
    <w:rsid w:val="00F247C2"/>
    <w:rsid w:val="00F24B47"/>
    <w:rsid w:val="00F24E4E"/>
    <w:rsid w:val="00F24F6E"/>
    <w:rsid w:val="00F24FF9"/>
    <w:rsid w:val="00F25537"/>
    <w:rsid w:val="00F25573"/>
    <w:rsid w:val="00F2571F"/>
    <w:rsid w:val="00F2596A"/>
    <w:rsid w:val="00F25C3E"/>
    <w:rsid w:val="00F25EE2"/>
    <w:rsid w:val="00F26145"/>
    <w:rsid w:val="00F2652E"/>
    <w:rsid w:val="00F276DD"/>
    <w:rsid w:val="00F2770C"/>
    <w:rsid w:val="00F27AE4"/>
    <w:rsid w:val="00F27CC7"/>
    <w:rsid w:val="00F27D5D"/>
    <w:rsid w:val="00F27D68"/>
    <w:rsid w:val="00F30899"/>
    <w:rsid w:val="00F30989"/>
    <w:rsid w:val="00F30F31"/>
    <w:rsid w:val="00F31341"/>
    <w:rsid w:val="00F3162D"/>
    <w:rsid w:val="00F316A1"/>
    <w:rsid w:val="00F31B69"/>
    <w:rsid w:val="00F31D97"/>
    <w:rsid w:val="00F31F2D"/>
    <w:rsid w:val="00F32068"/>
    <w:rsid w:val="00F321A4"/>
    <w:rsid w:val="00F323EF"/>
    <w:rsid w:val="00F32425"/>
    <w:rsid w:val="00F32536"/>
    <w:rsid w:val="00F32778"/>
    <w:rsid w:val="00F32BBA"/>
    <w:rsid w:val="00F32CA0"/>
    <w:rsid w:val="00F330E7"/>
    <w:rsid w:val="00F33196"/>
    <w:rsid w:val="00F3347A"/>
    <w:rsid w:val="00F33610"/>
    <w:rsid w:val="00F33835"/>
    <w:rsid w:val="00F3384D"/>
    <w:rsid w:val="00F338CE"/>
    <w:rsid w:val="00F33A90"/>
    <w:rsid w:val="00F33C86"/>
    <w:rsid w:val="00F33E41"/>
    <w:rsid w:val="00F33FF6"/>
    <w:rsid w:val="00F340FF"/>
    <w:rsid w:val="00F34475"/>
    <w:rsid w:val="00F3477C"/>
    <w:rsid w:val="00F34D3B"/>
    <w:rsid w:val="00F350BA"/>
    <w:rsid w:val="00F35656"/>
    <w:rsid w:val="00F359C3"/>
    <w:rsid w:val="00F35A5D"/>
    <w:rsid w:val="00F35B1B"/>
    <w:rsid w:val="00F35C1B"/>
    <w:rsid w:val="00F35DA2"/>
    <w:rsid w:val="00F35FCC"/>
    <w:rsid w:val="00F36859"/>
    <w:rsid w:val="00F36BB7"/>
    <w:rsid w:val="00F36BDE"/>
    <w:rsid w:val="00F36DFD"/>
    <w:rsid w:val="00F37000"/>
    <w:rsid w:val="00F37455"/>
    <w:rsid w:val="00F378CE"/>
    <w:rsid w:val="00F378F1"/>
    <w:rsid w:val="00F4000C"/>
    <w:rsid w:val="00F4081E"/>
    <w:rsid w:val="00F40911"/>
    <w:rsid w:val="00F40B0B"/>
    <w:rsid w:val="00F40ECB"/>
    <w:rsid w:val="00F40F14"/>
    <w:rsid w:val="00F4106B"/>
    <w:rsid w:val="00F41414"/>
    <w:rsid w:val="00F415AC"/>
    <w:rsid w:val="00F41933"/>
    <w:rsid w:val="00F41945"/>
    <w:rsid w:val="00F41D4D"/>
    <w:rsid w:val="00F41D93"/>
    <w:rsid w:val="00F420B2"/>
    <w:rsid w:val="00F42390"/>
    <w:rsid w:val="00F423EC"/>
    <w:rsid w:val="00F4240E"/>
    <w:rsid w:val="00F424A9"/>
    <w:rsid w:val="00F4253A"/>
    <w:rsid w:val="00F4253E"/>
    <w:rsid w:val="00F4258D"/>
    <w:rsid w:val="00F42704"/>
    <w:rsid w:val="00F428B5"/>
    <w:rsid w:val="00F42FC1"/>
    <w:rsid w:val="00F43429"/>
    <w:rsid w:val="00F438EE"/>
    <w:rsid w:val="00F43901"/>
    <w:rsid w:val="00F4390B"/>
    <w:rsid w:val="00F43B35"/>
    <w:rsid w:val="00F43BCE"/>
    <w:rsid w:val="00F442F4"/>
    <w:rsid w:val="00F44362"/>
    <w:rsid w:val="00F44404"/>
    <w:rsid w:val="00F445AA"/>
    <w:rsid w:val="00F445E4"/>
    <w:rsid w:val="00F4476D"/>
    <w:rsid w:val="00F45B08"/>
    <w:rsid w:val="00F45BA4"/>
    <w:rsid w:val="00F45CC6"/>
    <w:rsid w:val="00F45FAE"/>
    <w:rsid w:val="00F46010"/>
    <w:rsid w:val="00F46059"/>
    <w:rsid w:val="00F46086"/>
    <w:rsid w:val="00F462B7"/>
    <w:rsid w:val="00F4650F"/>
    <w:rsid w:val="00F4691A"/>
    <w:rsid w:val="00F46BEB"/>
    <w:rsid w:val="00F46C6D"/>
    <w:rsid w:val="00F46EA0"/>
    <w:rsid w:val="00F46FD2"/>
    <w:rsid w:val="00F476A3"/>
    <w:rsid w:val="00F479B9"/>
    <w:rsid w:val="00F47BC7"/>
    <w:rsid w:val="00F47BFB"/>
    <w:rsid w:val="00F47F06"/>
    <w:rsid w:val="00F50143"/>
    <w:rsid w:val="00F506B4"/>
    <w:rsid w:val="00F508AD"/>
    <w:rsid w:val="00F508DD"/>
    <w:rsid w:val="00F50B6F"/>
    <w:rsid w:val="00F51109"/>
    <w:rsid w:val="00F516B8"/>
    <w:rsid w:val="00F5179F"/>
    <w:rsid w:val="00F51A30"/>
    <w:rsid w:val="00F51A34"/>
    <w:rsid w:val="00F51CD9"/>
    <w:rsid w:val="00F522DD"/>
    <w:rsid w:val="00F52402"/>
    <w:rsid w:val="00F5270A"/>
    <w:rsid w:val="00F52821"/>
    <w:rsid w:val="00F5296B"/>
    <w:rsid w:val="00F52A0D"/>
    <w:rsid w:val="00F52B96"/>
    <w:rsid w:val="00F52C00"/>
    <w:rsid w:val="00F53008"/>
    <w:rsid w:val="00F53265"/>
    <w:rsid w:val="00F5340E"/>
    <w:rsid w:val="00F5343D"/>
    <w:rsid w:val="00F5377C"/>
    <w:rsid w:val="00F53806"/>
    <w:rsid w:val="00F5380B"/>
    <w:rsid w:val="00F53877"/>
    <w:rsid w:val="00F53C1D"/>
    <w:rsid w:val="00F54557"/>
    <w:rsid w:val="00F545CA"/>
    <w:rsid w:val="00F54ADD"/>
    <w:rsid w:val="00F54C58"/>
    <w:rsid w:val="00F54D90"/>
    <w:rsid w:val="00F54F8C"/>
    <w:rsid w:val="00F5564A"/>
    <w:rsid w:val="00F558F3"/>
    <w:rsid w:val="00F5590A"/>
    <w:rsid w:val="00F55B3B"/>
    <w:rsid w:val="00F55E58"/>
    <w:rsid w:val="00F55EB4"/>
    <w:rsid w:val="00F55F4A"/>
    <w:rsid w:val="00F56575"/>
    <w:rsid w:val="00F566D8"/>
    <w:rsid w:val="00F566FE"/>
    <w:rsid w:val="00F567CD"/>
    <w:rsid w:val="00F567F5"/>
    <w:rsid w:val="00F56C39"/>
    <w:rsid w:val="00F57362"/>
    <w:rsid w:val="00F574A3"/>
    <w:rsid w:val="00F57F8D"/>
    <w:rsid w:val="00F600A1"/>
    <w:rsid w:val="00F6037F"/>
    <w:rsid w:val="00F604A1"/>
    <w:rsid w:val="00F60528"/>
    <w:rsid w:val="00F6068C"/>
    <w:rsid w:val="00F606FF"/>
    <w:rsid w:val="00F608C5"/>
    <w:rsid w:val="00F60A31"/>
    <w:rsid w:val="00F60B27"/>
    <w:rsid w:val="00F60F1B"/>
    <w:rsid w:val="00F60F3F"/>
    <w:rsid w:val="00F6116F"/>
    <w:rsid w:val="00F613C2"/>
    <w:rsid w:val="00F61651"/>
    <w:rsid w:val="00F618B8"/>
    <w:rsid w:val="00F618D7"/>
    <w:rsid w:val="00F61DF8"/>
    <w:rsid w:val="00F62417"/>
    <w:rsid w:val="00F624AC"/>
    <w:rsid w:val="00F627A4"/>
    <w:rsid w:val="00F62964"/>
    <w:rsid w:val="00F6306B"/>
    <w:rsid w:val="00F632D4"/>
    <w:rsid w:val="00F63AD8"/>
    <w:rsid w:val="00F63EF1"/>
    <w:rsid w:val="00F63F35"/>
    <w:rsid w:val="00F64188"/>
    <w:rsid w:val="00F6462D"/>
    <w:rsid w:val="00F64643"/>
    <w:rsid w:val="00F6497F"/>
    <w:rsid w:val="00F64DFC"/>
    <w:rsid w:val="00F653C2"/>
    <w:rsid w:val="00F653F5"/>
    <w:rsid w:val="00F65914"/>
    <w:rsid w:val="00F65A73"/>
    <w:rsid w:val="00F65C67"/>
    <w:rsid w:val="00F65F1B"/>
    <w:rsid w:val="00F65FCB"/>
    <w:rsid w:val="00F6650B"/>
    <w:rsid w:val="00F66937"/>
    <w:rsid w:val="00F66B2D"/>
    <w:rsid w:val="00F66D40"/>
    <w:rsid w:val="00F674FC"/>
    <w:rsid w:val="00F6792C"/>
    <w:rsid w:val="00F67AB5"/>
    <w:rsid w:val="00F70099"/>
    <w:rsid w:val="00F70C6F"/>
    <w:rsid w:val="00F71266"/>
    <w:rsid w:val="00F717CA"/>
    <w:rsid w:val="00F71A5C"/>
    <w:rsid w:val="00F71B1B"/>
    <w:rsid w:val="00F71BB7"/>
    <w:rsid w:val="00F7225E"/>
    <w:rsid w:val="00F726DB"/>
    <w:rsid w:val="00F72B13"/>
    <w:rsid w:val="00F72BBF"/>
    <w:rsid w:val="00F72EC1"/>
    <w:rsid w:val="00F73126"/>
    <w:rsid w:val="00F73A7B"/>
    <w:rsid w:val="00F73B46"/>
    <w:rsid w:val="00F73DD2"/>
    <w:rsid w:val="00F73E10"/>
    <w:rsid w:val="00F74330"/>
    <w:rsid w:val="00F743C7"/>
    <w:rsid w:val="00F74837"/>
    <w:rsid w:val="00F7493C"/>
    <w:rsid w:val="00F74B63"/>
    <w:rsid w:val="00F7530B"/>
    <w:rsid w:val="00F7542D"/>
    <w:rsid w:val="00F75494"/>
    <w:rsid w:val="00F7587D"/>
    <w:rsid w:val="00F758B9"/>
    <w:rsid w:val="00F75A57"/>
    <w:rsid w:val="00F75C14"/>
    <w:rsid w:val="00F75C65"/>
    <w:rsid w:val="00F75C70"/>
    <w:rsid w:val="00F75DD8"/>
    <w:rsid w:val="00F75F73"/>
    <w:rsid w:val="00F76372"/>
    <w:rsid w:val="00F763B8"/>
    <w:rsid w:val="00F763F7"/>
    <w:rsid w:val="00F765A1"/>
    <w:rsid w:val="00F76772"/>
    <w:rsid w:val="00F7684C"/>
    <w:rsid w:val="00F769DB"/>
    <w:rsid w:val="00F76A05"/>
    <w:rsid w:val="00F76B64"/>
    <w:rsid w:val="00F76BB4"/>
    <w:rsid w:val="00F76BF0"/>
    <w:rsid w:val="00F770B1"/>
    <w:rsid w:val="00F7717A"/>
    <w:rsid w:val="00F772A5"/>
    <w:rsid w:val="00F77425"/>
    <w:rsid w:val="00F775C0"/>
    <w:rsid w:val="00F775F7"/>
    <w:rsid w:val="00F77632"/>
    <w:rsid w:val="00F77708"/>
    <w:rsid w:val="00F77BBA"/>
    <w:rsid w:val="00F77C90"/>
    <w:rsid w:val="00F77D1B"/>
    <w:rsid w:val="00F80168"/>
    <w:rsid w:val="00F80187"/>
    <w:rsid w:val="00F803E7"/>
    <w:rsid w:val="00F80814"/>
    <w:rsid w:val="00F80C27"/>
    <w:rsid w:val="00F80F54"/>
    <w:rsid w:val="00F8106A"/>
    <w:rsid w:val="00F81355"/>
    <w:rsid w:val="00F813E8"/>
    <w:rsid w:val="00F81539"/>
    <w:rsid w:val="00F81859"/>
    <w:rsid w:val="00F818F5"/>
    <w:rsid w:val="00F81926"/>
    <w:rsid w:val="00F819DA"/>
    <w:rsid w:val="00F81B41"/>
    <w:rsid w:val="00F81B6E"/>
    <w:rsid w:val="00F81D5F"/>
    <w:rsid w:val="00F81FB9"/>
    <w:rsid w:val="00F820D5"/>
    <w:rsid w:val="00F82257"/>
    <w:rsid w:val="00F8277A"/>
    <w:rsid w:val="00F8280F"/>
    <w:rsid w:val="00F82FAE"/>
    <w:rsid w:val="00F82FDF"/>
    <w:rsid w:val="00F8311C"/>
    <w:rsid w:val="00F83240"/>
    <w:rsid w:val="00F834BE"/>
    <w:rsid w:val="00F839FE"/>
    <w:rsid w:val="00F83C33"/>
    <w:rsid w:val="00F83D62"/>
    <w:rsid w:val="00F83F5D"/>
    <w:rsid w:val="00F840DB"/>
    <w:rsid w:val="00F841AE"/>
    <w:rsid w:val="00F841E0"/>
    <w:rsid w:val="00F8450D"/>
    <w:rsid w:val="00F8469C"/>
    <w:rsid w:val="00F846B5"/>
    <w:rsid w:val="00F8473F"/>
    <w:rsid w:val="00F847CC"/>
    <w:rsid w:val="00F84B73"/>
    <w:rsid w:val="00F84C75"/>
    <w:rsid w:val="00F84E94"/>
    <w:rsid w:val="00F850A6"/>
    <w:rsid w:val="00F85313"/>
    <w:rsid w:val="00F8539D"/>
    <w:rsid w:val="00F854FF"/>
    <w:rsid w:val="00F856C9"/>
    <w:rsid w:val="00F85A5A"/>
    <w:rsid w:val="00F85F2D"/>
    <w:rsid w:val="00F85F95"/>
    <w:rsid w:val="00F85FF9"/>
    <w:rsid w:val="00F861D2"/>
    <w:rsid w:val="00F86956"/>
    <w:rsid w:val="00F86D14"/>
    <w:rsid w:val="00F87109"/>
    <w:rsid w:val="00F87174"/>
    <w:rsid w:val="00F873A7"/>
    <w:rsid w:val="00F875B5"/>
    <w:rsid w:val="00F87695"/>
    <w:rsid w:val="00F87756"/>
    <w:rsid w:val="00F8794C"/>
    <w:rsid w:val="00F8798B"/>
    <w:rsid w:val="00F87AC8"/>
    <w:rsid w:val="00F87D3C"/>
    <w:rsid w:val="00F87EB7"/>
    <w:rsid w:val="00F87FFB"/>
    <w:rsid w:val="00F90146"/>
    <w:rsid w:val="00F9029B"/>
    <w:rsid w:val="00F90709"/>
    <w:rsid w:val="00F908A4"/>
    <w:rsid w:val="00F90A09"/>
    <w:rsid w:val="00F90A0E"/>
    <w:rsid w:val="00F90ACD"/>
    <w:rsid w:val="00F90F55"/>
    <w:rsid w:val="00F90FB6"/>
    <w:rsid w:val="00F911A1"/>
    <w:rsid w:val="00F9133F"/>
    <w:rsid w:val="00F91481"/>
    <w:rsid w:val="00F914C8"/>
    <w:rsid w:val="00F915DF"/>
    <w:rsid w:val="00F91647"/>
    <w:rsid w:val="00F91916"/>
    <w:rsid w:val="00F91A5E"/>
    <w:rsid w:val="00F92217"/>
    <w:rsid w:val="00F92265"/>
    <w:rsid w:val="00F9227C"/>
    <w:rsid w:val="00F92613"/>
    <w:rsid w:val="00F9261B"/>
    <w:rsid w:val="00F927F4"/>
    <w:rsid w:val="00F92845"/>
    <w:rsid w:val="00F92AE6"/>
    <w:rsid w:val="00F92F74"/>
    <w:rsid w:val="00F92FD5"/>
    <w:rsid w:val="00F931C8"/>
    <w:rsid w:val="00F9330E"/>
    <w:rsid w:val="00F93750"/>
    <w:rsid w:val="00F93838"/>
    <w:rsid w:val="00F93880"/>
    <w:rsid w:val="00F93A0F"/>
    <w:rsid w:val="00F93B65"/>
    <w:rsid w:val="00F93E71"/>
    <w:rsid w:val="00F93FB6"/>
    <w:rsid w:val="00F943BF"/>
    <w:rsid w:val="00F94E83"/>
    <w:rsid w:val="00F94EC3"/>
    <w:rsid w:val="00F95543"/>
    <w:rsid w:val="00F955CE"/>
    <w:rsid w:val="00F958F7"/>
    <w:rsid w:val="00F95924"/>
    <w:rsid w:val="00F95CFA"/>
    <w:rsid w:val="00F95F92"/>
    <w:rsid w:val="00F961FE"/>
    <w:rsid w:val="00F962A6"/>
    <w:rsid w:val="00F96722"/>
    <w:rsid w:val="00F9689B"/>
    <w:rsid w:val="00F96B62"/>
    <w:rsid w:val="00F96CBF"/>
    <w:rsid w:val="00F96D2E"/>
    <w:rsid w:val="00F9704D"/>
    <w:rsid w:val="00F97411"/>
    <w:rsid w:val="00F97475"/>
    <w:rsid w:val="00F97556"/>
    <w:rsid w:val="00F97846"/>
    <w:rsid w:val="00F97E27"/>
    <w:rsid w:val="00FA0041"/>
    <w:rsid w:val="00FA0053"/>
    <w:rsid w:val="00FA032F"/>
    <w:rsid w:val="00FA03DF"/>
    <w:rsid w:val="00FA04C9"/>
    <w:rsid w:val="00FA0626"/>
    <w:rsid w:val="00FA06DA"/>
    <w:rsid w:val="00FA0BEF"/>
    <w:rsid w:val="00FA0BF3"/>
    <w:rsid w:val="00FA0C47"/>
    <w:rsid w:val="00FA0CE3"/>
    <w:rsid w:val="00FA0D31"/>
    <w:rsid w:val="00FA0FF7"/>
    <w:rsid w:val="00FA115A"/>
    <w:rsid w:val="00FA145F"/>
    <w:rsid w:val="00FA17C7"/>
    <w:rsid w:val="00FA182E"/>
    <w:rsid w:val="00FA1A95"/>
    <w:rsid w:val="00FA1AAE"/>
    <w:rsid w:val="00FA1AE9"/>
    <w:rsid w:val="00FA1FBB"/>
    <w:rsid w:val="00FA2006"/>
    <w:rsid w:val="00FA2489"/>
    <w:rsid w:val="00FA2629"/>
    <w:rsid w:val="00FA2825"/>
    <w:rsid w:val="00FA2927"/>
    <w:rsid w:val="00FA296E"/>
    <w:rsid w:val="00FA29A7"/>
    <w:rsid w:val="00FA2DBE"/>
    <w:rsid w:val="00FA3177"/>
    <w:rsid w:val="00FA336F"/>
    <w:rsid w:val="00FA34FE"/>
    <w:rsid w:val="00FA3BAC"/>
    <w:rsid w:val="00FA41A4"/>
    <w:rsid w:val="00FA41B0"/>
    <w:rsid w:val="00FA425F"/>
    <w:rsid w:val="00FA4307"/>
    <w:rsid w:val="00FA4421"/>
    <w:rsid w:val="00FA449A"/>
    <w:rsid w:val="00FA44F4"/>
    <w:rsid w:val="00FA4A4F"/>
    <w:rsid w:val="00FA4AC0"/>
    <w:rsid w:val="00FA5397"/>
    <w:rsid w:val="00FA5592"/>
    <w:rsid w:val="00FA568B"/>
    <w:rsid w:val="00FA5858"/>
    <w:rsid w:val="00FA5A4F"/>
    <w:rsid w:val="00FA5A81"/>
    <w:rsid w:val="00FA5C96"/>
    <w:rsid w:val="00FA5E89"/>
    <w:rsid w:val="00FA660D"/>
    <w:rsid w:val="00FA673A"/>
    <w:rsid w:val="00FA67C3"/>
    <w:rsid w:val="00FA699F"/>
    <w:rsid w:val="00FA6F42"/>
    <w:rsid w:val="00FA6FBC"/>
    <w:rsid w:val="00FA6FDD"/>
    <w:rsid w:val="00FA7019"/>
    <w:rsid w:val="00FA71E3"/>
    <w:rsid w:val="00FA7529"/>
    <w:rsid w:val="00FA75A5"/>
    <w:rsid w:val="00FA766F"/>
    <w:rsid w:val="00FA7AA2"/>
    <w:rsid w:val="00FA7E1F"/>
    <w:rsid w:val="00FB004A"/>
    <w:rsid w:val="00FB0BFC"/>
    <w:rsid w:val="00FB0DCD"/>
    <w:rsid w:val="00FB0EDB"/>
    <w:rsid w:val="00FB16A0"/>
    <w:rsid w:val="00FB176A"/>
    <w:rsid w:val="00FB192F"/>
    <w:rsid w:val="00FB1DB7"/>
    <w:rsid w:val="00FB2470"/>
    <w:rsid w:val="00FB26E4"/>
    <w:rsid w:val="00FB2734"/>
    <w:rsid w:val="00FB2B73"/>
    <w:rsid w:val="00FB2C65"/>
    <w:rsid w:val="00FB2C70"/>
    <w:rsid w:val="00FB2DAC"/>
    <w:rsid w:val="00FB32BF"/>
    <w:rsid w:val="00FB345F"/>
    <w:rsid w:val="00FB381F"/>
    <w:rsid w:val="00FB3896"/>
    <w:rsid w:val="00FB38E0"/>
    <w:rsid w:val="00FB3EA2"/>
    <w:rsid w:val="00FB4597"/>
    <w:rsid w:val="00FB474A"/>
    <w:rsid w:val="00FB4891"/>
    <w:rsid w:val="00FB49B0"/>
    <w:rsid w:val="00FB49B6"/>
    <w:rsid w:val="00FB49E0"/>
    <w:rsid w:val="00FB4C6B"/>
    <w:rsid w:val="00FB4CEE"/>
    <w:rsid w:val="00FB5265"/>
    <w:rsid w:val="00FB52A8"/>
    <w:rsid w:val="00FB57F0"/>
    <w:rsid w:val="00FB5FE1"/>
    <w:rsid w:val="00FB602A"/>
    <w:rsid w:val="00FB605D"/>
    <w:rsid w:val="00FB61A3"/>
    <w:rsid w:val="00FB6373"/>
    <w:rsid w:val="00FB7352"/>
    <w:rsid w:val="00FB752C"/>
    <w:rsid w:val="00FB76A4"/>
    <w:rsid w:val="00FB77F8"/>
    <w:rsid w:val="00FB7A62"/>
    <w:rsid w:val="00FB7AFB"/>
    <w:rsid w:val="00FB7B8A"/>
    <w:rsid w:val="00FB7ED0"/>
    <w:rsid w:val="00FC019D"/>
    <w:rsid w:val="00FC01A4"/>
    <w:rsid w:val="00FC0320"/>
    <w:rsid w:val="00FC0586"/>
    <w:rsid w:val="00FC060B"/>
    <w:rsid w:val="00FC09F3"/>
    <w:rsid w:val="00FC0A0C"/>
    <w:rsid w:val="00FC0B2F"/>
    <w:rsid w:val="00FC0EF6"/>
    <w:rsid w:val="00FC0F54"/>
    <w:rsid w:val="00FC1506"/>
    <w:rsid w:val="00FC1A54"/>
    <w:rsid w:val="00FC1A86"/>
    <w:rsid w:val="00FC1E0D"/>
    <w:rsid w:val="00FC1EE3"/>
    <w:rsid w:val="00FC1FEE"/>
    <w:rsid w:val="00FC2040"/>
    <w:rsid w:val="00FC20D8"/>
    <w:rsid w:val="00FC211D"/>
    <w:rsid w:val="00FC224E"/>
    <w:rsid w:val="00FC243D"/>
    <w:rsid w:val="00FC2607"/>
    <w:rsid w:val="00FC294C"/>
    <w:rsid w:val="00FC29A5"/>
    <w:rsid w:val="00FC29C4"/>
    <w:rsid w:val="00FC3359"/>
    <w:rsid w:val="00FC3421"/>
    <w:rsid w:val="00FC3711"/>
    <w:rsid w:val="00FC373A"/>
    <w:rsid w:val="00FC3E36"/>
    <w:rsid w:val="00FC3E39"/>
    <w:rsid w:val="00FC3EF8"/>
    <w:rsid w:val="00FC3F70"/>
    <w:rsid w:val="00FC41CE"/>
    <w:rsid w:val="00FC48E2"/>
    <w:rsid w:val="00FC4E42"/>
    <w:rsid w:val="00FC5437"/>
    <w:rsid w:val="00FC5513"/>
    <w:rsid w:val="00FC5670"/>
    <w:rsid w:val="00FC5807"/>
    <w:rsid w:val="00FC5DCE"/>
    <w:rsid w:val="00FC60DB"/>
    <w:rsid w:val="00FC6249"/>
    <w:rsid w:val="00FC647F"/>
    <w:rsid w:val="00FC6612"/>
    <w:rsid w:val="00FC6975"/>
    <w:rsid w:val="00FC69AA"/>
    <w:rsid w:val="00FC6AAB"/>
    <w:rsid w:val="00FC6C1D"/>
    <w:rsid w:val="00FC6CA3"/>
    <w:rsid w:val="00FC6DB7"/>
    <w:rsid w:val="00FC6E5C"/>
    <w:rsid w:val="00FC6EEC"/>
    <w:rsid w:val="00FC73B2"/>
    <w:rsid w:val="00FC7655"/>
    <w:rsid w:val="00FC76CA"/>
    <w:rsid w:val="00FC7726"/>
    <w:rsid w:val="00FC77BC"/>
    <w:rsid w:val="00FC7AA0"/>
    <w:rsid w:val="00FC7B66"/>
    <w:rsid w:val="00FD02EF"/>
    <w:rsid w:val="00FD0607"/>
    <w:rsid w:val="00FD0622"/>
    <w:rsid w:val="00FD0807"/>
    <w:rsid w:val="00FD0C17"/>
    <w:rsid w:val="00FD0CC4"/>
    <w:rsid w:val="00FD13E2"/>
    <w:rsid w:val="00FD144B"/>
    <w:rsid w:val="00FD14FA"/>
    <w:rsid w:val="00FD1573"/>
    <w:rsid w:val="00FD19FD"/>
    <w:rsid w:val="00FD1C48"/>
    <w:rsid w:val="00FD1E20"/>
    <w:rsid w:val="00FD1F48"/>
    <w:rsid w:val="00FD1FBE"/>
    <w:rsid w:val="00FD20CA"/>
    <w:rsid w:val="00FD2325"/>
    <w:rsid w:val="00FD233A"/>
    <w:rsid w:val="00FD23EC"/>
    <w:rsid w:val="00FD241A"/>
    <w:rsid w:val="00FD2482"/>
    <w:rsid w:val="00FD2691"/>
    <w:rsid w:val="00FD275A"/>
    <w:rsid w:val="00FD2A0D"/>
    <w:rsid w:val="00FD2C0B"/>
    <w:rsid w:val="00FD2E1C"/>
    <w:rsid w:val="00FD2E7C"/>
    <w:rsid w:val="00FD342A"/>
    <w:rsid w:val="00FD37D6"/>
    <w:rsid w:val="00FD38E8"/>
    <w:rsid w:val="00FD3929"/>
    <w:rsid w:val="00FD3AEA"/>
    <w:rsid w:val="00FD3B18"/>
    <w:rsid w:val="00FD3B4B"/>
    <w:rsid w:val="00FD3CB9"/>
    <w:rsid w:val="00FD3EDA"/>
    <w:rsid w:val="00FD3FCD"/>
    <w:rsid w:val="00FD403D"/>
    <w:rsid w:val="00FD4090"/>
    <w:rsid w:val="00FD41BF"/>
    <w:rsid w:val="00FD449A"/>
    <w:rsid w:val="00FD4514"/>
    <w:rsid w:val="00FD4A11"/>
    <w:rsid w:val="00FD4A5E"/>
    <w:rsid w:val="00FD4DD4"/>
    <w:rsid w:val="00FD5005"/>
    <w:rsid w:val="00FD51A3"/>
    <w:rsid w:val="00FD5345"/>
    <w:rsid w:val="00FD544D"/>
    <w:rsid w:val="00FD54CA"/>
    <w:rsid w:val="00FD54EA"/>
    <w:rsid w:val="00FD5AF3"/>
    <w:rsid w:val="00FD5BF1"/>
    <w:rsid w:val="00FD5DEC"/>
    <w:rsid w:val="00FD5E37"/>
    <w:rsid w:val="00FD6168"/>
    <w:rsid w:val="00FD62FA"/>
    <w:rsid w:val="00FD63FC"/>
    <w:rsid w:val="00FD6CD9"/>
    <w:rsid w:val="00FD6D71"/>
    <w:rsid w:val="00FD7052"/>
    <w:rsid w:val="00FD709E"/>
    <w:rsid w:val="00FD72A9"/>
    <w:rsid w:val="00FD7555"/>
    <w:rsid w:val="00FD7832"/>
    <w:rsid w:val="00FD7FAA"/>
    <w:rsid w:val="00FE0036"/>
    <w:rsid w:val="00FE00ED"/>
    <w:rsid w:val="00FE0689"/>
    <w:rsid w:val="00FE0A24"/>
    <w:rsid w:val="00FE0F15"/>
    <w:rsid w:val="00FE10FF"/>
    <w:rsid w:val="00FE131E"/>
    <w:rsid w:val="00FE1346"/>
    <w:rsid w:val="00FE13B2"/>
    <w:rsid w:val="00FE155E"/>
    <w:rsid w:val="00FE191E"/>
    <w:rsid w:val="00FE1982"/>
    <w:rsid w:val="00FE1B03"/>
    <w:rsid w:val="00FE1C43"/>
    <w:rsid w:val="00FE1E37"/>
    <w:rsid w:val="00FE1E42"/>
    <w:rsid w:val="00FE1F99"/>
    <w:rsid w:val="00FE20A8"/>
    <w:rsid w:val="00FE2248"/>
    <w:rsid w:val="00FE24CB"/>
    <w:rsid w:val="00FE25F6"/>
    <w:rsid w:val="00FE281C"/>
    <w:rsid w:val="00FE2917"/>
    <w:rsid w:val="00FE2B0B"/>
    <w:rsid w:val="00FE2B93"/>
    <w:rsid w:val="00FE35C4"/>
    <w:rsid w:val="00FE3799"/>
    <w:rsid w:val="00FE37EC"/>
    <w:rsid w:val="00FE3AF3"/>
    <w:rsid w:val="00FE3CF4"/>
    <w:rsid w:val="00FE41B1"/>
    <w:rsid w:val="00FE41D1"/>
    <w:rsid w:val="00FE41EE"/>
    <w:rsid w:val="00FE4398"/>
    <w:rsid w:val="00FE43E1"/>
    <w:rsid w:val="00FE4464"/>
    <w:rsid w:val="00FE455A"/>
    <w:rsid w:val="00FE4E70"/>
    <w:rsid w:val="00FE4EDD"/>
    <w:rsid w:val="00FE501B"/>
    <w:rsid w:val="00FE50C3"/>
    <w:rsid w:val="00FE5443"/>
    <w:rsid w:val="00FE58FF"/>
    <w:rsid w:val="00FE59DB"/>
    <w:rsid w:val="00FE6204"/>
    <w:rsid w:val="00FE6240"/>
    <w:rsid w:val="00FE6243"/>
    <w:rsid w:val="00FE658A"/>
    <w:rsid w:val="00FE6A41"/>
    <w:rsid w:val="00FE7151"/>
    <w:rsid w:val="00FE7368"/>
    <w:rsid w:val="00FE7387"/>
    <w:rsid w:val="00FE776F"/>
    <w:rsid w:val="00FE78B9"/>
    <w:rsid w:val="00FE791A"/>
    <w:rsid w:val="00FE79B8"/>
    <w:rsid w:val="00FE7A43"/>
    <w:rsid w:val="00FE7C8C"/>
    <w:rsid w:val="00FE7E13"/>
    <w:rsid w:val="00FE7EE7"/>
    <w:rsid w:val="00FF05AD"/>
    <w:rsid w:val="00FF05B0"/>
    <w:rsid w:val="00FF09D9"/>
    <w:rsid w:val="00FF0B6F"/>
    <w:rsid w:val="00FF170E"/>
    <w:rsid w:val="00FF1965"/>
    <w:rsid w:val="00FF1D67"/>
    <w:rsid w:val="00FF1EAF"/>
    <w:rsid w:val="00FF207D"/>
    <w:rsid w:val="00FF2284"/>
    <w:rsid w:val="00FF29C0"/>
    <w:rsid w:val="00FF2B21"/>
    <w:rsid w:val="00FF317D"/>
    <w:rsid w:val="00FF3343"/>
    <w:rsid w:val="00FF339B"/>
    <w:rsid w:val="00FF345F"/>
    <w:rsid w:val="00FF3697"/>
    <w:rsid w:val="00FF36C4"/>
    <w:rsid w:val="00FF36F7"/>
    <w:rsid w:val="00FF37A6"/>
    <w:rsid w:val="00FF39AA"/>
    <w:rsid w:val="00FF39BC"/>
    <w:rsid w:val="00FF3B7C"/>
    <w:rsid w:val="00FF3D17"/>
    <w:rsid w:val="00FF3DED"/>
    <w:rsid w:val="00FF403E"/>
    <w:rsid w:val="00FF46D7"/>
    <w:rsid w:val="00FF4930"/>
    <w:rsid w:val="00FF4B07"/>
    <w:rsid w:val="00FF4C59"/>
    <w:rsid w:val="00FF4C5A"/>
    <w:rsid w:val="00FF4C79"/>
    <w:rsid w:val="00FF4DE8"/>
    <w:rsid w:val="00FF516C"/>
    <w:rsid w:val="00FF542E"/>
    <w:rsid w:val="00FF549B"/>
    <w:rsid w:val="00FF5540"/>
    <w:rsid w:val="00FF5770"/>
    <w:rsid w:val="00FF57FD"/>
    <w:rsid w:val="00FF5E3E"/>
    <w:rsid w:val="00FF6026"/>
    <w:rsid w:val="00FF6563"/>
    <w:rsid w:val="00FF6C9D"/>
    <w:rsid w:val="00FF742C"/>
    <w:rsid w:val="00FF7497"/>
    <w:rsid w:val="00FF76CB"/>
    <w:rsid w:val="00FF7D37"/>
    <w:rsid w:val="00FF7DE6"/>
    <w:rsid w:val="00FF7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69D1A0"/>
  <w15:chartTrackingRefBased/>
  <w15:docId w15:val="{7254E181-25E6-42CD-9724-D20D4B28D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B6E62"/>
    <w:rPr>
      <w:kern w:val="0"/>
      <w:lang w:val="en-AU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4B4358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2"/>
      <w:lang w:val="en-US"/>
    </w:rPr>
  </w:style>
  <w:style w:type="paragraph" w:styleId="Heading2">
    <w:name w:val="heading 2"/>
    <w:basedOn w:val="Normal"/>
    <w:next w:val="Normal"/>
    <w:link w:val="Heading2Char"/>
    <w:semiHidden/>
    <w:qFormat/>
    <w:rsid w:val="004B4358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semiHidden/>
    <w:qFormat/>
    <w:rsid w:val="004B4358"/>
    <w:pPr>
      <w:keepNext/>
      <w:spacing w:line="480" w:lineRule="auto"/>
      <w:outlineLvl w:val="2"/>
    </w:pPr>
    <w:rPr>
      <w:rFonts w:ascii="Times" w:eastAsia="Times" w:hAnsi="Times" w:cs="Times New Roman"/>
      <w:b/>
      <w:szCs w:val="20"/>
      <w:lang w:val="en-US"/>
    </w:rPr>
  </w:style>
  <w:style w:type="paragraph" w:styleId="Heading4">
    <w:name w:val="heading 4"/>
    <w:basedOn w:val="Normal"/>
    <w:next w:val="Normal"/>
    <w:link w:val="Heading4Char"/>
    <w:semiHidden/>
    <w:qFormat/>
    <w:rsid w:val="004B4358"/>
    <w:pPr>
      <w:keepNext/>
      <w:spacing w:line="480" w:lineRule="auto"/>
      <w:outlineLvl w:val="3"/>
    </w:pPr>
    <w:rPr>
      <w:rFonts w:ascii="Times" w:eastAsia="Times New Roman" w:hAnsi="Times" w:cs="Times New Roman"/>
      <w:b/>
      <w:color w:val="0000FF"/>
      <w:sz w:val="44"/>
      <w:szCs w:val="20"/>
      <w:lang w:val="en-US"/>
    </w:rPr>
  </w:style>
  <w:style w:type="paragraph" w:styleId="Heading5">
    <w:name w:val="heading 5"/>
    <w:basedOn w:val="Normal"/>
    <w:next w:val="Normal"/>
    <w:link w:val="Heading5Char"/>
    <w:semiHidden/>
    <w:qFormat/>
    <w:rsid w:val="004B4358"/>
    <w:p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semiHidden/>
    <w:qFormat/>
    <w:rsid w:val="004B4358"/>
    <w:pPr>
      <w:spacing w:before="240" w:after="60"/>
      <w:outlineLvl w:val="5"/>
    </w:pPr>
    <w:rPr>
      <w:rFonts w:ascii="Calibri" w:eastAsia="Times New Roman" w:hAnsi="Calibri" w:cs="Times New Roman"/>
      <w:b/>
      <w:bCs/>
      <w:sz w:val="22"/>
      <w:szCs w:val="22"/>
      <w:lang w:val="en-US"/>
    </w:rPr>
  </w:style>
  <w:style w:type="paragraph" w:styleId="Heading7">
    <w:name w:val="heading 7"/>
    <w:basedOn w:val="Normal"/>
    <w:next w:val="Normal"/>
    <w:link w:val="Heading7Char"/>
    <w:semiHidden/>
    <w:qFormat/>
    <w:rsid w:val="004B4358"/>
    <w:pPr>
      <w:spacing w:before="240" w:after="60"/>
      <w:outlineLvl w:val="6"/>
    </w:pPr>
    <w:rPr>
      <w:rFonts w:ascii="Calibri" w:eastAsia="Times New Roman" w:hAnsi="Calibri" w:cs="Times New Roman"/>
      <w:lang w:val="en-US"/>
    </w:rPr>
  </w:style>
  <w:style w:type="paragraph" w:styleId="Heading8">
    <w:name w:val="heading 8"/>
    <w:basedOn w:val="Normal"/>
    <w:next w:val="Normal"/>
    <w:link w:val="Heading8Char"/>
    <w:semiHidden/>
    <w:qFormat/>
    <w:rsid w:val="004B4358"/>
    <w:pPr>
      <w:spacing w:before="240" w:after="60"/>
      <w:outlineLvl w:val="7"/>
    </w:pPr>
    <w:rPr>
      <w:rFonts w:ascii="Calibri" w:eastAsia="Times New Roman" w:hAnsi="Calibri" w:cs="Times New Roman"/>
      <w:i/>
      <w:iCs/>
      <w:lang w:val="en-US"/>
    </w:rPr>
  </w:style>
  <w:style w:type="paragraph" w:styleId="Heading9">
    <w:name w:val="heading 9"/>
    <w:basedOn w:val="Normal"/>
    <w:next w:val="Normal"/>
    <w:link w:val="Heading9Char"/>
    <w:semiHidden/>
    <w:qFormat/>
    <w:rsid w:val="004B4358"/>
    <w:pPr>
      <w:spacing w:before="240" w:after="60"/>
      <w:outlineLvl w:val="8"/>
    </w:pPr>
    <w:rPr>
      <w:rFonts w:ascii="Cambria" w:eastAsia="Times New Roman" w:hAnsi="Cambria" w:cs="Times New Roman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B6E6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B6E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B6E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B6E62"/>
    <w:rPr>
      <w:kern w:val="0"/>
      <w:sz w:val="20"/>
      <w:szCs w:val="20"/>
      <w:lang w:val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B6E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DB6E62"/>
    <w:rPr>
      <w:b/>
      <w:bCs/>
      <w:kern w:val="0"/>
      <w:sz w:val="20"/>
      <w:szCs w:val="20"/>
      <w:lang w:val="en-AU"/>
      <w14:ligatures w14:val="none"/>
    </w:rPr>
  </w:style>
  <w:style w:type="character" w:styleId="Mention">
    <w:name w:val="Mention"/>
    <w:basedOn w:val="DefaultParagraphFont"/>
    <w:uiPriority w:val="99"/>
    <w:unhideWhenUsed/>
    <w:rsid w:val="00DB6E62"/>
    <w:rPr>
      <w:color w:val="2B579A"/>
      <w:shd w:val="clear" w:color="auto" w:fill="E1DFDD"/>
    </w:rPr>
  </w:style>
  <w:style w:type="paragraph" w:styleId="Revision">
    <w:name w:val="Revision"/>
    <w:hidden/>
    <w:uiPriority w:val="99"/>
    <w:semiHidden/>
    <w:rsid w:val="00DB6E62"/>
    <w:rPr>
      <w:kern w:val="0"/>
      <w:lang w:val="en-AU"/>
      <w14:ligatures w14:val="none"/>
    </w:rPr>
  </w:style>
  <w:style w:type="character" w:styleId="Hyperlink">
    <w:name w:val="Hyperlink"/>
    <w:basedOn w:val="DefaultParagraphFont"/>
    <w:unhideWhenUsed/>
    <w:rsid w:val="00DB6E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B6E6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DB6E62"/>
    <w:rPr>
      <w:kern w:val="0"/>
      <w:lang w:val="en-AU"/>
      <w14:ligatures w14:val="none"/>
    </w:rPr>
  </w:style>
  <w:style w:type="paragraph" w:styleId="Footer">
    <w:name w:val="footer"/>
    <w:basedOn w:val="Normal"/>
    <w:link w:val="FooterChar"/>
    <w:unhideWhenUsed/>
    <w:rsid w:val="00DB6E6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DB6E62"/>
    <w:rPr>
      <w:kern w:val="0"/>
      <w:lang w:val="en-AU"/>
      <w14:ligatures w14:val="none"/>
    </w:rPr>
  </w:style>
  <w:style w:type="character" w:styleId="FollowedHyperlink">
    <w:name w:val="FollowedHyperlink"/>
    <w:basedOn w:val="DefaultParagraphFont"/>
    <w:semiHidden/>
    <w:unhideWhenUsed/>
    <w:rsid w:val="00956386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9A72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95BA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5BA6"/>
    <w:rPr>
      <w:rFonts w:ascii="Calibri" w:hAnsi="Calibri" w:cs="Calibri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295BA6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5BA6"/>
    <w:rPr>
      <w:rFonts w:ascii="Calibri" w:hAnsi="Calibri" w:cs="Calibri"/>
      <w:kern w:val="0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5A202E"/>
    <w:rPr>
      <w:i/>
      <w:iCs/>
    </w:rPr>
  </w:style>
  <w:style w:type="character" w:customStyle="1" w:styleId="Heading1Char">
    <w:name w:val="Heading 1 Char"/>
    <w:basedOn w:val="DefaultParagraphFont"/>
    <w:link w:val="Heading1"/>
    <w:rsid w:val="004B4358"/>
    <w:rPr>
      <w:rFonts w:ascii="Times New Roman" w:eastAsia="Times New Roman" w:hAnsi="Times New Roman" w:cs="Times New Roman"/>
      <w:b/>
      <w:bCs/>
      <w:kern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semiHidden/>
    <w:rsid w:val="004B4358"/>
    <w:rPr>
      <w:rFonts w:ascii="Cambria" w:eastAsia="Times New Roman" w:hAnsi="Cambria" w:cs="Times New Roman"/>
      <w:b/>
      <w:bCs/>
      <w:i/>
      <w:iCs/>
      <w:kern w:val="0"/>
      <w:sz w:val="28"/>
      <w:szCs w:val="28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semiHidden/>
    <w:rsid w:val="004B4358"/>
    <w:rPr>
      <w:rFonts w:ascii="Times" w:eastAsia="Times" w:hAnsi="Times" w:cs="Times New Roman"/>
      <w:b/>
      <w:kern w:val="0"/>
      <w:szCs w:val="20"/>
      <w:lang w:val="en-US"/>
      <w14:ligatures w14:val="none"/>
    </w:rPr>
  </w:style>
  <w:style w:type="character" w:customStyle="1" w:styleId="Heading4Char">
    <w:name w:val="Heading 4 Char"/>
    <w:basedOn w:val="DefaultParagraphFont"/>
    <w:link w:val="Heading4"/>
    <w:semiHidden/>
    <w:rsid w:val="004B4358"/>
    <w:rPr>
      <w:rFonts w:ascii="Times" w:eastAsia="Times New Roman" w:hAnsi="Times" w:cs="Times New Roman"/>
      <w:b/>
      <w:color w:val="0000FF"/>
      <w:kern w:val="0"/>
      <w:sz w:val="44"/>
      <w:szCs w:val="20"/>
      <w:lang w:val="en-US"/>
      <w14:ligatures w14:val="none"/>
    </w:rPr>
  </w:style>
  <w:style w:type="character" w:customStyle="1" w:styleId="Heading5Char">
    <w:name w:val="Heading 5 Char"/>
    <w:basedOn w:val="DefaultParagraphFont"/>
    <w:link w:val="Heading5"/>
    <w:semiHidden/>
    <w:rsid w:val="004B4358"/>
    <w:rPr>
      <w:rFonts w:ascii="Calibri" w:eastAsia="Times New Roman" w:hAnsi="Calibri" w:cs="Times New Roman"/>
      <w:b/>
      <w:bCs/>
      <w:i/>
      <w:iCs/>
      <w:kern w:val="0"/>
      <w:sz w:val="26"/>
      <w:szCs w:val="26"/>
      <w:lang w:val="en-US"/>
      <w14:ligatures w14:val="none"/>
    </w:rPr>
  </w:style>
  <w:style w:type="character" w:customStyle="1" w:styleId="Heading6Char">
    <w:name w:val="Heading 6 Char"/>
    <w:basedOn w:val="DefaultParagraphFont"/>
    <w:link w:val="Heading6"/>
    <w:semiHidden/>
    <w:rsid w:val="004B4358"/>
    <w:rPr>
      <w:rFonts w:ascii="Calibri" w:eastAsia="Times New Roman" w:hAnsi="Calibri" w:cs="Times New Roman"/>
      <w:b/>
      <w:bCs/>
      <w:kern w:val="0"/>
      <w:sz w:val="22"/>
      <w:szCs w:val="22"/>
      <w:lang w:val="en-US"/>
      <w14:ligatures w14:val="none"/>
    </w:rPr>
  </w:style>
  <w:style w:type="character" w:customStyle="1" w:styleId="Heading7Char">
    <w:name w:val="Heading 7 Char"/>
    <w:basedOn w:val="DefaultParagraphFont"/>
    <w:link w:val="Heading7"/>
    <w:semiHidden/>
    <w:rsid w:val="004B4358"/>
    <w:rPr>
      <w:rFonts w:ascii="Calibri" w:eastAsia="Times New Roman" w:hAnsi="Calibri" w:cs="Times New Roman"/>
      <w:kern w:val="0"/>
      <w:lang w:val="en-US"/>
      <w14:ligatures w14:val="none"/>
    </w:rPr>
  </w:style>
  <w:style w:type="character" w:customStyle="1" w:styleId="Heading8Char">
    <w:name w:val="Heading 8 Char"/>
    <w:basedOn w:val="DefaultParagraphFont"/>
    <w:link w:val="Heading8"/>
    <w:semiHidden/>
    <w:rsid w:val="004B4358"/>
    <w:rPr>
      <w:rFonts w:ascii="Calibri" w:eastAsia="Times New Roman" w:hAnsi="Calibri" w:cs="Times New Roman"/>
      <w:i/>
      <w:iCs/>
      <w:kern w:val="0"/>
      <w:lang w:val="en-US"/>
      <w14:ligatures w14:val="none"/>
    </w:rPr>
  </w:style>
  <w:style w:type="character" w:customStyle="1" w:styleId="Heading9Char">
    <w:name w:val="Heading 9 Char"/>
    <w:basedOn w:val="DefaultParagraphFont"/>
    <w:link w:val="Heading9"/>
    <w:semiHidden/>
    <w:rsid w:val="004B4358"/>
    <w:rPr>
      <w:rFonts w:ascii="Cambria" w:eastAsia="Times New Roman" w:hAnsi="Cambria" w:cs="Times New Roman"/>
      <w:kern w:val="0"/>
      <w:sz w:val="22"/>
      <w:szCs w:val="22"/>
      <w:lang w:val="en-US"/>
      <w14:ligatures w14:val="none"/>
    </w:rPr>
  </w:style>
  <w:style w:type="paragraph" w:customStyle="1" w:styleId="Default">
    <w:name w:val="Default"/>
    <w:rsid w:val="004B4358"/>
    <w:pPr>
      <w:autoSpaceDE w:val="0"/>
      <w:autoSpaceDN w:val="0"/>
      <w:adjustRightInd w:val="0"/>
    </w:pPr>
    <w:rPr>
      <w:rFonts w:ascii="Calibri" w:hAnsi="Calibri" w:cs="Calibri"/>
      <w:color w:val="000000"/>
      <w:kern w:val="0"/>
    </w:rPr>
  </w:style>
  <w:style w:type="character" w:styleId="PageNumber">
    <w:name w:val="page number"/>
    <w:basedOn w:val="DefaultParagraphFont"/>
    <w:semiHidden/>
    <w:rsid w:val="004B4358"/>
  </w:style>
  <w:style w:type="paragraph" w:customStyle="1" w:styleId="SMHeading">
    <w:name w:val="SM Heading"/>
    <w:basedOn w:val="Heading1"/>
    <w:qFormat/>
    <w:rsid w:val="004B4358"/>
  </w:style>
  <w:style w:type="paragraph" w:customStyle="1" w:styleId="SMSubheading">
    <w:name w:val="SM Subheading"/>
    <w:basedOn w:val="Normal"/>
    <w:qFormat/>
    <w:rsid w:val="004B4358"/>
    <w:rPr>
      <w:rFonts w:ascii="Times New Roman" w:eastAsia="Times New Roman" w:hAnsi="Times New Roman" w:cs="Times New Roman"/>
      <w:szCs w:val="20"/>
      <w:u w:val="words"/>
      <w:lang w:val="en-US"/>
    </w:rPr>
  </w:style>
  <w:style w:type="paragraph" w:customStyle="1" w:styleId="SMText">
    <w:name w:val="SM Text"/>
    <w:basedOn w:val="Normal"/>
    <w:qFormat/>
    <w:rsid w:val="004B4358"/>
    <w:pPr>
      <w:ind w:firstLine="480"/>
    </w:pPr>
    <w:rPr>
      <w:rFonts w:ascii="Times New Roman" w:eastAsia="Times New Roman" w:hAnsi="Times New Roman" w:cs="Times New Roman"/>
      <w:szCs w:val="20"/>
      <w:lang w:val="en-US"/>
    </w:rPr>
  </w:style>
  <w:style w:type="paragraph" w:customStyle="1" w:styleId="SMcaption">
    <w:name w:val="SM caption"/>
    <w:basedOn w:val="SMText"/>
    <w:qFormat/>
    <w:rsid w:val="004B4358"/>
    <w:pPr>
      <w:ind w:firstLine="0"/>
    </w:pPr>
  </w:style>
  <w:style w:type="paragraph" w:styleId="BalloonText">
    <w:name w:val="Balloon Text"/>
    <w:basedOn w:val="Normal"/>
    <w:link w:val="BalloonText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Bibliography">
    <w:name w:val="Bibliography"/>
    <w:basedOn w:val="Normal"/>
    <w:next w:val="Normal"/>
    <w:uiPriority w:val="37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BlockText">
    <w:name w:val="Block Text"/>
    <w:basedOn w:val="Normal"/>
    <w:semiHidden/>
    <w:rsid w:val="004B4358"/>
    <w:pPr>
      <w:spacing w:after="120"/>
      <w:ind w:left="1440" w:righ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BodyText">
    <w:name w:val="Body Text"/>
    <w:basedOn w:val="Normal"/>
    <w:link w:val="BodyTextChar"/>
    <w:semiHidden/>
    <w:rsid w:val="004B4358"/>
    <w:pPr>
      <w:spacing w:after="1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2">
    <w:name w:val="Body Text 2"/>
    <w:basedOn w:val="Normal"/>
    <w:link w:val="BodyText2Char"/>
    <w:semiHidden/>
    <w:rsid w:val="004B4358"/>
    <w:pPr>
      <w:spacing w:after="120" w:line="480" w:lineRule="auto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2Char">
    <w:name w:val="Body Text 2 Char"/>
    <w:basedOn w:val="DefaultParagraphFont"/>
    <w:link w:val="BodyTex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3">
    <w:name w:val="Body Text 3"/>
    <w:basedOn w:val="Normal"/>
    <w:link w:val="BodyText3Char"/>
    <w:semiHidden/>
    <w:rsid w:val="004B4358"/>
    <w:pPr>
      <w:spacing w:after="12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BodyTextFirstIndent">
    <w:name w:val="Body Text First Indent"/>
    <w:basedOn w:val="BodyText"/>
    <w:link w:val="BodyTextFirstIndentChar"/>
    <w:semiHidden/>
    <w:rsid w:val="004B4358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">
    <w:name w:val="Body Text Indent"/>
    <w:basedOn w:val="Normal"/>
    <w:link w:val="BodyTextIndent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FirstIndent2">
    <w:name w:val="Body Text First Indent 2"/>
    <w:basedOn w:val="BodyTextIndent"/>
    <w:link w:val="BodyTextFirstIndent2Char"/>
    <w:semiHidden/>
    <w:rsid w:val="004B435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2">
    <w:name w:val="Body Text Indent 2"/>
    <w:basedOn w:val="Normal"/>
    <w:link w:val="BodyTextIndent2Char"/>
    <w:semiHidden/>
    <w:rsid w:val="004B4358"/>
    <w:pPr>
      <w:spacing w:after="120" w:line="480" w:lineRule="auto"/>
      <w:ind w:left="36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BodyTextIndent3">
    <w:name w:val="Body Text Indent 3"/>
    <w:basedOn w:val="Normal"/>
    <w:link w:val="BodyTextIndent3Char"/>
    <w:semiHidden/>
    <w:rsid w:val="004B4358"/>
    <w:pPr>
      <w:spacing w:after="120"/>
      <w:ind w:left="360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4B4358"/>
    <w:rPr>
      <w:rFonts w:ascii="Times New Roman" w:eastAsia="Times New Roman" w:hAnsi="Times New Roman" w:cs="Times New Roman"/>
      <w:kern w:val="0"/>
      <w:sz w:val="16"/>
      <w:szCs w:val="16"/>
      <w:lang w:val="en-US"/>
      <w14:ligatures w14:val="none"/>
    </w:rPr>
  </w:style>
  <w:style w:type="paragraph" w:styleId="Caption">
    <w:name w:val="caption"/>
    <w:basedOn w:val="Normal"/>
    <w:next w:val="Normal"/>
    <w:semiHidden/>
    <w:qFormat/>
    <w:rsid w:val="004B435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Closing">
    <w:name w:val="Closing"/>
    <w:basedOn w:val="Normal"/>
    <w:link w:val="Closing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ClosingChar">
    <w:name w:val="Closing Char"/>
    <w:basedOn w:val="DefaultParagraphFont"/>
    <w:link w:val="Clos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ate">
    <w:name w:val="Date"/>
    <w:basedOn w:val="Normal"/>
    <w:next w:val="Normal"/>
    <w:link w:val="Dat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DateChar">
    <w:name w:val="Date Char"/>
    <w:basedOn w:val="DefaultParagraphFont"/>
    <w:link w:val="Dat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DocumentMap">
    <w:name w:val="Document Map"/>
    <w:basedOn w:val="Normal"/>
    <w:link w:val="DocumentMapChar"/>
    <w:semiHidden/>
    <w:rsid w:val="004B4358"/>
    <w:rPr>
      <w:rFonts w:ascii="Tahoma" w:eastAsia="Times New Roman" w:hAnsi="Tahoma" w:cs="Tahoma"/>
      <w:sz w:val="16"/>
      <w:szCs w:val="16"/>
      <w:lang w:val="en-US"/>
    </w:rPr>
  </w:style>
  <w:style w:type="character" w:customStyle="1" w:styleId="DocumentMapChar">
    <w:name w:val="Document Map Char"/>
    <w:basedOn w:val="DefaultParagraphFont"/>
    <w:link w:val="DocumentMap"/>
    <w:semiHidden/>
    <w:rsid w:val="004B4358"/>
    <w:rPr>
      <w:rFonts w:ascii="Tahoma" w:eastAsia="Times New Roman" w:hAnsi="Tahoma" w:cs="Tahoma"/>
      <w:kern w:val="0"/>
      <w:sz w:val="16"/>
      <w:szCs w:val="16"/>
      <w:lang w:val="en-US"/>
      <w14:ligatures w14:val="none"/>
    </w:rPr>
  </w:style>
  <w:style w:type="paragraph" w:styleId="E-mailSignature">
    <w:name w:val="E-mail Signature"/>
    <w:basedOn w:val="Normal"/>
    <w:link w:val="E-mailSignature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EndnoteText">
    <w:name w:val="endnote text"/>
    <w:basedOn w:val="Normal"/>
    <w:link w:val="End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EnvelopeAddress">
    <w:name w:val="envelope address"/>
    <w:basedOn w:val="Normal"/>
    <w:semiHidden/>
    <w:rsid w:val="004B4358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 w:cs="Times New Roman"/>
      <w:lang w:val="en-US"/>
    </w:rPr>
  </w:style>
  <w:style w:type="paragraph" w:styleId="EnvelopeReturn">
    <w:name w:val="envelope return"/>
    <w:basedOn w:val="Normal"/>
    <w:semiHidden/>
    <w:rsid w:val="004B4358"/>
    <w:rPr>
      <w:rFonts w:ascii="Cambria" w:eastAsia="Times New Roman" w:hAnsi="Cambria" w:cs="Times New Roman"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semiHidden/>
    <w:rsid w:val="004B4358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semiHidden/>
    <w:rsid w:val="004B4358"/>
    <w:rPr>
      <w:rFonts w:ascii="Times New Roman" w:eastAsia="Times New Roman" w:hAnsi="Times New Roman" w:cs="Times New Roman"/>
      <w:kern w:val="0"/>
      <w:sz w:val="20"/>
      <w:szCs w:val="20"/>
      <w:lang w:val="en-US"/>
      <w14:ligatures w14:val="none"/>
    </w:rPr>
  </w:style>
  <w:style w:type="paragraph" w:styleId="HTMLAddress">
    <w:name w:val="HTML Address"/>
    <w:basedOn w:val="Normal"/>
    <w:link w:val="HTMLAddressChar"/>
    <w:semiHidden/>
    <w:rsid w:val="004B4358"/>
    <w:rPr>
      <w:rFonts w:ascii="Times New Roman" w:eastAsia="Times New Roman" w:hAnsi="Times New Roman" w:cs="Times New Roman"/>
      <w:i/>
      <w:iCs/>
      <w:szCs w:val="20"/>
      <w:lang w:val="en-US"/>
    </w:rPr>
  </w:style>
  <w:style w:type="character" w:customStyle="1" w:styleId="HTMLAddressChar">
    <w:name w:val="HTML Address Char"/>
    <w:basedOn w:val="DefaultParagraphFont"/>
    <w:link w:val="HTMLAddress"/>
    <w:semiHidden/>
    <w:rsid w:val="004B4358"/>
    <w:rPr>
      <w:rFonts w:ascii="Times New Roman" w:eastAsia="Times New Roman" w:hAnsi="Times New Roman" w:cs="Times New Roman"/>
      <w:i/>
      <w:iCs/>
      <w:kern w:val="0"/>
      <w:szCs w:val="20"/>
      <w:lang w:val="en-US"/>
      <w14:ligatures w14:val="none"/>
    </w:rPr>
  </w:style>
  <w:style w:type="paragraph" w:styleId="HTMLPreformatted">
    <w:name w:val="HTML Preformatted"/>
    <w:basedOn w:val="Normal"/>
    <w:link w:val="HTMLPreformatted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Index1">
    <w:name w:val="index 1"/>
    <w:basedOn w:val="Normal"/>
    <w:next w:val="Normal"/>
    <w:autoRedefine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2">
    <w:name w:val="index 2"/>
    <w:basedOn w:val="Normal"/>
    <w:next w:val="Normal"/>
    <w:autoRedefine/>
    <w:semiHidden/>
    <w:rsid w:val="004B4358"/>
    <w:pPr>
      <w:ind w:left="4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3">
    <w:name w:val="index 3"/>
    <w:basedOn w:val="Normal"/>
    <w:next w:val="Normal"/>
    <w:autoRedefine/>
    <w:semiHidden/>
    <w:rsid w:val="004B4358"/>
    <w:pPr>
      <w:ind w:left="7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4">
    <w:name w:val="index 4"/>
    <w:basedOn w:val="Normal"/>
    <w:next w:val="Normal"/>
    <w:autoRedefine/>
    <w:semiHidden/>
    <w:rsid w:val="004B4358"/>
    <w:pPr>
      <w:ind w:left="9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5">
    <w:name w:val="index 5"/>
    <w:basedOn w:val="Normal"/>
    <w:next w:val="Normal"/>
    <w:autoRedefine/>
    <w:semiHidden/>
    <w:rsid w:val="004B4358"/>
    <w:pPr>
      <w:ind w:left="120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6">
    <w:name w:val="index 6"/>
    <w:basedOn w:val="Normal"/>
    <w:next w:val="Normal"/>
    <w:autoRedefine/>
    <w:semiHidden/>
    <w:rsid w:val="004B4358"/>
    <w:pPr>
      <w:ind w:left="14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7">
    <w:name w:val="index 7"/>
    <w:basedOn w:val="Normal"/>
    <w:next w:val="Normal"/>
    <w:autoRedefine/>
    <w:semiHidden/>
    <w:rsid w:val="004B4358"/>
    <w:pPr>
      <w:ind w:left="168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8">
    <w:name w:val="index 8"/>
    <w:basedOn w:val="Normal"/>
    <w:next w:val="Normal"/>
    <w:autoRedefine/>
    <w:semiHidden/>
    <w:rsid w:val="004B4358"/>
    <w:pPr>
      <w:ind w:left="192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9">
    <w:name w:val="index 9"/>
    <w:basedOn w:val="Normal"/>
    <w:next w:val="Normal"/>
    <w:autoRedefine/>
    <w:semiHidden/>
    <w:rsid w:val="004B4358"/>
    <w:pPr>
      <w:ind w:left="216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IndexHeading">
    <w:name w:val="index heading"/>
    <w:basedOn w:val="Normal"/>
    <w:next w:val="Index1"/>
    <w:semiHidden/>
    <w:rsid w:val="004B4358"/>
    <w:rPr>
      <w:rFonts w:ascii="Cambria" w:eastAsia="Times New Roman" w:hAnsi="Cambria" w:cs="Times New Roman"/>
      <w:b/>
      <w:bCs/>
      <w:szCs w:val="20"/>
      <w:lang w:val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B4358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Cs w:val="20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B4358"/>
    <w:rPr>
      <w:rFonts w:ascii="Times New Roman" w:eastAsia="Times New Roman" w:hAnsi="Times New Roman" w:cs="Times New Roman"/>
      <w:b/>
      <w:bCs/>
      <w:i/>
      <w:iCs/>
      <w:color w:val="4F81BD"/>
      <w:kern w:val="0"/>
      <w:szCs w:val="20"/>
      <w:lang w:val="en-US"/>
      <w14:ligatures w14:val="none"/>
    </w:rPr>
  </w:style>
  <w:style w:type="paragraph" w:styleId="List">
    <w:name w:val="List"/>
    <w:basedOn w:val="Normal"/>
    <w:semiHidden/>
    <w:rsid w:val="004B4358"/>
    <w:pPr>
      <w:ind w:left="36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2">
    <w:name w:val="List 2"/>
    <w:basedOn w:val="Normal"/>
    <w:semiHidden/>
    <w:rsid w:val="004B4358"/>
    <w:pPr>
      <w:ind w:left="72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3">
    <w:name w:val="List 3"/>
    <w:basedOn w:val="Normal"/>
    <w:semiHidden/>
    <w:rsid w:val="004B4358"/>
    <w:pPr>
      <w:ind w:left="108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4">
    <w:name w:val="List 4"/>
    <w:basedOn w:val="Normal"/>
    <w:semiHidden/>
    <w:rsid w:val="004B4358"/>
    <w:pPr>
      <w:ind w:left="144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5">
    <w:name w:val="List 5"/>
    <w:basedOn w:val="Normal"/>
    <w:semiHidden/>
    <w:rsid w:val="004B4358"/>
    <w:pPr>
      <w:ind w:left="1800" w:hanging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">
    <w:name w:val="List Bullet"/>
    <w:basedOn w:val="Normal"/>
    <w:semiHidden/>
    <w:rsid w:val="004B4358"/>
    <w:pPr>
      <w:numPr>
        <w:numId w:val="29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2">
    <w:name w:val="List Bullet 2"/>
    <w:basedOn w:val="Normal"/>
    <w:semiHidden/>
    <w:rsid w:val="004B4358"/>
    <w:pPr>
      <w:numPr>
        <w:numId w:val="30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3">
    <w:name w:val="List Bullet 3"/>
    <w:basedOn w:val="Normal"/>
    <w:semiHidden/>
    <w:rsid w:val="004B4358"/>
    <w:pPr>
      <w:numPr>
        <w:numId w:val="31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4">
    <w:name w:val="List Bullet 4"/>
    <w:basedOn w:val="Normal"/>
    <w:semiHidden/>
    <w:rsid w:val="004B4358"/>
    <w:pPr>
      <w:numPr>
        <w:numId w:val="32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Bullet5">
    <w:name w:val="List Bullet 5"/>
    <w:basedOn w:val="Normal"/>
    <w:semiHidden/>
    <w:rsid w:val="004B4358"/>
    <w:pPr>
      <w:numPr>
        <w:numId w:val="33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">
    <w:name w:val="List Continue"/>
    <w:basedOn w:val="Normal"/>
    <w:semiHidden/>
    <w:rsid w:val="004B4358"/>
    <w:pPr>
      <w:spacing w:after="120"/>
      <w:ind w:left="36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2">
    <w:name w:val="List Continue 2"/>
    <w:basedOn w:val="Normal"/>
    <w:semiHidden/>
    <w:rsid w:val="004B4358"/>
    <w:pPr>
      <w:spacing w:after="120"/>
      <w:ind w:left="72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3">
    <w:name w:val="List Continue 3"/>
    <w:basedOn w:val="Normal"/>
    <w:semiHidden/>
    <w:rsid w:val="004B4358"/>
    <w:pPr>
      <w:spacing w:after="120"/>
      <w:ind w:left="108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4">
    <w:name w:val="List Continue 4"/>
    <w:basedOn w:val="Normal"/>
    <w:semiHidden/>
    <w:rsid w:val="004B4358"/>
    <w:pPr>
      <w:spacing w:after="120"/>
      <w:ind w:left="144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Continue5">
    <w:name w:val="List Continue 5"/>
    <w:basedOn w:val="Normal"/>
    <w:semiHidden/>
    <w:rsid w:val="004B4358"/>
    <w:pPr>
      <w:spacing w:after="120"/>
      <w:ind w:left="1800"/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">
    <w:name w:val="List Number"/>
    <w:basedOn w:val="Normal"/>
    <w:semiHidden/>
    <w:rsid w:val="004B4358"/>
    <w:pPr>
      <w:numPr>
        <w:numId w:val="34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2">
    <w:name w:val="List Number 2"/>
    <w:basedOn w:val="Normal"/>
    <w:semiHidden/>
    <w:rsid w:val="004B4358"/>
    <w:pPr>
      <w:numPr>
        <w:numId w:val="35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3">
    <w:name w:val="List Number 3"/>
    <w:basedOn w:val="Normal"/>
    <w:semiHidden/>
    <w:rsid w:val="004B4358"/>
    <w:pPr>
      <w:numPr>
        <w:numId w:val="36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4">
    <w:name w:val="List Number 4"/>
    <w:basedOn w:val="Normal"/>
    <w:semiHidden/>
    <w:rsid w:val="004B4358"/>
    <w:pPr>
      <w:numPr>
        <w:numId w:val="37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ListNumber5">
    <w:name w:val="List Number 5"/>
    <w:basedOn w:val="Normal"/>
    <w:semiHidden/>
    <w:rsid w:val="004B4358"/>
    <w:pPr>
      <w:numPr>
        <w:numId w:val="38"/>
      </w:numPr>
      <w:contextualSpacing/>
    </w:pPr>
    <w:rPr>
      <w:rFonts w:ascii="Times New Roman" w:eastAsia="Times New Roman" w:hAnsi="Times New Roman" w:cs="Times New Roman"/>
      <w:szCs w:val="20"/>
      <w:lang w:val="en-US"/>
    </w:rPr>
  </w:style>
  <w:style w:type="paragraph" w:styleId="MacroText">
    <w:name w:val="macro"/>
    <w:link w:val="MacroTextChar"/>
    <w:semiHidden/>
    <w:rsid w:val="004B43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customStyle="1" w:styleId="MacroTextChar">
    <w:name w:val="Macro Text Char"/>
    <w:basedOn w:val="DefaultParagraphFont"/>
    <w:link w:val="Macro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MessageHeader">
    <w:name w:val="Message Header"/>
    <w:basedOn w:val="Normal"/>
    <w:link w:val="MessageHeaderChar"/>
    <w:semiHidden/>
    <w:rsid w:val="004B435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 w:cs="Times New Roman"/>
      <w:lang w:val="en-US"/>
    </w:rPr>
  </w:style>
  <w:style w:type="character" w:customStyle="1" w:styleId="MessageHeaderChar">
    <w:name w:val="Message Header Char"/>
    <w:basedOn w:val="DefaultParagraphFont"/>
    <w:link w:val="MessageHeader"/>
    <w:semiHidden/>
    <w:rsid w:val="004B4358"/>
    <w:rPr>
      <w:rFonts w:ascii="Cambria" w:eastAsia="Times New Roman" w:hAnsi="Cambria" w:cs="Times New Roman"/>
      <w:kern w:val="0"/>
      <w:shd w:val="pct20" w:color="auto" w:fill="auto"/>
      <w:lang w:val="en-US"/>
      <w14:ligatures w14:val="none"/>
    </w:rPr>
  </w:style>
  <w:style w:type="paragraph" w:styleId="NoSpacing">
    <w:name w:val="No Spacing"/>
    <w:uiPriority w:val="1"/>
    <w:qFormat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NormalWeb">
    <w:name w:val="Normal (Web)"/>
    <w:basedOn w:val="Normal"/>
    <w:uiPriority w:val="99"/>
    <w:rsid w:val="004B4358"/>
    <w:rPr>
      <w:rFonts w:ascii="Times New Roman" w:eastAsia="Times New Roman" w:hAnsi="Times New Roman" w:cs="Times New Roman"/>
      <w:lang w:val="en-US"/>
    </w:rPr>
  </w:style>
  <w:style w:type="paragraph" w:styleId="NormalIndent">
    <w:name w:val="Normal Indent"/>
    <w:basedOn w:val="Normal"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NoteHeading">
    <w:name w:val="Note Heading"/>
    <w:basedOn w:val="Normal"/>
    <w:next w:val="Normal"/>
    <w:link w:val="NoteHeading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NoteHeadingChar">
    <w:name w:val="Note Heading Char"/>
    <w:basedOn w:val="DefaultParagraphFont"/>
    <w:link w:val="NoteHeading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PlainText">
    <w:name w:val="Plain Text"/>
    <w:basedOn w:val="Normal"/>
    <w:link w:val="PlainTextChar"/>
    <w:semiHidden/>
    <w:rsid w:val="004B4358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semiHidden/>
    <w:rsid w:val="004B4358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4B4358"/>
    <w:rPr>
      <w:rFonts w:ascii="Times New Roman" w:eastAsia="Times New Roman" w:hAnsi="Times New Roman" w:cs="Times New Roman"/>
      <w:i/>
      <w:iCs/>
      <w:color w:val="000000"/>
      <w:szCs w:val="20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4B4358"/>
    <w:rPr>
      <w:rFonts w:ascii="Times New Roman" w:eastAsia="Times New Roman" w:hAnsi="Times New Roman" w:cs="Times New Roman"/>
      <w:i/>
      <w:iCs/>
      <w:color w:val="000000"/>
      <w:kern w:val="0"/>
      <w:szCs w:val="20"/>
      <w:lang w:val="en-US"/>
      <w14:ligatures w14:val="none"/>
    </w:rPr>
  </w:style>
  <w:style w:type="paragraph" w:styleId="Salutation">
    <w:name w:val="Salutation"/>
    <w:basedOn w:val="Normal"/>
    <w:next w:val="Normal"/>
    <w:link w:val="SalutationChar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SalutationChar">
    <w:name w:val="Salutation Char"/>
    <w:basedOn w:val="DefaultParagraphFont"/>
    <w:link w:val="Salutation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ignature">
    <w:name w:val="Signature"/>
    <w:basedOn w:val="Normal"/>
    <w:link w:val="SignatureChar"/>
    <w:semiHidden/>
    <w:rsid w:val="004B4358"/>
    <w:pPr>
      <w:ind w:left="43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SignatureChar">
    <w:name w:val="Signature Char"/>
    <w:basedOn w:val="DefaultParagraphFont"/>
    <w:link w:val="Signature"/>
    <w:semiHidden/>
    <w:rsid w:val="004B4358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paragraph" w:styleId="Subtitle">
    <w:name w:val="Subtitle"/>
    <w:basedOn w:val="Normal"/>
    <w:next w:val="Normal"/>
    <w:link w:val="SubtitleChar"/>
    <w:qFormat/>
    <w:rsid w:val="004B4358"/>
    <w:pPr>
      <w:spacing w:after="60"/>
      <w:jc w:val="center"/>
      <w:outlineLvl w:val="1"/>
    </w:pPr>
    <w:rPr>
      <w:rFonts w:ascii="Cambria" w:eastAsia="Times New Roman" w:hAnsi="Cambria" w:cs="Times New Roman"/>
      <w:lang w:val="en-US"/>
    </w:rPr>
  </w:style>
  <w:style w:type="character" w:customStyle="1" w:styleId="SubtitleChar">
    <w:name w:val="Subtitle Char"/>
    <w:basedOn w:val="DefaultParagraphFont"/>
    <w:link w:val="Subtitle"/>
    <w:rsid w:val="004B4358"/>
    <w:rPr>
      <w:rFonts w:ascii="Cambria" w:eastAsia="Times New Roman" w:hAnsi="Cambria" w:cs="Times New Roman"/>
      <w:kern w:val="0"/>
      <w:lang w:val="en-US"/>
      <w14:ligatures w14:val="none"/>
    </w:rPr>
  </w:style>
  <w:style w:type="paragraph" w:styleId="TableofAuthorities">
    <w:name w:val="table of authorities"/>
    <w:basedOn w:val="Normal"/>
    <w:next w:val="Normal"/>
    <w:semiHidden/>
    <w:rsid w:val="004B4358"/>
    <w:pPr>
      <w:ind w:left="240" w:hanging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ableofFigures">
    <w:name w:val="table of figures"/>
    <w:basedOn w:val="Normal"/>
    <w:next w:val="Normal"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itle">
    <w:name w:val="Title"/>
    <w:basedOn w:val="Normal"/>
    <w:next w:val="Normal"/>
    <w:link w:val="TitleChar"/>
    <w:qFormat/>
    <w:rsid w:val="004B4358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en-US"/>
    </w:rPr>
  </w:style>
  <w:style w:type="character" w:customStyle="1" w:styleId="TitleChar">
    <w:name w:val="Title Char"/>
    <w:basedOn w:val="DefaultParagraphFont"/>
    <w:link w:val="Title"/>
    <w:rsid w:val="004B4358"/>
    <w:rPr>
      <w:rFonts w:ascii="Cambria" w:eastAsia="Times New Roman" w:hAnsi="Cambria" w:cs="Times New Roman"/>
      <w:b/>
      <w:bCs/>
      <w:kern w:val="28"/>
      <w:sz w:val="32"/>
      <w:szCs w:val="32"/>
      <w:lang w:val="en-US"/>
      <w14:ligatures w14:val="none"/>
    </w:rPr>
  </w:style>
  <w:style w:type="paragraph" w:styleId="TOAHeading">
    <w:name w:val="toa heading"/>
    <w:basedOn w:val="Normal"/>
    <w:next w:val="Normal"/>
    <w:semiHidden/>
    <w:rsid w:val="004B4358"/>
    <w:pPr>
      <w:spacing w:before="120"/>
    </w:pPr>
    <w:rPr>
      <w:rFonts w:ascii="Cambria" w:eastAsia="Times New Roman" w:hAnsi="Cambria" w:cs="Times New Roman"/>
      <w:b/>
      <w:bCs/>
      <w:lang w:val="en-US"/>
    </w:rPr>
  </w:style>
  <w:style w:type="paragraph" w:styleId="TOC1">
    <w:name w:val="toc 1"/>
    <w:basedOn w:val="Normal"/>
    <w:next w:val="Normal"/>
    <w:autoRedefine/>
    <w:semiHidden/>
    <w:rsid w:val="004B4358"/>
    <w:rPr>
      <w:rFonts w:ascii="Times New Roman" w:eastAsia="Times New Roman" w:hAnsi="Times New Roman" w:cs="Times New Roman"/>
      <w:szCs w:val="20"/>
      <w:lang w:val="en-US"/>
    </w:rPr>
  </w:style>
  <w:style w:type="paragraph" w:styleId="TOC2">
    <w:name w:val="toc 2"/>
    <w:basedOn w:val="Normal"/>
    <w:next w:val="Normal"/>
    <w:autoRedefine/>
    <w:semiHidden/>
    <w:rsid w:val="004B4358"/>
    <w:pPr>
      <w:ind w:left="2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3">
    <w:name w:val="toc 3"/>
    <w:basedOn w:val="Normal"/>
    <w:next w:val="Normal"/>
    <w:autoRedefine/>
    <w:semiHidden/>
    <w:rsid w:val="004B4358"/>
    <w:pPr>
      <w:ind w:left="4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4">
    <w:name w:val="toc 4"/>
    <w:basedOn w:val="Normal"/>
    <w:next w:val="Normal"/>
    <w:autoRedefine/>
    <w:semiHidden/>
    <w:rsid w:val="004B4358"/>
    <w:pPr>
      <w:ind w:left="7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5">
    <w:name w:val="toc 5"/>
    <w:basedOn w:val="Normal"/>
    <w:next w:val="Normal"/>
    <w:autoRedefine/>
    <w:semiHidden/>
    <w:rsid w:val="004B4358"/>
    <w:pPr>
      <w:ind w:left="960"/>
    </w:pPr>
    <w:rPr>
      <w:rFonts w:ascii="Times New Roman" w:eastAsia="Times New Roman" w:hAnsi="Times New Roman" w:cs="Times New Roman"/>
      <w:szCs w:val="20"/>
      <w:lang w:val="en-US"/>
    </w:rPr>
  </w:style>
  <w:style w:type="paragraph" w:styleId="TOC6">
    <w:name w:val="toc 6"/>
    <w:basedOn w:val="Normal"/>
    <w:next w:val="Normal"/>
    <w:autoRedefine/>
    <w:semiHidden/>
    <w:rsid w:val="004B4358"/>
    <w:pPr>
      <w:ind w:left="1200"/>
    </w:pPr>
    <w:rPr>
      <w:rFonts w:ascii="Times New Roman" w:eastAsia="Times New Roman" w:hAnsi="Times New Roman" w:cs="Times New Roman"/>
      <w:szCs w:val="20"/>
      <w:lang w:val="en-US"/>
    </w:rPr>
  </w:style>
  <w:style w:type="paragraph" w:styleId="TOC7">
    <w:name w:val="toc 7"/>
    <w:basedOn w:val="Normal"/>
    <w:next w:val="Normal"/>
    <w:autoRedefine/>
    <w:semiHidden/>
    <w:rsid w:val="004B4358"/>
    <w:pPr>
      <w:ind w:left="1440"/>
    </w:pPr>
    <w:rPr>
      <w:rFonts w:ascii="Times New Roman" w:eastAsia="Times New Roman" w:hAnsi="Times New Roman" w:cs="Times New Roman"/>
      <w:szCs w:val="20"/>
      <w:lang w:val="en-US"/>
    </w:rPr>
  </w:style>
  <w:style w:type="paragraph" w:styleId="TOC8">
    <w:name w:val="toc 8"/>
    <w:basedOn w:val="Normal"/>
    <w:next w:val="Normal"/>
    <w:autoRedefine/>
    <w:semiHidden/>
    <w:rsid w:val="004B4358"/>
    <w:pPr>
      <w:ind w:left="1680"/>
    </w:pPr>
    <w:rPr>
      <w:rFonts w:ascii="Times New Roman" w:eastAsia="Times New Roman" w:hAnsi="Times New Roman" w:cs="Times New Roman"/>
      <w:szCs w:val="20"/>
      <w:lang w:val="en-US"/>
    </w:rPr>
  </w:style>
  <w:style w:type="paragraph" w:styleId="TOC9">
    <w:name w:val="toc 9"/>
    <w:basedOn w:val="Normal"/>
    <w:next w:val="Normal"/>
    <w:autoRedefine/>
    <w:semiHidden/>
    <w:rsid w:val="004B4358"/>
    <w:pPr>
      <w:ind w:left="1920"/>
    </w:pPr>
    <w:rPr>
      <w:rFonts w:ascii="Times New Roman" w:eastAsia="Times New Roman" w:hAnsi="Times New Roman" w:cs="Times New Roman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B4358"/>
    <w:pPr>
      <w:outlineLvl w:val="9"/>
    </w:pPr>
    <w:rPr>
      <w:rFonts w:ascii="Cambria" w:hAnsi="Cambria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50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ncbi.nlm.nih.gov/geo/query/acc.cgi?acc=GSM3732840" TargetMode="External"/><Relationship Id="rId18" Type="http://schemas.openxmlformats.org/officeDocument/2006/relationships/hyperlink" Target="https://oncoscape.v3.sttrcancer.org/atlas.gs.washington.edu.mouse.rna/downloads" TargetMode="External"/><Relationship Id="rId26" Type="http://schemas.openxmlformats.org/officeDocument/2006/relationships/hyperlink" Target="https://doi.org/10.1242/dev.182097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126/science.add7564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figshare.com/projects/Single_nuclei_RNA-seq_of_mouse_placental_labyrinth_development/92354" TargetMode="External"/><Relationship Id="rId17" Type="http://schemas.openxmlformats.org/officeDocument/2006/relationships/hyperlink" Target="https://app.cellatlas.io/liver-development/dataset/7/scatterplot" TargetMode="External"/><Relationship Id="rId25" Type="http://schemas.openxmlformats.org/officeDocument/2006/relationships/hyperlink" Target="https://doi.org/10.1038/s41556-022-00989-7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app.cellatlas.io/yolk-sac/dataset/2/scatterplot" TargetMode="External"/><Relationship Id="rId20" Type="http://schemas.openxmlformats.org/officeDocument/2006/relationships/hyperlink" Target="https://doi.org/doi:10.1073/pnas.1702560114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b.cngb.org/search/project/CNP0000236/" TargetMode="External"/><Relationship Id="rId24" Type="http://schemas.openxmlformats.org/officeDocument/2006/relationships/hyperlink" Target="https://doi.org/10.1038/s41586-019-0933-9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ebi.ac.uk/ena/browser/view/PRJEB18767" TargetMode="External"/><Relationship Id="rId23" Type="http://schemas.openxmlformats.org/officeDocument/2006/relationships/hyperlink" Target="https://doi.org/10.1038/s42003-020-01364-8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doi.org/10.1038/s41586-019-0969-x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bioconductor.org/packages/devel/data/experiment/vignettes/MouseGastrulationData/inst/doc/MouseGastrulationData.html" TargetMode="External"/><Relationship Id="rId22" Type="http://schemas.openxmlformats.org/officeDocument/2006/relationships/hyperlink" Target="https://doi.org/10.7554/eLife.60266" TargetMode="External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274b1ddf-815e-402f-af14-fe0d1894ea57">
      <Terms xmlns="http://schemas.microsoft.com/office/infopath/2007/PartnerControls"/>
    </lcf76f155ced4ddcb4097134ff3c332f>
    <TaxCatchAll xmlns="393e1b0f-52ec-4dec-b016-3fc099c5deb0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63A6D4AD2B3384A85E2792327CDFCC9" ma:contentTypeVersion="15" ma:contentTypeDescription="Create a new document." ma:contentTypeScope="" ma:versionID="a520bc69b62571434d7baa83ef5b4de3">
  <xsd:schema xmlns:xsd="http://www.w3.org/2001/XMLSchema" xmlns:xs="http://www.w3.org/2001/XMLSchema" xmlns:p="http://schemas.microsoft.com/office/2006/metadata/properties" xmlns:ns2="274b1ddf-815e-402f-af14-fe0d1894ea57" xmlns:ns3="393e1b0f-52ec-4dec-b016-3fc099c5deb0" targetNamespace="http://schemas.microsoft.com/office/2006/metadata/properties" ma:root="true" ma:fieldsID="f44366609f4327ec518c1671722df006" ns2:_="" ns3:_="">
    <xsd:import namespace="274b1ddf-815e-402f-af14-fe0d1894ea57"/>
    <xsd:import namespace="393e1b0f-52ec-4dec-b016-3fc099c5deb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74b1ddf-815e-402f-af14-fe0d1894ea5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0d5a025a-017b-4432-bffa-0300e19dcbc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22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3e1b0f-52ec-4dec-b016-3fc099c5deb0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e3eeab60-8126-415c-a320-3c2e4fca640d}" ma:internalName="TaxCatchAll" ma:showField="CatchAllData" ma:web="393e1b0f-52ec-4dec-b016-3fc099c5deb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C805F1C-F1BC-460C-B889-705A95EC4717}">
  <ds:schemaRefs>
    <ds:schemaRef ds:uri="http://schemas.microsoft.com/office/2006/metadata/properties"/>
    <ds:schemaRef ds:uri="http://schemas.microsoft.com/office/infopath/2007/PartnerControls"/>
    <ds:schemaRef ds:uri="274b1ddf-815e-402f-af14-fe0d1894ea57"/>
    <ds:schemaRef ds:uri="393e1b0f-52ec-4dec-b016-3fc099c5deb0"/>
  </ds:schemaRefs>
</ds:datastoreItem>
</file>

<file path=customXml/itemProps2.xml><?xml version="1.0" encoding="utf-8"?>
<ds:datastoreItem xmlns:ds="http://schemas.openxmlformats.org/officeDocument/2006/customXml" ds:itemID="{3B20C6E2-069F-4944-8558-20C52A6DC38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0E2CFDA-E8C2-462E-80C8-355111FCD38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74b1ddf-815e-402f-af14-fe0d1894ea57"/>
    <ds:schemaRef ds:uri="393e1b0f-52ec-4dec-b016-3fc099c5deb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AA306A9-850F-3941-9A76-3733354AF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1284</Words>
  <Characters>7324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91</CharactersWithSpaces>
  <SharedDoc>false</SharedDoc>
  <HLinks>
    <vt:vector size="432" baseType="variant">
      <vt:variant>
        <vt:i4>3276855</vt:i4>
      </vt:variant>
      <vt:variant>
        <vt:i4>665</vt:i4>
      </vt:variant>
      <vt:variant>
        <vt:i4>0</vt:i4>
      </vt:variant>
      <vt:variant>
        <vt:i4>5</vt:i4>
      </vt:variant>
      <vt:variant>
        <vt:lpwstr>https://oncoscape.v3.sttrcancer.org/atlas.gs.washington.edu.mouse.rna/downloads</vt:lpwstr>
      </vt:variant>
      <vt:variant>
        <vt:lpwstr/>
      </vt:variant>
      <vt:variant>
        <vt:i4>4784140</vt:i4>
      </vt:variant>
      <vt:variant>
        <vt:i4>657</vt:i4>
      </vt:variant>
      <vt:variant>
        <vt:i4>0</vt:i4>
      </vt:variant>
      <vt:variant>
        <vt:i4>5</vt:i4>
      </vt:variant>
      <vt:variant>
        <vt:lpwstr>https://app.cellatlas.io/liver-development/dataset/7/scatterplot</vt:lpwstr>
      </vt:variant>
      <vt:variant>
        <vt:lpwstr/>
      </vt:variant>
      <vt:variant>
        <vt:i4>7077935</vt:i4>
      </vt:variant>
      <vt:variant>
        <vt:i4>649</vt:i4>
      </vt:variant>
      <vt:variant>
        <vt:i4>0</vt:i4>
      </vt:variant>
      <vt:variant>
        <vt:i4>5</vt:i4>
      </vt:variant>
      <vt:variant>
        <vt:lpwstr>https://app.cellatlas.io/yolk-sac/dataset/2/scatterplot</vt:lpwstr>
      </vt:variant>
      <vt:variant>
        <vt:lpwstr/>
      </vt:variant>
      <vt:variant>
        <vt:i4>5963853</vt:i4>
      </vt:variant>
      <vt:variant>
        <vt:i4>641</vt:i4>
      </vt:variant>
      <vt:variant>
        <vt:i4>0</vt:i4>
      </vt:variant>
      <vt:variant>
        <vt:i4>5</vt:i4>
      </vt:variant>
      <vt:variant>
        <vt:lpwstr>https://www.ebi.ac.uk/ena/browser/view/PRJEB18767</vt:lpwstr>
      </vt:variant>
      <vt:variant>
        <vt:lpwstr/>
      </vt:variant>
      <vt:variant>
        <vt:i4>3801145</vt:i4>
      </vt:variant>
      <vt:variant>
        <vt:i4>633</vt:i4>
      </vt:variant>
      <vt:variant>
        <vt:i4>0</vt:i4>
      </vt:variant>
      <vt:variant>
        <vt:i4>5</vt:i4>
      </vt:variant>
      <vt:variant>
        <vt:lpwstr>https://bioconductor.org/packages/devel/data/experiment/vignettes/MouseGastrulationData/inst/doc/MouseGastrulationData.html</vt:lpwstr>
      </vt:variant>
      <vt:variant>
        <vt:lpwstr/>
      </vt:variant>
      <vt:variant>
        <vt:i4>131141</vt:i4>
      </vt:variant>
      <vt:variant>
        <vt:i4>625</vt:i4>
      </vt:variant>
      <vt:variant>
        <vt:i4>0</vt:i4>
      </vt:variant>
      <vt:variant>
        <vt:i4>5</vt:i4>
      </vt:variant>
      <vt:variant>
        <vt:lpwstr>https://www.ncbi.nlm.nih.gov/geo/query/acc.cgi?acc=GSM3732840</vt:lpwstr>
      </vt:variant>
      <vt:variant>
        <vt:lpwstr/>
      </vt:variant>
      <vt:variant>
        <vt:i4>2687040</vt:i4>
      </vt:variant>
      <vt:variant>
        <vt:i4>617</vt:i4>
      </vt:variant>
      <vt:variant>
        <vt:i4>0</vt:i4>
      </vt:variant>
      <vt:variant>
        <vt:i4>5</vt:i4>
      </vt:variant>
      <vt:variant>
        <vt:lpwstr>https://figshare.com/projects/Single_nuclei_RNA-seq_of_mouse_placental_labyrinth_development/92354</vt:lpwstr>
      </vt:variant>
      <vt:variant>
        <vt:lpwstr/>
      </vt:variant>
      <vt:variant>
        <vt:i4>7995502</vt:i4>
      </vt:variant>
      <vt:variant>
        <vt:i4>611</vt:i4>
      </vt:variant>
      <vt:variant>
        <vt:i4>0</vt:i4>
      </vt:variant>
      <vt:variant>
        <vt:i4>5</vt:i4>
      </vt:variant>
      <vt:variant>
        <vt:lpwstr>https://db.cngb.org/search/project/CNP0000236/</vt:lpwstr>
      </vt:variant>
      <vt:variant>
        <vt:lpwstr/>
      </vt:variant>
      <vt:variant>
        <vt:i4>1114196</vt:i4>
      </vt:variant>
      <vt:variant>
        <vt:i4>552</vt:i4>
      </vt:variant>
      <vt:variant>
        <vt:i4>0</vt:i4>
      </vt:variant>
      <vt:variant>
        <vt:i4>5</vt:i4>
      </vt:variant>
      <vt:variant>
        <vt:lpwstr>https://hdbratlas.org/comparison-HvM.html</vt:lpwstr>
      </vt:variant>
      <vt:variant>
        <vt:lpwstr/>
      </vt:variant>
      <vt:variant>
        <vt:i4>6488178</vt:i4>
      </vt:variant>
      <vt:variant>
        <vt:i4>530</vt:i4>
      </vt:variant>
      <vt:variant>
        <vt:i4>0</vt:i4>
      </vt:variant>
      <vt:variant>
        <vt:i4>5</vt:i4>
      </vt:variant>
      <vt:variant>
        <vt:lpwstr>https://doi.org/10.1242/dev.182097</vt:lpwstr>
      </vt:variant>
      <vt:variant>
        <vt:lpwstr/>
      </vt:variant>
      <vt:variant>
        <vt:i4>5505089</vt:i4>
      </vt:variant>
      <vt:variant>
        <vt:i4>527</vt:i4>
      </vt:variant>
      <vt:variant>
        <vt:i4>0</vt:i4>
      </vt:variant>
      <vt:variant>
        <vt:i4>5</vt:i4>
      </vt:variant>
      <vt:variant>
        <vt:lpwstr>https://doi.org/10.1002/hep.29353</vt:lpwstr>
      </vt:variant>
      <vt:variant>
        <vt:lpwstr/>
      </vt:variant>
      <vt:variant>
        <vt:i4>4587614</vt:i4>
      </vt:variant>
      <vt:variant>
        <vt:i4>524</vt:i4>
      </vt:variant>
      <vt:variant>
        <vt:i4>0</vt:i4>
      </vt:variant>
      <vt:variant>
        <vt:i4>5</vt:i4>
      </vt:variant>
      <vt:variant>
        <vt:lpwstr>https://doi.org/10.1089/ars.2017.7216</vt:lpwstr>
      </vt:variant>
      <vt:variant>
        <vt:lpwstr/>
      </vt:variant>
      <vt:variant>
        <vt:i4>2228274</vt:i4>
      </vt:variant>
      <vt:variant>
        <vt:i4>521</vt:i4>
      </vt:variant>
      <vt:variant>
        <vt:i4>0</vt:i4>
      </vt:variant>
      <vt:variant>
        <vt:i4>5</vt:i4>
      </vt:variant>
      <vt:variant>
        <vt:lpwstr>https://doi.org/10.1038/s41556-022-00989-7</vt:lpwstr>
      </vt:variant>
      <vt:variant>
        <vt:lpwstr/>
      </vt:variant>
      <vt:variant>
        <vt:i4>7143536</vt:i4>
      </vt:variant>
      <vt:variant>
        <vt:i4>518</vt:i4>
      </vt:variant>
      <vt:variant>
        <vt:i4>0</vt:i4>
      </vt:variant>
      <vt:variant>
        <vt:i4>5</vt:i4>
      </vt:variant>
      <vt:variant>
        <vt:lpwstr>https://doi.org/10.1093/ckj/sfac262</vt:lpwstr>
      </vt:variant>
      <vt:variant>
        <vt:lpwstr/>
      </vt:variant>
      <vt:variant>
        <vt:i4>6094912</vt:i4>
      </vt:variant>
      <vt:variant>
        <vt:i4>515</vt:i4>
      </vt:variant>
      <vt:variant>
        <vt:i4>0</vt:i4>
      </vt:variant>
      <vt:variant>
        <vt:i4>5</vt:i4>
      </vt:variant>
      <vt:variant>
        <vt:lpwstr>https://doi.org/10.1016/0006-2952(91)90279-e</vt:lpwstr>
      </vt:variant>
      <vt:variant>
        <vt:lpwstr/>
      </vt:variant>
      <vt:variant>
        <vt:i4>5636173</vt:i4>
      </vt:variant>
      <vt:variant>
        <vt:i4>512</vt:i4>
      </vt:variant>
      <vt:variant>
        <vt:i4>0</vt:i4>
      </vt:variant>
      <vt:variant>
        <vt:i4>5</vt:i4>
      </vt:variant>
      <vt:variant>
        <vt:lpwstr>https://doi.org/10.1016/0890-6238(92)90025-o</vt:lpwstr>
      </vt:variant>
      <vt:variant>
        <vt:lpwstr/>
      </vt:variant>
      <vt:variant>
        <vt:i4>2228342</vt:i4>
      </vt:variant>
      <vt:variant>
        <vt:i4>509</vt:i4>
      </vt:variant>
      <vt:variant>
        <vt:i4>0</vt:i4>
      </vt:variant>
      <vt:variant>
        <vt:i4>5</vt:i4>
      </vt:variant>
      <vt:variant>
        <vt:lpwstr>https://doi.org/10.1002/humu.24211</vt:lpwstr>
      </vt:variant>
      <vt:variant>
        <vt:lpwstr/>
      </vt:variant>
      <vt:variant>
        <vt:i4>4194389</vt:i4>
      </vt:variant>
      <vt:variant>
        <vt:i4>506</vt:i4>
      </vt:variant>
      <vt:variant>
        <vt:i4>0</vt:i4>
      </vt:variant>
      <vt:variant>
        <vt:i4>5</vt:i4>
      </vt:variant>
      <vt:variant>
        <vt:lpwstr>https://doi.org/10.1172/jci174824</vt:lpwstr>
      </vt:variant>
      <vt:variant>
        <vt:lpwstr/>
      </vt:variant>
      <vt:variant>
        <vt:i4>2621495</vt:i4>
      </vt:variant>
      <vt:variant>
        <vt:i4>503</vt:i4>
      </vt:variant>
      <vt:variant>
        <vt:i4>0</vt:i4>
      </vt:variant>
      <vt:variant>
        <vt:i4>5</vt:i4>
      </vt:variant>
      <vt:variant>
        <vt:lpwstr>https://doi.org/10.1016/j.ajhg.2019.12.006</vt:lpwstr>
      </vt:variant>
      <vt:variant>
        <vt:lpwstr/>
      </vt:variant>
      <vt:variant>
        <vt:i4>3407998</vt:i4>
      </vt:variant>
      <vt:variant>
        <vt:i4>500</vt:i4>
      </vt:variant>
      <vt:variant>
        <vt:i4>0</vt:i4>
      </vt:variant>
      <vt:variant>
        <vt:i4>5</vt:i4>
      </vt:variant>
      <vt:variant>
        <vt:lpwstr>https://doi.org/10.1016/j.jogoh.2018.10.016</vt:lpwstr>
      </vt:variant>
      <vt:variant>
        <vt:lpwstr/>
      </vt:variant>
      <vt:variant>
        <vt:i4>3932275</vt:i4>
      </vt:variant>
      <vt:variant>
        <vt:i4>497</vt:i4>
      </vt:variant>
      <vt:variant>
        <vt:i4>0</vt:i4>
      </vt:variant>
      <vt:variant>
        <vt:i4>5</vt:i4>
      </vt:variant>
      <vt:variant>
        <vt:lpwstr>https://doi.org/10.1093/hmg/ddy383</vt:lpwstr>
      </vt:variant>
      <vt:variant>
        <vt:lpwstr/>
      </vt:variant>
      <vt:variant>
        <vt:i4>4784132</vt:i4>
      </vt:variant>
      <vt:variant>
        <vt:i4>494</vt:i4>
      </vt:variant>
      <vt:variant>
        <vt:i4>0</vt:i4>
      </vt:variant>
      <vt:variant>
        <vt:i4>5</vt:i4>
      </vt:variant>
      <vt:variant>
        <vt:lpwstr>https://doi.org/10.1056/NEJMoa1616361</vt:lpwstr>
      </vt:variant>
      <vt:variant>
        <vt:lpwstr/>
      </vt:variant>
      <vt:variant>
        <vt:i4>720898</vt:i4>
      </vt:variant>
      <vt:variant>
        <vt:i4>491</vt:i4>
      </vt:variant>
      <vt:variant>
        <vt:i4>0</vt:i4>
      </vt:variant>
      <vt:variant>
        <vt:i4>5</vt:i4>
      </vt:variant>
      <vt:variant>
        <vt:lpwstr>https://doi.org/https://doi.org/10.1016/0048-3575(79)90112-3</vt:lpwstr>
      </vt:variant>
      <vt:variant>
        <vt:lpwstr/>
      </vt:variant>
      <vt:variant>
        <vt:i4>786506</vt:i4>
      </vt:variant>
      <vt:variant>
        <vt:i4>488</vt:i4>
      </vt:variant>
      <vt:variant>
        <vt:i4>0</vt:i4>
      </vt:variant>
      <vt:variant>
        <vt:i4>5</vt:i4>
      </vt:variant>
      <vt:variant>
        <vt:lpwstr>https://doi.org/10.1016/0006-2952(78)90335-0</vt:lpwstr>
      </vt:variant>
      <vt:variant>
        <vt:lpwstr/>
      </vt:variant>
      <vt:variant>
        <vt:i4>5373969</vt:i4>
      </vt:variant>
      <vt:variant>
        <vt:i4>485</vt:i4>
      </vt:variant>
      <vt:variant>
        <vt:i4>0</vt:i4>
      </vt:variant>
      <vt:variant>
        <vt:i4>5</vt:i4>
      </vt:variant>
      <vt:variant>
        <vt:lpwstr>https://doi.org/10.1016/j.tiv.2017.08.001</vt:lpwstr>
      </vt:variant>
      <vt:variant>
        <vt:lpwstr/>
      </vt:variant>
      <vt:variant>
        <vt:i4>327680</vt:i4>
      </vt:variant>
      <vt:variant>
        <vt:i4>482</vt:i4>
      </vt:variant>
      <vt:variant>
        <vt:i4>0</vt:i4>
      </vt:variant>
      <vt:variant>
        <vt:i4>5</vt:i4>
      </vt:variant>
      <vt:variant>
        <vt:lpwstr>https://doi.org/10.3389/fimmu.2014.00230</vt:lpwstr>
      </vt:variant>
      <vt:variant>
        <vt:lpwstr/>
      </vt:variant>
      <vt:variant>
        <vt:i4>6357049</vt:i4>
      </vt:variant>
      <vt:variant>
        <vt:i4>479</vt:i4>
      </vt:variant>
      <vt:variant>
        <vt:i4>0</vt:i4>
      </vt:variant>
      <vt:variant>
        <vt:i4>5</vt:i4>
      </vt:variant>
      <vt:variant>
        <vt:lpwstr>https://doi.org/10.1038/s41467-020-17575-w</vt:lpwstr>
      </vt:variant>
      <vt:variant>
        <vt:lpwstr/>
      </vt:variant>
      <vt:variant>
        <vt:i4>19</vt:i4>
      </vt:variant>
      <vt:variant>
        <vt:i4>476</vt:i4>
      </vt:variant>
      <vt:variant>
        <vt:i4>0</vt:i4>
      </vt:variant>
      <vt:variant>
        <vt:i4>5</vt:i4>
      </vt:variant>
      <vt:variant>
        <vt:lpwstr>https://doi.org/10.1038/s41586-019-0933-9</vt:lpwstr>
      </vt:variant>
      <vt:variant>
        <vt:lpwstr/>
      </vt:variant>
      <vt:variant>
        <vt:i4>6750264</vt:i4>
      </vt:variant>
      <vt:variant>
        <vt:i4>473</vt:i4>
      </vt:variant>
      <vt:variant>
        <vt:i4>0</vt:i4>
      </vt:variant>
      <vt:variant>
        <vt:i4>5</vt:i4>
      </vt:variant>
      <vt:variant>
        <vt:lpwstr>https://doi.org/10.1038/nature26002</vt:lpwstr>
      </vt:variant>
      <vt:variant>
        <vt:lpwstr/>
      </vt:variant>
      <vt:variant>
        <vt:i4>6619191</vt:i4>
      </vt:variant>
      <vt:variant>
        <vt:i4>470</vt:i4>
      </vt:variant>
      <vt:variant>
        <vt:i4>0</vt:i4>
      </vt:variant>
      <vt:variant>
        <vt:i4>5</vt:i4>
      </vt:variant>
      <vt:variant>
        <vt:lpwstr>https://doi.org/10.1038/s41596-022-00710-w</vt:lpwstr>
      </vt:variant>
      <vt:variant>
        <vt:lpwstr/>
      </vt:variant>
      <vt:variant>
        <vt:i4>327710</vt:i4>
      </vt:variant>
      <vt:variant>
        <vt:i4>467</vt:i4>
      </vt:variant>
      <vt:variant>
        <vt:i4>0</vt:i4>
      </vt:variant>
      <vt:variant>
        <vt:i4>5</vt:i4>
      </vt:variant>
      <vt:variant>
        <vt:lpwstr>https://doi.org/10.1007/s12035-015-9232-0</vt:lpwstr>
      </vt:variant>
      <vt:variant>
        <vt:lpwstr/>
      </vt:variant>
      <vt:variant>
        <vt:i4>8192038</vt:i4>
      </vt:variant>
      <vt:variant>
        <vt:i4>464</vt:i4>
      </vt:variant>
      <vt:variant>
        <vt:i4>0</vt:i4>
      </vt:variant>
      <vt:variant>
        <vt:i4>5</vt:i4>
      </vt:variant>
      <vt:variant>
        <vt:lpwstr>https://doi.org/10.1093/bioinformatics/btab209</vt:lpwstr>
      </vt:variant>
      <vt:variant>
        <vt:lpwstr/>
      </vt:variant>
      <vt:variant>
        <vt:i4>4194391</vt:i4>
      </vt:variant>
      <vt:variant>
        <vt:i4>461</vt:i4>
      </vt:variant>
      <vt:variant>
        <vt:i4>0</vt:i4>
      </vt:variant>
      <vt:variant>
        <vt:i4>5</vt:i4>
      </vt:variant>
      <vt:variant>
        <vt:lpwstr>https://doi.org/10.1002/bdr2.2172</vt:lpwstr>
      </vt:variant>
      <vt:variant>
        <vt:lpwstr/>
      </vt:variant>
      <vt:variant>
        <vt:i4>1835090</vt:i4>
      </vt:variant>
      <vt:variant>
        <vt:i4>458</vt:i4>
      </vt:variant>
      <vt:variant>
        <vt:i4>0</vt:i4>
      </vt:variant>
      <vt:variant>
        <vt:i4>5</vt:i4>
      </vt:variant>
      <vt:variant>
        <vt:lpwstr>https://doi.org/10.1159/000289817</vt:lpwstr>
      </vt:variant>
      <vt:variant>
        <vt:lpwstr/>
      </vt:variant>
      <vt:variant>
        <vt:i4>196677</vt:i4>
      </vt:variant>
      <vt:variant>
        <vt:i4>455</vt:i4>
      </vt:variant>
      <vt:variant>
        <vt:i4>0</vt:i4>
      </vt:variant>
      <vt:variant>
        <vt:i4>5</vt:i4>
      </vt:variant>
      <vt:variant>
        <vt:lpwstr>https://doi.org/10.1002/(sici)1097-0029(19971201)39:5</vt:lpwstr>
      </vt:variant>
      <vt:variant>
        <vt:lpwstr/>
      </vt:variant>
      <vt:variant>
        <vt:i4>2621499</vt:i4>
      </vt:variant>
      <vt:variant>
        <vt:i4>452</vt:i4>
      </vt:variant>
      <vt:variant>
        <vt:i4>0</vt:i4>
      </vt:variant>
      <vt:variant>
        <vt:i4>5</vt:i4>
      </vt:variant>
      <vt:variant>
        <vt:lpwstr>https://doi.org/10.1038/s42003-020-01364-8</vt:lpwstr>
      </vt:variant>
      <vt:variant>
        <vt:lpwstr/>
      </vt:variant>
      <vt:variant>
        <vt:i4>655376</vt:i4>
      </vt:variant>
      <vt:variant>
        <vt:i4>449</vt:i4>
      </vt:variant>
      <vt:variant>
        <vt:i4>0</vt:i4>
      </vt:variant>
      <vt:variant>
        <vt:i4>5</vt:i4>
      </vt:variant>
      <vt:variant>
        <vt:lpwstr>https://doi.org/10.1007/s12687-017-0336-2</vt:lpwstr>
      </vt:variant>
      <vt:variant>
        <vt:lpwstr/>
      </vt:variant>
      <vt:variant>
        <vt:i4>3276854</vt:i4>
      </vt:variant>
      <vt:variant>
        <vt:i4>446</vt:i4>
      </vt:variant>
      <vt:variant>
        <vt:i4>0</vt:i4>
      </vt:variant>
      <vt:variant>
        <vt:i4>5</vt:i4>
      </vt:variant>
      <vt:variant>
        <vt:lpwstr>https://doi.org/10.7554/eLife.60266</vt:lpwstr>
      </vt:variant>
      <vt:variant>
        <vt:lpwstr/>
      </vt:variant>
      <vt:variant>
        <vt:i4>2490476</vt:i4>
      </vt:variant>
      <vt:variant>
        <vt:i4>443</vt:i4>
      </vt:variant>
      <vt:variant>
        <vt:i4>0</vt:i4>
      </vt:variant>
      <vt:variant>
        <vt:i4>5</vt:i4>
      </vt:variant>
      <vt:variant>
        <vt:lpwstr>https://doi.org/10.12865/chsj.47.04.10</vt:lpwstr>
      </vt:variant>
      <vt:variant>
        <vt:lpwstr/>
      </vt:variant>
      <vt:variant>
        <vt:i4>3342393</vt:i4>
      </vt:variant>
      <vt:variant>
        <vt:i4>440</vt:i4>
      </vt:variant>
      <vt:variant>
        <vt:i4>0</vt:i4>
      </vt:variant>
      <vt:variant>
        <vt:i4>5</vt:i4>
      </vt:variant>
      <vt:variant>
        <vt:lpwstr>https://doi.org/10.1016/j.cmet.2018.03.018</vt:lpwstr>
      </vt:variant>
      <vt:variant>
        <vt:lpwstr/>
      </vt:variant>
      <vt:variant>
        <vt:i4>5963869</vt:i4>
      </vt:variant>
      <vt:variant>
        <vt:i4>437</vt:i4>
      </vt:variant>
      <vt:variant>
        <vt:i4>0</vt:i4>
      </vt:variant>
      <vt:variant>
        <vt:i4>5</vt:i4>
      </vt:variant>
      <vt:variant>
        <vt:lpwstr>https://doi.org/10.1097/mco.0000000000000529</vt:lpwstr>
      </vt:variant>
      <vt:variant>
        <vt:lpwstr/>
      </vt:variant>
      <vt:variant>
        <vt:i4>2949232</vt:i4>
      </vt:variant>
      <vt:variant>
        <vt:i4>434</vt:i4>
      </vt:variant>
      <vt:variant>
        <vt:i4>0</vt:i4>
      </vt:variant>
      <vt:variant>
        <vt:i4>5</vt:i4>
      </vt:variant>
      <vt:variant>
        <vt:lpwstr>https://doi.org/10.1186/1756-0500-7-675</vt:lpwstr>
      </vt:variant>
      <vt:variant>
        <vt:lpwstr/>
      </vt:variant>
      <vt:variant>
        <vt:i4>1376339</vt:i4>
      </vt:variant>
      <vt:variant>
        <vt:i4>431</vt:i4>
      </vt:variant>
      <vt:variant>
        <vt:i4>0</vt:i4>
      </vt:variant>
      <vt:variant>
        <vt:i4>5</vt:i4>
      </vt:variant>
      <vt:variant>
        <vt:lpwstr>https://doi.org/10.1203/00006450-196705000-00005</vt:lpwstr>
      </vt:variant>
      <vt:variant>
        <vt:lpwstr/>
      </vt:variant>
      <vt:variant>
        <vt:i4>4849736</vt:i4>
      </vt:variant>
      <vt:variant>
        <vt:i4>428</vt:i4>
      </vt:variant>
      <vt:variant>
        <vt:i4>0</vt:i4>
      </vt:variant>
      <vt:variant>
        <vt:i4>5</vt:i4>
      </vt:variant>
      <vt:variant>
        <vt:lpwstr>https://doi.org/10.1371/journal.pone.0098956</vt:lpwstr>
      </vt:variant>
      <vt:variant>
        <vt:lpwstr/>
      </vt:variant>
      <vt:variant>
        <vt:i4>7078005</vt:i4>
      </vt:variant>
      <vt:variant>
        <vt:i4>425</vt:i4>
      </vt:variant>
      <vt:variant>
        <vt:i4>0</vt:i4>
      </vt:variant>
      <vt:variant>
        <vt:i4>5</vt:i4>
      </vt:variant>
      <vt:variant>
        <vt:lpwstr>https://doi.org/doi:10.18129/B9.bioc.MouseGastrulationData</vt:lpwstr>
      </vt:variant>
      <vt:variant>
        <vt:lpwstr/>
      </vt:variant>
      <vt:variant>
        <vt:i4>4128892</vt:i4>
      </vt:variant>
      <vt:variant>
        <vt:i4>422</vt:i4>
      </vt:variant>
      <vt:variant>
        <vt:i4>0</vt:i4>
      </vt:variant>
      <vt:variant>
        <vt:i4>5</vt:i4>
      </vt:variant>
      <vt:variant>
        <vt:lpwstr>https://doi.org/10.1126/science.add7564</vt:lpwstr>
      </vt:variant>
      <vt:variant>
        <vt:lpwstr/>
      </vt:variant>
      <vt:variant>
        <vt:i4>1572893</vt:i4>
      </vt:variant>
      <vt:variant>
        <vt:i4>419</vt:i4>
      </vt:variant>
      <vt:variant>
        <vt:i4>0</vt:i4>
      </vt:variant>
      <vt:variant>
        <vt:i4>5</vt:i4>
      </vt:variant>
      <vt:variant>
        <vt:lpwstr>https://doi.org/10.4239/wjd.v6.i3.481</vt:lpwstr>
      </vt:variant>
      <vt:variant>
        <vt:lpwstr/>
      </vt:variant>
      <vt:variant>
        <vt:i4>1179733</vt:i4>
      </vt:variant>
      <vt:variant>
        <vt:i4>416</vt:i4>
      </vt:variant>
      <vt:variant>
        <vt:i4>0</vt:i4>
      </vt:variant>
      <vt:variant>
        <vt:i4>5</vt:i4>
      </vt:variant>
      <vt:variant>
        <vt:lpwstr>https://doi.org/10.1177/01926233211042270</vt:lpwstr>
      </vt:variant>
      <vt:variant>
        <vt:lpwstr/>
      </vt:variant>
      <vt:variant>
        <vt:i4>3932262</vt:i4>
      </vt:variant>
      <vt:variant>
        <vt:i4>413</vt:i4>
      </vt:variant>
      <vt:variant>
        <vt:i4>0</vt:i4>
      </vt:variant>
      <vt:variant>
        <vt:i4>5</vt:i4>
      </vt:variant>
      <vt:variant>
        <vt:lpwstr>https://doi.org/10.1098/rsob.170063</vt:lpwstr>
      </vt:variant>
      <vt:variant>
        <vt:lpwstr/>
      </vt:variant>
      <vt:variant>
        <vt:i4>4194396</vt:i4>
      </vt:variant>
      <vt:variant>
        <vt:i4>410</vt:i4>
      </vt:variant>
      <vt:variant>
        <vt:i4>0</vt:i4>
      </vt:variant>
      <vt:variant>
        <vt:i4>5</vt:i4>
      </vt:variant>
      <vt:variant>
        <vt:lpwstr>https://doi.org/10.1089/ars.2023.0349</vt:lpwstr>
      </vt:variant>
      <vt:variant>
        <vt:lpwstr/>
      </vt:variant>
      <vt:variant>
        <vt:i4>2555957</vt:i4>
      </vt:variant>
      <vt:variant>
        <vt:i4>407</vt:i4>
      </vt:variant>
      <vt:variant>
        <vt:i4>0</vt:i4>
      </vt:variant>
      <vt:variant>
        <vt:i4>5</vt:i4>
      </vt:variant>
      <vt:variant>
        <vt:lpwstr>https://doi.org/10.1016/j.ajog.2015.09.082</vt:lpwstr>
      </vt:variant>
      <vt:variant>
        <vt:lpwstr/>
      </vt:variant>
      <vt:variant>
        <vt:i4>5701698</vt:i4>
      </vt:variant>
      <vt:variant>
        <vt:i4>404</vt:i4>
      </vt:variant>
      <vt:variant>
        <vt:i4>0</vt:i4>
      </vt:variant>
      <vt:variant>
        <vt:i4>5</vt:i4>
      </vt:variant>
      <vt:variant>
        <vt:lpwstr>https://doi.org/10.1093/bioinformatics/bts635</vt:lpwstr>
      </vt:variant>
      <vt:variant>
        <vt:lpwstr/>
      </vt:variant>
      <vt:variant>
        <vt:i4>5636187</vt:i4>
      </vt:variant>
      <vt:variant>
        <vt:i4>401</vt:i4>
      </vt:variant>
      <vt:variant>
        <vt:i4>0</vt:i4>
      </vt:variant>
      <vt:variant>
        <vt:i4>5</vt:i4>
      </vt:variant>
      <vt:variant>
        <vt:lpwstr>https://doi.org/10.1128/mcb.22.12.4158-4166.2002</vt:lpwstr>
      </vt:variant>
      <vt:variant>
        <vt:lpwstr/>
      </vt:variant>
      <vt:variant>
        <vt:i4>3080244</vt:i4>
      </vt:variant>
      <vt:variant>
        <vt:i4>398</vt:i4>
      </vt:variant>
      <vt:variant>
        <vt:i4>0</vt:i4>
      </vt:variant>
      <vt:variant>
        <vt:i4>5</vt:i4>
      </vt:variant>
      <vt:variant>
        <vt:lpwstr>https://doi.org/10.1038/s41598-021-01235-0</vt:lpwstr>
      </vt:variant>
      <vt:variant>
        <vt:lpwstr/>
      </vt:variant>
      <vt:variant>
        <vt:i4>3473504</vt:i4>
      </vt:variant>
      <vt:variant>
        <vt:i4>395</vt:i4>
      </vt:variant>
      <vt:variant>
        <vt:i4>0</vt:i4>
      </vt:variant>
      <vt:variant>
        <vt:i4>5</vt:i4>
      </vt:variant>
      <vt:variant>
        <vt:lpwstr>https://doi.org/10.1073/pnas.1916588117</vt:lpwstr>
      </vt:variant>
      <vt:variant>
        <vt:lpwstr/>
      </vt:variant>
      <vt:variant>
        <vt:i4>4980813</vt:i4>
      </vt:variant>
      <vt:variant>
        <vt:i4>392</vt:i4>
      </vt:variant>
      <vt:variant>
        <vt:i4>0</vt:i4>
      </vt:variant>
      <vt:variant>
        <vt:i4>5</vt:i4>
      </vt:variant>
      <vt:variant>
        <vt:lpwstr>https://doi.org/10.1016/j.ab.2021.114409</vt:lpwstr>
      </vt:variant>
      <vt:variant>
        <vt:lpwstr/>
      </vt:variant>
      <vt:variant>
        <vt:i4>6357102</vt:i4>
      </vt:variant>
      <vt:variant>
        <vt:i4>389</vt:i4>
      </vt:variant>
      <vt:variant>
        <vt:i4>0</vt:i4>
      </vt:variant>
      <vt:variant>
        <vt:i4>5</vt:i4>
      </vt:variant>
      <vt:variant>
        <vt:lpwstr>https://doi.org/10.1242/dmm.049647</vt:lpwstr>
      </vt:variant>
      <vt:variant>
        <vt:lpwstr/>
      </vt:variant>
      <vt:variant>
        <vt:i4>6881385</vt:i4>
      </vt:variant>
      <vt:variant>
        <vt:i4>386</vt:i4>
      </vt:variant>
      <vt:variant>
        <vt:i4>0</vt:i4>
      </vt:variant>
      <vt:variant>
        <vt:i4>5</vt:i4>
      </vt:variant>
      <vt:variant>
        <vt:lpwstr>https://doi.org/doi:10.1073/pnas.1702560114</vt:lpwstr>
      </vt:variant>
      <vt:variant>
        <vt:lpwstr/>
      </vt:variant>
      <vt:variant>
        <vt:i4>5242961</vt:i4>
      </vt:variant>
      <vt:variant>
        <vt:i4>383</vt:i4>
      </vt:variant>
      <vt:variant>
        <vt:i4>0</vt:i4>
      </vt:variant>
      <vt:variant>
        <vt:i4>5</vt:i4>
      </vt:variant>
      <vt:variant>
        <vt:lpwstr>https://doi.org/10.1111/j.1479-828X.2006.00627.x</vt:lpwstr>
      </vt:variant>
      <vt:variant>
        <vt:lpwstr/>
      </vt:variant>
      <vt:variant>
        <vt:i4>8192088</vt:i4>
      </vt:variant>
      <vt:variant>
        <vt:i4>380</vt:i4>
      </vt:variant>
      <vt:variant>
        <vt:i4>0</vt:i4>
      </vt:variant>
      <vt:variant>
        <vt:i4>5</vt:i4>
      </vt:variant>
      <vt:variant>
        <vt:lpwstr>https://doi.org/10.1007/978-1-60761-416-6_11</vt:lpwstr>
      </vt:variant>
      <vt:variant>
        <vt:lpwstr/>
      </vt:variant>
      <vt:variant>
        <vt:i4>327705</vt:i4>
      </vt:variant>
      <vt:variant>
        <vt:i4>377</vt:i4>
      </vt:variant>
      <vt:variant>
        <vt:i4>0</vt:i4>
      </vt:variant>
      <vt:variant>
        <vt:i4>5</vt:i4>
      </vt:variant>
      <vt:variant>
        <vt:lpwstr>https://doi.org/10.1038/s41586-019-0969-x</vt:lpwstr>
      </vt:variant>
      <vt:variant>
        <vt:lpwstr/>
      </vt:variant>
      <vt:variant>
        <vt:i4>5898309</vt:i4>
      </vt:variant>
      <vt:variant>
        <vt:i4>374</vt:i4>
      </vt:variant>
      <vt:variant>
        <vt:i4>0</vt:i4>
      </vt:variant>
      <vt:variant>
        <vt:i4>5</vt:i4>
      </vt:variant>
      <vt:variant>
        <vt:lpwstr>https://doi.org/10.1038/nbt.4096</vt:lpwstr>
      </vt:variant>
      <vt:variant>
        <vt:lpwstr/>
      </vt:variant>
      <vt:variant>
        <vt:i4>7274606</vt:i4>
      </vt:variant>
      <vt:variant>
        <vt:i4>371</vt:i4>
      </vt:variant>
      <vt:variant>
        <vt:i4>0</vt:i4>
      </vt:variant>
      <vt:variant>
        <vt:i4>5</vt:i4>
      </vt:variant>
      <vt:variant>
        <vt:lpwstr>https://doi.org/10.1152/physrev.00029.2015</vt:lpwstr>
      </vt:variant>
      <vt:variant>
        <vt:lpwstr/>
      </vt:variant>
      <vt:variant>
        <vt:i4>6946877</vt:i4>
      </vt:variant>
      <vt:variant>
        <vt:i4>368</vt:i4>
      </vt:variant>
      <vt:variant>
        <vt:i4>0</vt:i4>
      </vt:variant>
      <vt:variant>
        <vt:i4>5</vt:i4>
      </vt:variant>
      <vt:variant>
        <vt:lpwstr>https://doi.org/10.1038/s41598-018-20888-y</vt:lpwstr>
      </vt:variant>
      <vt:variant>
        <vt:lpwstr/>
      </vt:variant>
      <vt:variant>
        <vt:i4>6553634</vt:i4>
      </vt:variant>
      <vt:variant>
        <vt:i4>365</vt:i4>
      </vt:variant>
      <vt:variant>
        <vt:i4>0</vt:i4>
      </vt:variant>
      <vt:variant>
        <vt:i4>5</vt:i4>
      </vt:variant>
      <vt:variant>
        <vt:lpwstr>https://doi.org/10.3390/ijerph182111545</vt:lpwstr>
      </vt:variant>
      <vt:variant>
        <vt:lpwstr/>
      </vt:variant>
      <vt:variant>
        <vt:i4>2359411</vt:i4>
      </vt:variant>
      <vt:variant>
        <vt:i4>362</vt:i4>
      </vt:variant>
      <vt:variant>
        <vt:i4>0</vt:i4>
      </vt:variant>
      <vt:variant>
        <vt:i4>5</vt:i4>
      </vt:variant>
      <vt:variant>
        <vt:lpwstr>https://doi.org/10.1002/tera.1420040302</vt:lpwstr>
      </vt:variant>
      <vt:variant>
        <vt:lpwstr/>
      </vt:variant>
      <vt:variant>
        <vt:i4>852044</vt:i4>
      </vt:variant>
      <vt:variant>
        <vt:i4>359</vt:i4>
      </vt:variant>
      <vt:variant>
        <vt:i4>0</vt:i4>
      </vt:variant>
      <vt:variant>
        <vt:i4>5</vt:i4>
      </vt:variant>
      <vt:variant>
        <vt:lpwstr>https://doi.org/https://doi.org/10.1016/S0022-3476(98)70522-0</vt:lpwstr>
      </vt:variant>
      <vt:variant>
        <vt:lpwstr/>
      </vt:variant>
      <vt:variant>
        <vt:i4>5570629</vt:i4>
      </vt:variant>
      <vt:variant>
        <vt:i4>356</vt:i4>
      </vt:variant>
      <vt:variant>
        <vt:i4>0</vt:i4>
      </vt:variant>
      <vt:variant>
        <vt:i4>5</vt:i4>
      </vt:variant>
      <vt:variant>
        <vt:lpwstr>https://doi.org/10.1093/bioinformatics/btu170</vt:lpwstr>
      </vt:variant>
      <vt:variant>
        <vt:lpwstr/>
      </vt:variant>
      <vt:variant>
        <vt:i4>2555958</vt:i4>
      </vt:variant>
      <vt:variant>
        <vt:i4>353</vt:i4>
      </vt:variant>
      <vt:variant>
        <vt:i4>0</vt:i4>
      </vt:variant>
      <vt:variant>
        <vt:i4>5</vt:i4>
      </vt:variant>
      <vt:variant>
        <vt:lpwstr>https://doi.org/10.1023/a:1020884312053</vt:lpwstr>
      </vt:variant>
      <vt:variant>
        <vt:lpwstr/>
      </vt:variant>
      <vt:variant>
        <vt:i4>3670069</vt:i4>
      </vt:variant>
      <vt:variant>
        <vt:i4>350</vt:i4>
      </vt:variant>
      <vt:variant>
        <vt:i4>0</vt:i4>
      </vt:variant>
      <vt:variant>
        <vt:i4>5</vt:i4>
      </vt:variant>
      <vt:variant>
        <vt:lpwstr>https://doi.org/10.1055/s-0035-1556745</vt:lpwstr>
      </vt:variant>
      <vt:variant>
        <vt:lpwstr/>
      </vt:variant>
      <vt:variant>
        <vt:i4>6488133</vt:i4>
      </vt:variant>
      <vt:variant>
        <vt:i4>347</vt:i4>
      </vt:variant>
      <vt:variant>
        <vt:i4>0</vt:i4>
      </vt:variant>
      <vt:variant>
        <vt:i4>5</vt:i4>
      </vt:variant>
      <vt:variant>
        <vt:lpwstr>https://doi.org/10.1007/978-1-4615-0135-0_45</vt:lpwstr>
      </vt:variant>
      <vt:variant>
        <vt:lpwstr/>
      </vt:variant>
      <vt:variant>
        <vt:i4>6750276</vt:i4>
      </vt:variant>
      <vt:variant>
        <vt:i4>333</vt:i4>
      </vt:variant>
      <vt:variant>
        <vt:i4>0</vt:i4>
      </vt:variant>
      <vt:variant>
        <vt:i4>5</vt:i4>
      </vt:variant>
      <vt:variant>
        <vt:lpwstr>https://www.gencodegenes.org/mouse/release_M10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yleigh Bozon</dc:creator>
  <cp:keywords/>
  <dc:description/>
  <cp:lastModifiedBy>Hartmut Cuny</cp:lastModifiedBy>
  <cp:revision>13</cp:revision>
  <cp:lastPrinted>2024-11-06T04:39:00Z</cp:lastPrinted>
  <dcterms:created xsi:type="dcterms:W3CDTF">2025-02-23T21:35:00Z</dcterms:created>
  <dcterms:modified xsi:type="dcterms:W3CDTF">2025-02-26T0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416cba2-ace6-4f76-8cb0-5a7c39fcbfaa_ActionId">
    <vt:lpwstr>61af3ad4-5212-47c6-b8c9-750ba85d6e9e</vt:lpwstr>
  </property>
  <property fmtid="{D5CDD505-2E9C-101B-9397-08002B2CF9AE}" pid="3" name="MSIP_Label_8416cba2-ace6-4f76-8cb0-5a7c39fcbfaa_Name">
    <vt:lpwstr>SENSITIVE</vt:lpwstr>
  </property>
  <property fmtid="{D5CDD505-2E9C-101B-9397-08002B2CF9AE}" pid="4" name="MSIP_Label_8416cba2-ace6-4f76-8cb0-5a7c39fcbfaa_SetDate">
    <vt:lpwstr>2024-03-08T07:07:29Z</vt:lpwstr>
  </property>
  <property fmtid="{D5CDD505-2E9C-101B-9397-08002B2CF9AE}" pid="5" name="MSIP_Label_8416cba2-ace6-4f76-8cb0-5a7c39fcbfaa_SiteId">
    <vt:lpwstr>7e400554-fd39-487a-894e-4d95dae53d4d</vt:lpwstr>
  </property>
  <property fmtid="{D5CDD505-2E9C-101B-9397-08002B2CF9AE}" pid="6" name="MSIP_Label_8416cba2-ace6-4f76-8cb0-5a7c39fcbfaa_Enabled">
    <vt:lpwstr>True</vt:lpwstr>
  </property>
  <property fmtid="{D5CDD505-2E9C-101B-9397-08002B2CF9AE}" pid="7" name="ContentTypeId">
    <vt:lpwstr>0x010100663A6D4AD2B3384A85E2792327CDFCC9</vt:lpwstr>
  </property>
  <property fmtid="{D5CDD505-2E9C-101B-9397-08002B2CF9AE}" pid="8" name="MediaServiceImageTags">
    <vt:lpwstr/>
  </property>
  <property fmtid="{D5CDD505-2E9C-101B-9397-08002B2CF9AE}" pid="9" name="MSIP_Label_8416cba2-ace6-4f76-8cb0-5a7c39fcbfaa_Removed">
    <vt:lpwstr>False</vt:lpwstr>
  </property>
  <property fmtid="{D5CDD505-2E9C-101B-9397-08002B2CF9AE}" pid="10" name="MSIP_Label_8416cba2-ace6-4f76-8cb0-5a7c39fcbfaa_Extended_MSFT_Method">
    <vt:lpwstr>Standard</vt:lpwstr>
  </property>
  <property fmtid="{D5CDD505-2E9C-101B-9397-08002B2CF9AE}" pid="11" name="Sensitivity">
    <vt:lpwstr>SENSITIVE</vt:lpwstr>
  </property>
</Properties>
</file>